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0EEDF1" w14:textId="1DEC8D9B" w:rsidR="00077540" w:rsidRPr="00315D55" w:rsidRDefault="00315D55" w:rsidP="00315D55">
      <w:pPr>
        <w:pStyle w:val="Heading1"/>
        <w:spacing w:line="480" w:lineRule="auto"/>
        <w:ind w:left="270"/>
        <w:rPr>
          <w:rFonts w:cs="Arial"/>
          <w:sz w:val="32"/>
        </w:rPr>
      </w:pPr>
      <w:r>
        <w:rPr>
          <w:rFonts w:cs="Arial"/>
          <w:noProof/>
          <w:sz w:val="32"/>
        </w:rPr>
        <w:drawing>
          <wp:inline distT="0" distB="0" distL="0" distR="0" wp14:anchorId="09289527" wp14:editId="4524A44D">
            <wp:extent cx="3648200" cy="978933"/>
            <wp:effectExtent l="0" t="0" r="9525" b="1206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hangeLabSolutions_logo_primary_tag.jpg"/>
                    <pic:cNvPicPr/>
                  </pic:nvPicPr>
                  <pic:blipFill>
                    <a:blip r:embed="rId9">
                      <a:extLst>
                        <a:ext uri="{28A0092B-C50C-407E-A947-70E740481C1C}">
                          <a14:useLocalDpi xmlns:a14="http://schemas.microsoft.com/office/drawing/2010/main" val="0"/>
                        </a:ext>
                      </a:extLst>
                    </a:blip>
                    <a:stretch>
                      <a:fillRect/>
                    </a:stretch>
                  </pic:blipFill>
                  <pic:spPr>
                    <a:xfrm>
                      <a:off x="0" y="0"/>
                      <a:ext cx="3704340" cy="993997"/>
                    </a:xfrm>
                    <a:prstGeom prst="rect">
                      <a:avLst/>
                    </a:prstGeom>
                  </pic:spPr>
                </pic:pic>
              </a:graphicData>
            </a:graphic>
          </wp:inline>
        </w:drawing>
      </w:r>
    </w:p>
    <w:p w14:paraId="3CCAFF88" w14:textId="36C8CFD7" w:rsidR="002460DD" w:rsidRDefault="008E6C6A" w:rsidP="00C75528">
      <w:pPr>
        <w:pStyle w:val="Center"/>
        <w:widowControl/>
        <w:suppressAutoHyphens/>
        <w:ind w:left="1890"/>
        <w:jc w:val="left"/>
        <w:rPr>
          <w:rFonts w:ascii="Arial" w:hAnsi="Arial"/>
          <w:color w:val="464847"/>
          <w:sz w:val="22"/>
        </w:rPr>
      </w:pPr>
      <w:r>
        <w:rPr>
          <w:noProof/>
          <w:sz w:val="60"/>
        </w:rPr>
        <mc:AlternateContent>
          <mc:Choice Requires="wps">
            <w:drawing>
              <wp:anchor distT="0" distB="0" distL="114300" distR="114300" simplePos="0" relativeHeight="251661312" behindDoc="0" locked="0" layoutInCell="1" allowOverlap="1" wp14:anchorId="7B0A6F57" wp14:editId="74CB4FFF">
                <wp:simplePos x="0" y="0"/>
                <wp:positionH relativeFrom="column">
                  <wp:posOffset>-1142365</wp:posOffset>
                </wp:positionH>
                <wp:positionV relativeFrom="paragraph">
                  <wp:posOffset>144780</wp:posOffset>
                </wp:positionV>
                <wp:extent cx="7835265" cy="2037080"/>
                <wp:effectExtent l="635" t="635" r="3175" b="635"/>
                <wp:wrapTight wrapText="bothSides">
                  <wp:wrapPolygon edited="0">
                    <wp:start x="-26" y="0"/>
                    <wp:lineTo x="-26" y="21398"/>
                    <wp:lineTo x="21600" y="21398"/>
                    <wp:lineTo x="21600" y="0"/>
                    <wp:lineTo x="-26" y="0"/>
                  </wp:wrapPolygon>
                </wp:wrapTight>
                <wp:docPr id="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35265" cy="2037080"/>
                        </a:xfrm>
                        <a:prstGeom prst="rect">
                          <a:avLst/>
                        </a:prstGeom>
                        <a:solidFill>
                          <a:srgbClr val="00598E">
                            <a:alpha val="71001"/>
                          </a:srgbClr>
                        </a:solidFill>
                        <a:ln>
                          <a:noFill/>
                        </a:ln>
                        <a:extLst>
                          <a:ext uri="{91240B29-F687-4f45-9708-019B960494DF}">
                            <a14:hiddenLine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19C231FB" w14:textId="77777777" w:rsidR="00790064" w:rsidRPr="00BA511A" w:rsidRDefault="00790064" w:rsidP="00F11B02">
                            <w:pPr>
                              <w:pStyle w:val="Center"/>
                              <w:widowControl/>
                              <w:suppressAutoHyphens/>
                              <w:jc w:val="left"/>
                              <w:rPr>
                                <w:rFonts w:ascii="Arial" w:hAnsi="Arial"/>
                                <w:color w:val="FFFFFF" w:themeColor="background1"/>
                              </w:rPr>
                            </w:pPr>
                          </w:p>
                          <w:p w14:paraId="1E70A5D9" w14:textId="199CB5DA" w:rsidR="00790064" w:rsidRPr="00DB5013" w:rsidRDefault="00577177" w:rsidP="002460DD">
                            <w:pPr>
                              <w:pStyle w:val="Center"/>
                              <w:widowControl/>
                              <w:ind w:left="3510"/>
                              <w:jc w:val="left"/>
                              <w:rPr>
                                <w:rFonts w:ascii="Arial" w:hAnsi="Arial"/>
                                <w:b/>
                                <w:color w:val="FFFFFF" w:themeColor="background1"/>
                                <w:sz w:val="54"/>
                                <w:szCs w:val="54"/>
                              </w:rPr>
                            </w:pPr>
                            <w:r w:rsidRPr="00DB5013">
                              <w:rPr>
                                <w:rFonts w:ascii="Arial" w:hAnsi="Arial"/>
                                <w:b/>
                                <w:color w:val="FFFFFF" w:themeColor="background1"/>
                                <w:sz w:val="54"/>
                                <w:szCs w:val="54"/>
                              </w:rPr>
                              <w:t>Tobacco Litter Control Ordinance</w:t>
                            </w:r>
                          </w:p>
                          <w:p w14:paraId="248ADFA1" w14:textId="77777777" w:rsidR="00577177" w:rsidRDefault="00577177" w:rsidP="00577177">
                            <w:pPr>
                              <w:pStyle w:val="Center"/>
                              <w:widowControl/>
                              <w:ind w:left="3510"/>
                              <w:jc w:val="left"/>
                              <w:rPr>
                                <w:rFonts w:ascii="Arial" w:hAnsi="Arial"/>
                                <w:b/>
                                <w:color w:val="FFFFFF" w:themeColor="background1"/>
                                <w:sz w:val="34"/>
                                <w:szCs w:val="34"/>
                              </w:rPr>
                            </w:pPr>
                            <w:r w:rsidRPr="00DB5013">
                              <w:rPr>
                                <w:rFonts w:ascii="Arial" w:hAnsi="Arial"/>
                                <w:b/>
                                <w:color w:val="FFFFFF" w:themeColor="background1"/>
                                <w:sz w:val="34"/>
                                <w:szCs w:val="34"/>
                              </w:rPr>
                              <w:t xml:space="preserve">A Model California Ordinance </w:t>
                            </w:r>
                          </w:p>
                          <w:p w14:paraId="38573244" w14:textId="7EB1E173" w:rsidR="00577177" w:rsidRPr="00DB5013" w:rsidRDefault="00577177" w:rsidP="00577177">
                            <w:pPr>
                              <w:pStyle w:val="Center"/>
                              <w:widowControl/>
                              <w:ind w:left="3510"/>
                              <w:jc w:val="left"/>
                              <w:rPr>
                                <w:rFonts w:ascii="Arial" w:hAnsi="Arial"/>
                                <w:b/>
                                <w:color w:val="FFFFFF" w:themeColor="background1"/>
                                <w:sz w:val="34"/>
                                <w:szCs w:val="34"/>
                              </w:rPr>
                            </w:pPr>
                            <w:r w:rsidRPr="00DB5013">
                              <w:rPr>
                                <w:rFonts w:ascii="Arial" w:hAnsi="Arial"/>
                                <w:b/>
                                <w:color w:val="FFFFFF" w:themeColor="background1"/>
                                <w:sz w:val="34"/>
                                <w:szCs w:val="34"/>
                              </w:rPr>
                              <w:t>Regulating Tobacco Waste</w:t>
                            </w:r>
                          </w:p>
                          <w:p w14:paraId="5F6E46F6" w14:textId="2EAF9B04" w:rsidR="00790064" w:rsidRPr="00FB0B54" w:rsidRDefault="00790064" w:rsidP="00FB0B54">
                            <w:pPr>
                              <w:tabs>
                                <w:tab w:val="left" w:pos="2340"/>
                              </w:tabs>
                              <w:suppressAutoHyphens/>
                              <w:spacing w:line="500" w:lineRule="exact"/>
                              <w:ind w:left="3510" w:right="999"/>
                              <w:rPr>
                                <w:rFonts w:ascii="Arial" w:hAnsi="Arial"/>
                                <w:caps/>
                                <w:color w:val="FFFFFF"/>
                                <w:sz w:val="32"/>
                              </w:rPr>
                            </w:pPr>
                            <w:r w:rsidRPr="004F5C23">
                              <w:rPr>
                                <w:rFonts w:ascii="Arial" w:hAnsi="Arial"/>
                                <w:caps/>
                                <w:color w:val="FFFFFF"/>
                                <w:sz w:val="32"/>
                              </w:rPr>
                              <w:t>with Annotation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B0A6F57" id="_x0000_t202" coordsize="21600,21600" o:spt="202" path="m,l,21600r21600,l21600,xe">
                <v:stroke joinstyle="miter"/>
                <v:path gradientshapeok="t" o:connecttype="rect"/>
              </v:shapetype>
              <v:shape id="Text Box 11" o:spid="_x0000_s1026" type="#_x0000_t202" style="position:absolute;left:0;text-align:left;margin-left:-89.95pt;margin-top:11.4pt;width:616.95pt;height:160.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" fillcolor="#00598e" stroked="f">
                <v:fill opacity="46517f"/>
                <v:textbox inset=",7.2pt,,7.2pt">
                  <w:txbxContent>
                    <w:p w14:paraId="19C231FB" w14:textId="77777777" w:rsidR="00790064" w:rsidRPr="00BA511A" w:rsidRDefault="00790064" w:rsidP="00F11B02">
                      <w:pPr>
                        <w:pStyle w:val="Center"/>
                        <w:widowControl/>
                        <w:suppressAutoHyphens/>
                        <w:jc w:val="left"/>
                        <w:rPr>
                          <w:rFonts w:ascii="Arial" w:hAnsi="Arial"/>
                          <w:color w:val="FFFFFF" w:themeColor="background1"/>
                        </w:rPr>
                      </w:pPr>
                    </w:p>
                    <w:p w14:paraId="1E70A5D9" w14:textId="199CB5DA" w:rsidR="00790064" w:rsidRPr="00DB5013" w:rsidRDefault="00577177" w:rsidP="002460DD">
                      <w:pPr>
                        <w:pStyle w:val="Center"/>
                        <w:widowControl/>
                        <w:ind w:left="3510"/>
                        <w:jc w:val="left"/>
                        <w:rPr>
                          <w:rFonts w:ascii="Arial" w:hAnsi="Arial"/>
                          <w:b/>
                          <w:color w:val="FFFFFF" w:themeColor="background1"/>
                          <w:sz w:val="54"/>
                          <w:szCs w:val="54"/>
                        </w:rPr>
                      </w:pPr>
                      <w:r w:rsidRPr="00DB5013">
                        <w:rPr>
                          <w:rFonts w:ascii="Arial" w:hAnsi="Arial"/>
                          <w:b/>
                          <w:color w:val="FFFFFF" w:themeColor="background1"/>
                          <w:sz w:val="54"/>
                          <w:szCs w:val="54"/>
                        </w:rPr>
                        <w:t>Tobacco Litter Control Ordinance</w:t>
                      </w:r>
                    </w:p>
                    <w:p w14:paraId="248ADFA1" w14:textId="77777777" w:rsidR="00577177" w:rsidRDefault="00577177" w:rsidP="00577177">
                      <w:pPr>
                        <w:pStyle w:val="Center"/>
                        <w:widowControl/>
                        <w:ind w:left="3510"/>
                        <w:jc w:val="left"/>
                        <w:rPr>
                          <w:rFonts w:ascii="Arial" w:hAnsi="Arial"/>
                          <w:b/>
                          <w:color w:val="FFFFFF" w:themeColor="background1"/>
                          <w:sz w:val="34"/>
                          <w:szCs w:val="34"/>
                        </w:rPr>
                      </w:pPr>
                      <w:r w:rsidRPr="00DB5013">
                        <w:rPr>
                          <w:rFonts w:ascii="Arial" w:hAnsi="Arial"/>
                          <w:b/>
                          <w:color w:val="FFFFFF" w:themeColor="background1"/>
                          <w:sz w:val="34"/>
                          <w:szCs w:val="34"/>
                        </w:rPr>
                        <w:t xml:space="preserve">A </w:t>
                      </w:r>
                      <w:r w:rsidRPr="00DB5013">
                        <w:rPr>
                          <w:rFonts w:ascii="Arial" w:hAnsi="Arial"/>
                          <w:b/>
                          <w:color w:val="FFFFFF" w:themeColor="background1"/>
                          <w:sz w:val="34"/>
                          <w:szCs w:val="34"/>
                        </w:rPr>
                        <w:t xml:space="preserve">Model California Ordinance </w:t>
                      </w:r>
                    </w:p>
                    <w:p w14:paraId="38573244" w14:textId="7EB1E173" w:rsidR="00577177" w:rsidRPr="00DB5013" w:rsidRDefault="00577177" w:rsidP="00577177">
                      <w:pPr>
                        <w:pStyle w:val="Center"/>
                        <w:widowControl/>
                        <w:ind w:left="3510"/>
                        <w:jc w:val="left"/>
                        <w:rPr>
                          <w:rFonts w:ascii="Arial" w:hAnsi="Arial"/>
                          <w:b/>
                          <w:color w:val="FFFFFF" w:themeColor="background1"/>
                          <w:sz w:val="34"/>
                          <w:szCs w:val="34"/>
                        </w:rPr>
                      </w:pPr>
                      <w:r w:rsidRPr="00DB5013">
                        <w:rPr>
                          <w:rFonts w:ascii="Arial" w:hAnsi="Arial"/>
                          <w:b/>
                          <w:color w:val="FFFFFF" w:themeColor="background1"/>
                          <w:sz w:val="34"/>
                          <w:szCs w:val="34"/>
                        </w:rPr>
                        <w:t>Regulating Tobacco Waste</w:t>
                      </w:r>
                    </w:p>
                    <w:p w14:paraId="5F6E46F6" w14:textId="2EAF9B04" w:rsidR="00790064" w:rsidRPr="00FB0B54" w:rsidRDefault="00790064" w:rsidP="00FB0B54">
                      <w:pPr>
                        <w:tabs>
                          <w:tab w:val="left" w:pos="2340"/>
                        </w:tabs>
                        <w:suppressAutoHyphens/>
                        <w:spacing w:line="500" w:lineRule="exact"/>
                        <w:ind w:left="3510" w:right="999"/>
                        <w:rPr>
                          <w:rFonts w:ascii="Arial" w:hAnsi="Arial"/>
                          <w:caps/>
                          <w:color w:val="FFFFFF"/>
                          <w:sz w:val="32"/>
                        </w:rPr>
                      </w:pPr>
                      <w:r w:rsidRPr="004F5C23">
                        <w:rPr>
                          <w:rFonts w:ascii="Arial" w:hAnsi="Arial"/>
                          <w:caps/>
                          <w:color w:val="FFFFFF"/>
                          <w:sz w:val="32"/>
                        </w:rPr>
                        <w:t>with Annotations</w:t>
                      </w:r>
                    </w:p>
                  </w:txbxContent>
                </v:textbox>
                <w10:wrap type="tight"/>
              </v:shape>
            </w:pict>
          </mc:Fallback>
        </mc:AlternateContent>
      </w:r>
    </w:p>
    <w:p w14:paraId="52B9DB19" w14:textId="77777777" w:rsidR="002460DD" w:rsidRDefault="002460DD" w:rsidP="00C75528">
      <w:pPr>
        <w:pStyle w:val="Center"/>
        <w:widowControl/>
        <w:suppressAutoHyphens/>
        <w:ind w:left="1890"/>
        <w:jc w:val="left"/>
        <w:rPr>
          <w:rFonts w:ascii="Arial" w:hAnsi="Arial"/>
          <w:color w:val="464847"/>
          <w:sz w:val="22"/>
        </w:rPr>
      </w:pPr>
    </w:p>
    <w:p w14:paraId="3F172DFE" w14:textId="77777777" w:rsidR="002460DD" w:rsidRDefault="002460DD" w:rsidP="00C75528">
      <w:pPr>
        <w:pStyle w:val="Center"/>
        <w:widowControl/>
        <w:suppressAutoHyphens/>
        <w:ind w:left="1890"/>
        <w:jc w:val="left"/>
        <w:rPr>
          <w:rFonts w:ascii="Arial" w:hAnsi="Arial"/>
          <w:color w:val="464847"/>
          <w:sz w:val="22"/>
        </w:rPr>
      </w:pPr>
    </w:p>
    <w:p w14:paraId="774C2FEE" w14:textId="77777777" w:rsidR="002460DD" w:rsidRDefault="002460DD" w:rsidP="00C75528">
      <w:pPr>
        <w:pStyle w:val="Center"/>
        <w:widowControl/>
        <w:suppressAutoHyphens/>
        <w:ind w:left="1890"/>
        <w:jc w:val="left"/>
        <w:rPr>
          <w:rFonts w:ascii="Arial" w:hAnsi="Arial"/>
          <w:color w:val="464847"/>
          <w:sz w:val="22"/>
        </w:rPr>
      </w:pPr>
    </w:p>
    <w:p w14:paraId="40D7A251" w14:textId="73AA0DF1" w:rsidR="00C75528" w:rsidRPr="00C61527" w:rsidRDefault="009D30C3" w:rsidP="00B66828">
      <w:pPr>
        <w:pStyle w:val="Center"/>
        <w:widowControl/>
        <w:suppressAutoHyphens/>
        <w:ind w:left="1890"/>
        <w:jc w:val="left"/>
        <w:rPr>
          <w:rFonts w:ascii="Arial" w:hAnsi="Arial"/>
          <w:color w:val="464847"/>
          <w:sz w:val="22"/>
        </w:rPr>
      </w:pPr>
      <w:r>
        <w:rPr>
          <w:rFonts w:ascii="Arial" w:hAnsi="Arial"/>
          <w:color w:val="464847"/>
          <w:sz w:val="22"/>
        </w:rPr>
        <w:t>December</w:t>
      </w:r>
      <w:r w:rsidRPr="001953A0">
        <w:rPr>
          <w:rFonts w:ascii="Arial" w:hAnsi="Arial"/>
          <w:color w:val="464847"/>
          <w:sz w:val="22"/>
        </w:rPr>
        <w:t xml:space="preserve"> </w:t>
      </w:r>
      <w:r w:rsidR="00C75528" w:rsidRPr="001953A0">
        <w:rPr>
          <w:rFonts w:ascii="Arial" w:hAnsi="Arial"/>
          <w:color w:val="464847"/>
          <w:sz w:val="22"/>
        </w:rPr>
        <w:t>201</w:t>
      </w:r>
      <w:r w:rsidR="00F579B9">
        <w:rPr>
          <w:rFonts w:ascii="Arial" w:hAnsi="Arial"/>
          <w:color w:val="464847"/>
          <w:sz w:val="22"/>
        </w:rPr>
        <w:t>5</w:t>
      </w:r>
    </w:p>
    <w:p w14:paraId="2B7AC3C9" w14:textId="77777777" w:rsidR="00C75528" w:rsidRDefault="00C75528" w:rsidP="00B66828">
      <w:pPr>
        <w:pStyle w:val="NormalText"/>
        <w:widowControl/>
        <w:suppressAutoHyphens/>
        <w:ind w:left="1890" w:firstLine="0"/>
        <w:rPr>
          <w:sz w:val="20"/>
        </w:rPr>
      </w:pPr>
    </w:p>
    <w:p w14:paraId="1FB5BF01" w14:textId="77777777" w:rsidR="00C75528" w:rsidRDefault="00C75528" w:rsidP="00B66828">
      <w:pPr>
        <w:pStyle w:val="Center"/>
        <w:widowControl/>
        <w:tabs>
          <w:tab w:val="clear" w:pos="1080"/>
          <w:tab w:val="left" w:pos="1530"/>
          <w:tab w:val="left" w:pos="1980"/>
        </w:tabs>
        <w:suppressAutoHyphens/>
        <w:ind w:left="1890" w:right="10"/>
        <w:jc w:val="left"/>
        <w:rPr>
          <w:sz w:val="20"/>
        </w:rPr>
      </w:pPr>
    </w:p>
    <w:p w14:paraId="1A6D39B2" w14:textId="77777777" w:rsidR="00C75528" w:rsidRDefault="00C75528" w:rsidP="00B66828">
      <w:pPr>
        <w:pStyle w:val="Center"/>
        <w:widowControl/>
        <w:tabs>
          <w:tab w:val="clear" w:pos="1080"/>
          <w:tab w:val="left" w:pos="1530"/>
          <w:tab w:val="left" w:pos="1980"/>
        </w:tabs>
        <w:suppressAutoHyphens/>
        <w:ind w:left="1890" w:right="10"/>
        <w:jc w:val="left"/>
        <w:rPr>
          <w:sz w:val="20"/>
        </w:rPr>
      </w:pPr>
    </w:p>
    <w:p w14:paraId="6B4B1B35" w14:textId="77777777" w:rsidR="00C75528" w:rsidRDefault="00C75528" w:rsidP="00B66828">
      <w:pPr>
        <w:pStyle w:val="Center"/>
        <w:widowControl/>
        <w:tabs>
          <w:tab w:val="clear" w:pos="1080"/>
          <w:tab w:val="left" w:pos="1530"/>
          <w:tab w:val="left" w:pos="1980"/>
        </w:tabs>
        <w:suppressAutoHyphens/>
        <w:ind w:left="1890" w:right="10"/>
        <w:jc w:val="left"/>
        <w:rPr>
          <w:sz w:val="20"/>
        </w:rPr>
      </w:pPr>
    </w:p>
    <w:p w14:paraId="3B5FAD46" w14:textId="77777777" w:rsidR="00C75528" w:rsidRDefault="00C75528" w:rsidP="00B66828">
      <w:pPr>
        <w:pStyle w:val="Center"/>
        <w:widowControl/>
        <w:tabs>
          <w:tab w:val="clear" w:pos="1080"/>
          <w:tab w:val="left" w:pos="1530"/>
          <w:tab w:val="left" w:pos="1980"/>
        </w:tabs>
        <w:suppressAutoHyphens/>
        <w:ind w:left="1890" w:right="10"/>
        <w:jc w:val="left"/>
        <w:rPr>
          <w:sz w:val="20"/>
        </w:rPr>
      </w:pPr>
    </w:p>
    <w:p w14:paraId="60873B5B" w14:textId="77777777" w:rsidR="00C75528" w:rsidRDefault="00C75528" w:rsidP="00B66828">
      <w:pPr>
        <w:pStyle w:val="Center"/>
        <w:widowControl/>
        <w:tabs>
          <w:tab w:val="clear" w:pos="1080"/>
          <w:tab w:val="left" w:pos="1530"/>
          <w:tab w:val="left" w:pos="1980"/>
        </w:tabs>
        <w:suppressAutoHyphens/>
        <w:ind w:left="1890" w:right="10"/>
        <w:jc w:val="left"/>
        <w:rPr>
          <w:sz w:val="20"/>
        </w:rPr>
      </w:pPr>
    </w:p>
    <w:p w14:paraId="3EFD0599" w14:textId="77777777" w:rsidR="00C75528" w:rsidRDefault="00C75528" w:rsidP="00B66828">
      <w:pPr>
        <w:pStyle w:val="Center"/>
        <w:widowControl/>
        <w:tabs>
          <w:tab w:val="clear" w:pos="1080"/>
          <w:tab w:val="left" w:pos="1530"/>
          <w:tab w:val="left" w:pos="1980"/>
        </w:tabs>
        <w:suppressAutoHyphens/>
        <w:ind w:left="1890" w:right="10"/>
        <w:jc w:val="left"/>
        <w:rPr>
          <w:sz w:val="20"/>
        </w:rPr>
      </w:pPr>
    </w:p>
    <w:p w14:paraId="0BCC9BDF" w14:textId="77777777" w:rsidR="00C75528" w:rsidRPr="00C61527" w:rsidRDefault="00C75528" w:rsidP="00B66828">
      <w:pPr>
        <w:pStyle w:val="Center"/>
        <w:widowControl/>
        <w:tabs>
          <w:tab w:val="clear" w:pos="1080"/>
          <w:tab w:val="left" w:pos="1530"/>
          <w:tab w:val="left" w:pos="1980"/>
        </w:tabs>
        <w:suppressAutoHyphens/>
        <w:ind w:left="1890" w:right="10"/>
        <w:jc w:val="left"/>
        <w:rPr>
          <w:rFonts w:ascii="Arial" w:hAnsi="Arial"/>
          <w:sz w:val="20"/>
        </w:rPr>
      </w:pPr>
      <w:r>
        <w:rPr>
          <w:rFonts w:ascii="Arial" w:hAnsi="Arial"/>
          <w:sz w:val="20"/>
        </w:rPr>
        <w:t>Developed by ChangeLab Solutions</w:t>
      </w:r>
    </w:p>
    <w:p w14:paraId="438472F5" w14:textId="77777777" w:rsidR="00C75528" w:rsidRPr="00C61527" w:rsidRDefault="00C75528" w:rsidP="00B66828">
      <w:pPr>
        <w:pStyle w:val="Center"/>
        <w:widowControl/>
        <w:tabs>
          <w:tab w:val="clear" w:pos="1080"/>
          <w:tab w:val="left" w:pos="1530"/>
          <w:tab w:val="left" w:pos="1980"/>
        </w:tabs>
        <w:suppressAutoHyphens/>
        <w:ind w:left="1890" w:right="10"/>
        <w:jc w:val="left"/>
        <w:rPr>
          <w:rFonts w:ascii="Arial" w:hAnsi="Arial"/>
          <w:sz w:val="20"/>
        </w:rPr>
      </w:pPr>
    </w:p>
    <w:p w14:paraId="4B3AFCA4" w14:textId="7D2BB045" w:rsidR="00EA7E3B" w:rsidRPr="00EA7E3B" w:rsidRDefault="00EA7E3B" w:rsidP="00EA7E3B">
      <w:pPr>
        <w:widowControl w:val="0"/>
        <w:autoSpaceDE w:val="0"/>
        <w:autoSpaceDN w:val="0"/>
        <w:adjustRightInd w:val="0"/>
        <w:spacing w:line="240" w:lineRule="auto"/>
        <w:ind w:left="1890"/>
        <w:rPr>
          <w:rFonts w:ascii="Arial" w:hAnsi="Arial" w:cs="Calibri"/>
          <w:sz w:val="20"/>
          <w:szCs w:val="30"/>
        </w:rPr>
      </w:pPr>
      <w:r w:rsidRPr="00EA7E3B">
        <w:rPr>
          <w:rFonts w:ascii="Arial" w:hAnsi="Arial" w:cs="Calibri"/>
          <w:sz w:val="20"/>
          <w:szCs w:val="30"/>
        </w:rPr>
        <w:t xml:space="preserve">This material was made possible by funds received from Grant Number </w:t>
      </w:r>
      <w:r w:rsidR="00642EF6">
        <w:rPr>
          <w:rFonts w:ascii="Arial" w:hAnsi="Arial" w:cs="Calibri"/>
          <w:sz w:val="20"/>
          <w:szCs w:val="30"/>
        </w:rPr>
        <w:t>14-10214</w:t>
      </w:r>
      <w:r w:rsidRPr="00EA7E3B">
        <w:rPr>
          <w:rFonts w:ascii="Arial" w:hAnsi="Arial" w:cs="Calibri"/>
          <w:sz w:val="20"/>
          <w:szCs w:val="30"/>
        </w:rPr>
        <w:t xml:space="preserve"> with the California Department of Public Health, California Tobacco Control Program.</w:t>
      </w:r>
    </w:p>
    <w:p w14:paraId="30FAFF0A" w14:textId="77777777" w:rsidR="00EA7E3B" w:rsidRPr="00EA7E3B" w:rsidRDefault="00EA7E3B" w:rsidP="00EA7E3B">
      <w:pPr>
        <w:widowControl w:val="0"/>
        <w:autoSpaceDE w:val="0"/>
        <w:autoSpaceDN w:val="0"/>
        <w:adjustRightInd w:val="0"/>
        <w:spacing w:line="240" w:lineRule="auto"/>
        <w:rPr>
          <w:rFonts w:ascii="Arial" w:hAnsi="Arial" w:cs="Calibri"/>
          <w:sz w:val="20"/>
          <w:szCs w:val="30"/>
        </w:rPr>
      </w:pPr>
      <w:r w:rsidRPr="00EA7E3B">
        <w:rPr>
          <w:rFonts w:ascii="Arial" w:hAnsi="Arial" w:cs="Calibri"/>
          <w:sz w:val="20"/>
          <w:szCs w:val="30"/>
        </w:rPr>
        <w:t> </w:t>
      </w:r>
    </w:p>
    <w:p w14:paraId="6C7C31E5" w14:textId="29C000A8" w:rsidR="00C75528" w:rsidRPr="00315D55" w:rsidRDefault="00EA7E3B" w:rsidP="00315D55">
      <w:pPr>
        <w:pStyle w:val="nPlancovertext"/>
        <w:tabs>
          <w:tab w:val="left" w:pos="1980"/>
        </w:tabs>
        <w:spacing w:line="240" w:lineRule="auto"/>
        <w:ind w:left="1890" w:right="10"/>
        <w:rPr>
          <w:rFonts w:ascii="Arial" w:hAnsi="Arial"/>
          <w:sz w:val="20"/>
        </w:rPr>
      </w:pPr>
      <w:r w:rsidRPr="00EA7E3B">
        <w:rPr>
          <w:rFonts w:ascii="Arial" w:hAnsi="Arial" w:cs="Calibri"/>
          <w:sz w:val="20"/>
          <w:szCs w:val="30"/>
        </w:rPr>
        <w:t>© 201</w:t>
      </w:r>
      <w:r w:rsidR="00807A43">
        <w:rPr>
          <w:rFonts w:ascii="Arial" w:hAnsi="Arial" w:cs="Calibri"/>
          <w:sz w:val="20"/>
          <w:szCs w:val="30"/>
        </w:rPr>
        <w:t>5</w:t>
      </w:r>
      <w:r w:rsidRPr="00EA7E3B">
        <w:rPr>
          <w:rFonts w:ascii="Arial" w:hAnsi="Arial" w:cs="Calibri"/>
          <w:sz w:val="20"/>
          <w:szCs w:val="30"/>
        </w:rPr>
        <w:t xml:space="preserve"> California Department of Public Health. This material may not be reproduced or disseminated without prior written permission from the California Department of Public Health.</w:t>
      </w:r>
    </w:p>
    <w:p w14:paraId="739314BA" w14:textId="77777777" w:rsidR="00C75528" w:rsidRDefault="00C75528" w:rsidP="00315D55">
      <w:pPr>
        <w:pStyle w:val="disclamerbox"/>
        <w:framePr w:w="7648" w:h="1079" w:hRule="exact" w:wrap="around" w:hAnchor="page" w:x="3318" w:y="854"/>
        <w:pBdr>
          <w:top w:val="single" w:sz="2" w:space="6" w:color="D9D9D9"/>
          <w:left w:val="single" w:sz="2" w:space="6" w:color="D9D9D9"/>
          <w:bottom w:val="single" w:sz="2" w:space="6" w:color="D9D9D9"/>
          <w:right w:val="single" w:sz="2" w:space="6" w:color="D9D9D9"/>
        </w:pBdr>
        <w:tabs>
          <w:tab w:val="left" w:pos="360"/>
          <w:tab w:val="left" w:pos="1530"/>
          <w:tab w:val="left" w:pos="2340"/>
        </w:tabs>
        <w:ind w:left="360" w:right="0"/>
        <w:rPr>
          <w:kern w:val="28"/>
        </w:rPr>
      </w:pPr>
      <w:r w:rsidRPr="00D53B20">
        <w:rPr>
          <w:kern w:val="28"/>
        </w:rPr>
        <w:t>ChangeLab Solutions is a nonprofit organization that provides legal information on matters relating to public health. The legal information provided in this document does not constitute legal advice or legal representation. For legal advice, readers should consult a lawyer in their state.</w:t>
      </w:r>
    </w:p>
    <w:p w14:paraId="6C8F0B32" w14:textId="77777777" w:rsidR="00C75528" w:rsidRDefault="00C75528" w:rsidP="00315D55">
      <w:pPr>
        <w:pStyle w:val="disclamerbox"/>
        <w:framePr w:w="7648" w:h="1079" w:hRule="exact" w:wrap="around" w:hAnchor="page" w:x="3318" w:y="854"/>
        <w:pBdr>
          <w:top w:val="single" w:sz="2" w:space="6" w:color="D9D9D9"/>
          <w:left w:val="single" w:sz="2" w:space="6" w:color="D9D9D9"/>
          <w:bottom w:val="single" w:sz="2" w:space="6" w:color="D9D9D9"/>
          <w:right w:val="single" w:sz="2" w:space="6" w:color="D9D9D9"/>
        </w:pBdr>
        <w:tabs>
          <w:tab w:val="left" w:pos="360"/>
          <w:tab w:val="left" w:pos="1530"/>
          <w:tab w:val="left" w:pos="2340"/>
        </w:tabs>
        <w:ind w:left="360" w:right="0"/>
        <w:rPr>
          <w:kern w:val="28"/>
        </w:rPr>
      </w:pPr>
    </w:p>
    <w:p w14:paraId="46AD5F18" w14:textId="77777777" w:rsidR="00C75528" w:rsidRPr="00FB0B54" w:rsidRDefault="00C75528" w:rsidP="002A073D">
      <w:pPr>
        <w:pStyle w:val="Heading3"/>
        <w:rPr>
          <w:b/>
        </w:rPr>
      </w:pPr>
      <w:r w:rsidRPr="00FB0B54">
        <w:rPr>
          <w:b/>
        </w:rPr>
        <w:br w:type="page"/>
      </w:r>
      <w:r w:rsidRPr="00FB0B54">
        <w:rPr>
          <w:b/>
        </w:rPr>
        <w:lastRenderedPageBreak/>
        <w:t>Introduction</w:t>
      </w:r>
    </w:p>
    <w:p w14:paraId="560BA97E" w14:textId="03F148E1" w:rsidR="00B85C46" w:rsidRDefault="00C75528" w:rsidP="00E118B1">
      <w:pPr>
        <w:pStyle w:val="BasicParagraph"/>
      </w:pPr>
      <w:r>
        <w:t>ChangeLab S</w:t>
      </w:r>
      <w:r w:rsidR="00B56E6F">
        <w:t>o</w:t>
      </w:r>
      <w:r>
        <w:t>lutions</w:t>
      </w:r>
      <w:r w:rsidR="00E118B1">
        <w:t xml:space="preserve"> developed this Model </w:t>
      </w:r>
      <w:r w:rsidR="00F67922">
        <w:t xml:space="preserve">California </w:t>
      </w:r>
      <w:r>
        <w:t xml:space="preserve">Ordinance </w:t>
      </w:r>
      <w:r w:rsidR="00736CAD">
        <w:t xml:space="preserve">Regulating Tobacco Waste </w:t>
      </w:r>
      <w:r>
        <w:t xml:space="preserve">to assist California cities and </w:t>
      </w:r>
      <w:r w:rsidR="00D75CFC">
        <w:t>counties that are interested in addressing the problem of tobacco waste</w:t>
      </w:r>
      <w:r w:rsidR="00132D01">
        <w:t xml:space="preserve"> littered in public spaces</w:t>
      </w:r>
      <w:r w:rsidR="00AB3D1D">
        <w:t xml:space="preserve">. Littered </w:t>
      </w:r>
      <w:r w:rsidR="00B85C46">
        <w:t>cigarette butts and filters from other tobacco products</w:t>
      </w:r>
      <w:r w:rsidR="00AB3D1D">
        <w:t xml:space="preserve"> account for a substantial portion of the litter found </w:t>
      </w:r>
      <w:r w:rsidR="00666B92">
        <w:t xml:space="preserve">on streets, </w:t>
      </w:r>
      <w:r w:rsidR="000659C9">
        <w:t xml:space="preserve">in </w:t>
      </w:r>
      <w:r w:rsidR="00666B92">
        <w:t xml:space="preserve">parks, and </w:t>
      </w:r>
      <w:r w:rsidR="000659C9">
        <w:t xml:space="preserve">in </w:t>
      </w:r>
      <w:r w:rsidR="00666B92">
        <w:t>other public places</w:t>
      </w:r>
      <w:r w:rsidR="00F67922">
        <w:t>. Cigarette and tobacco litter</w:t>
      </w:r>
      <w:r w:rsidR="00AB3D1D">
        <w:t xml:space="preserve"> can be poisonous to children, pets, and wildlife</w:t>
      </w:r>
      <w:r w:rsidR="00F67922">
        <w:t xml:space="preserve">, and can pollute water </w:t>
      </w:r>
      <w:r w:rsidR="00F67922" w:rsidRPr="00A47812">
        <w:t>supplies</w:t>
      </w:r>
      <w:r w:rsidR="00AB3D1D" w:rsidRPr="00A47812">
        <w:t>.</w:t>
      </w:r>
      <w:r w:rsidR="00AB3D1D">
        <w:t xml:space="preserve"> </w:t>
      </w:r>
      <w:r w:rsidR="00DD36AD">
        <w:t>This Model Ordinance makes it illegal for</w:t>
      </w:r>
      <w:r w:rsidR="00DA6A12">
        <w:t xml:space="preserve"> </w:t>
      </w:r>
      <w:r w:rsidR="00A47812">
        <w:t>any</w:t>
      </w:r>
      <w:r w:rsidR="00B539B0">
        <w:t xml:space="preserve"> brand of</w:t>
      </w:r>
      <w:r w:rsidR="00A47812">
        <w:t xml:space="preserve"> </w:t>
      </w:r>
      <w:r w:rsidR="00DD36AD">
        <w:t>filtered tobacco products</w:t>
      </w:r>
      <w:r w:rsidR="00B85C46">
        <w:t>, including cigarettes,</w:t>
      </w:r>
      <w:r w:rsidR="00DD36AD">
        <w:t xml:space="preserve"> to be sold in a city or county</w:t>
      </w:r>
      <w:r w:rsidR="00B539B0">
        <w:t>,</w:t>
      </w:r>
      <w:r w:rsidR="00DD36AD">
        <w:t xml:space="preserve"> unless </w:t>
      </w:r>
      <w:r w:rsidR="009F1FEE">
        <w:t xml:space="preserve">the </w:t>
      </w:r>
      <w:r w:rsidR="00C6276D">
        <w:t xml:space="preserve">manufacturer or distributor </w:t>
      </w:r>
      <w:r w:rsidR="00A47812">
        <w:t>of a</w:t>
      </w:r>
      <w:r w:rsidR="00DA6A12">
        <w:t xml:space="preserve"> </w:t>
      </w:r>
      <w:r w:rsidR="00B539B0">
        <w:t>brand</w:t>
      </w:r>
      <w:r w:rsidR="009F1FEE">
        <w:t xml:space="preserve"> creates a </w:t>
      </w:r>
      <w:r w:rsidR="00642DF7">
        <w:t>government-approved</w:t>
      </w:r>
      <w:r w:rsidR="00DD36AD">
        <w:t xml:space="preserve"> </w:t>
      </w:r>
      <w:r w:rsidR="00CD4BBD">
        <w:t xml:space="preserve">Tobacco Litter Control </w:t>
      </w:r>
      <w:r w:rsidR="00427630">
        <w:t>Program</w:t>
      </w:r>
      <w:r w:rsidR="00696780">
        <w:t xml:space="preserve"> </w:t>
      </w:r>
      <w:r w:rsidR="00570168">
        <w:t>to collect</w:t>
      </w:r>
      <w:r w:rsidR="00386C81">
        <w:t xml:space="preserve"> and </w:t>
      </w:r>
      <w:r w:rsidR="00570168">
        <w:t xml:space="preserve">dispose </w:t>
      </w:r>
      <w:r w:rsidR="00386C81">
        <w:t>of tobacco waste</w:t>
      </w:r>
      <w:r w:rsidR="00570168">
        <w:t xml:space="preserve">. </w:t>
      </w:r>
      <w:r w:rsidR="00DA6A12">
        <w:t>T</w:t>
      </w:r>
      <w:r w:rsidR="00570168">
        <w:t>he Model Ordinance</w:t>
      </w:r>
      <w:r w:rsidR="00877213">
        <w:t xml:space="preserve"> also provides an alternative:</w:t>
      </w:r>
      <w:r w:rsidR="00570168">
        <w:t xml:space="preserve"> </w:t>
      </w:r>
      <w:r w:rsidR="00877213">
        <w:t>T</w:t>
      </w:r>
      <w:r w:rsidR="00570168">
        <w:t xml:space="preserve">he </w:t>
      </w:r>
      <w:r w:rsidR="00C6276D">
        <w:t xml:space="preserve">manufacturer or distributor </w:t>
      </w:r>
      <w:r w:rsidR="00C7299A">
        <w:t>pay</w:t>
      </w:r>
      <w:r w:rsidR="00877213">
        <w:t>s</w:t>
      </w:r>
      <w:r w:rsidR="00C7299A">
        <w:t xml:space="preserve"> an appropriate fee to the city or county if it does not wish to create its own collection and disposal </w:t>
      </w:r>
      <w:r w:rsidR="00427630">
        <w:t>Program</w:t>
      </w:r>
      <w:r w:rsidR="00C7299A">
        <w:t>.</w:t>
      </w:r>
      <w:r w:rsidR="00DD36AD">
        <w:t xml:space="preserve"> </w:t>
      </w:r>
    </w:p>
    <w:p w14:paraId="70A152F1" w14:textId="77777777" w:rsidR="00B85C46" w:rsidRPr="00FB0B54" w:rsidRDefault="00B85C46" w:rsidP="00E118B1">
      <w:pPr>
        <w:pStyle w:val="BasicParagraph"/>
        <w:rPr>
          <w:sz w:val="18"/>
          <w:szCs w:val="18"/>
        </w:rPr>
      </w:pPr>
    </w:p>
    <w:p w14:paraId="19C42A0A" w14:textId="6F0D6543" w:rsidR="0091144A" w:rsidRDefault="000C4417" w:rsidP="0091144A">
      <w:pPr>
        <w:pStyle w:val="BasicParagraph"/>
      </w:pPr>
      <w:r>
        <w:t>L</w:t>
      </w:r>
      <w:r w:rsidR="00F562B2">
        <w:t xml:space="preserve">ocalities have taken several different approaches to reducing the impact of tobacco waste, such as </w:t>
      </w:r>
      <w:r w:rsidR="009F7C4D">
        <w:t>enforcing existing littering laws</w:t>
      </w:r>
      <w:r w:rsidR="00EB4539">
        <w:t>,</w:t>
      </w:r>
      <w:r w:rsidR="009F7C4D">
        <w:t xml:space="preserve"> </w:t>
      </w:r>
      <w:r w:rsidR="00F562B2">
        <w:t xml:space="preserve">posting signage discouraging littering, providing ash cans, </w:t>
      </w:r>
      <w:r w:rsidR="000D10A8">
        <w:t xml:space="preserve">imposing a fee on cigarettes to offset cleanup costs, </w:t>
      </w:r>
      <w:r w:rsidR="00F562B2">
        <w:t>and conducting periodic cleanups</w:t>
      </w:r>
      <w:r>
        <w:t>. Yet</w:t>
      </w:r>
      <w:r w:rsidR="00F562B2">
        <w:t xml:space="preserve"> tobacco waste remains a pervasive problem</w:t>
      </w:r>
      <w:r>
        <w:t>, marring</w:t>
      </w:r>
      <w:r w:rsidR="00642989">
        <w:t xml:space="preserve"> </w:t>
      </w:r>
      <w:r w:rsidR="00F562B2">
        <w:t xml:space="preserve">parks, beaches, sidewalks, and other public places. </w:t>
      </w:r>
      <w:r w:rsidR="0091144A">
        <w:t xml:space="preserve">Additionally, </w:t>
      </w:r>
      <w:r w:rsidR="00EB4539">
        <w:t xml:space="preserve">Proposition 26 of 2010 </w:t>
      </w:r>
      <w:r w:rsidR="00577177">
        <w:t>restricted</w:t>
      </w:r>
      <w:r w:rsidR="00EB4539">
        <w:t xml:space="preserve"> </w:t>
      </w:r>
      <w:r w:rsidR="0091144A">
        <w:t xml:space="preserve">localities’ </w:t>
      </w:r>
      <w:r w:rsidR="009F7C4D">
        <w:t>ability to impose a litter mitigation fee on cigarette sales to offset cleanup costs</w:t>
      </w:r>
      <w:r w:rsidR="00353F8D">
        <w:t>.</w:t>
      </w:r>
      <w:r w:rsidR="0091144A">
        <w:t xml:space="preserve"> Proposition 26 </w:t>
      </w:r>
      <w:r w:rsidR="000B5AF7">
        <w:t xml:space="preserve">amended the California Constitution to reclassify </w:t>
      </w:r>
      <w:r w:rsidR="009F7C4D">
        <w:t xml:space="preserve">most </w:t>
      </w:r>
      <w:r w:rsidR="000B5AF7">
        <w:t>regulatory fees as “taxes</w:t>
      </w:r>
      <w:r w:rsidR="006201B0">
        <w:t>”</w:t>
      </w:r>
      <w:r w:rsidR="000B5AF7">
        <w:t xml:space="preserve"> that must be</w:t>
      </w:r>
      <w:r w:rsidR="0091144A">
        <w:t xml:space="preserve"> submitted to the electorate and approved by </w:t>
      </w:r>
      <w:r w:rsidR="00CD4BBD">
        <w:t xml:space="preserve">either </w:t>
      </w:r>
      <w:r w:rsidR="00EB4539">
        <w:t xml:space="preserve">a </w:t>
      </w:r>
      <w:r w:rsidR="0091144A">
        <w:t>majority or supermajority</w:t>
      </w:r>
      <w:r w:rsidR="0036748F">
        <w:t xml:space="preserve"> of voters</w:t>
      </w:r>
      <w:r w:rsidR="0091144A">
        <w:t>.</w:t>
      </w:r>
      <w:r w:rsidR="0036748F">
        <w:t xml:space="preserve"> </w:t>
      </w:r>
      <w:r w:rsidR="00BA3909">
        <w:t xml:space="preserve">Moreover, </w:t>
      </w:r>
      <w:r w:rsidR="000B5AF7">
        <w:t xml:space="preserve">California state law preempts local taxes on tobacco products. </w:t>
      </w:r>
      <w:r w:rsidR="0036748F">
        <w:t>This means that a per-</w:t>
      </w:r>
      <w:r w:rsidR="000D10A8">
        <w:t xml:space="preserve">unit </w:t>
      </w:r>
      <w:r w:rsidR="0036748F">
        <w:t>tax on filtered tobacco products</w:t>
      </w:r>
      <w:r w:rsidR="00CD4BBD">
        <w:t>—</w:t>
      </w:r>
      <w:r w:rsidR="0036748F">
        <w:t>such as San Francisco’s Cigarette Litter Abatement Fee</w:t>
      </w:r>
      <w:r w:rsidR="00353F8D">
        <w:t xml:space="preserve"> of 20 cents per pack</w:t>
      </w:r>
      <w:r w:rsidR="0036748F">
        <w:t>, adopted before Proposition 26</w:t>
      </w:r>
      <w:r w:rsidR="00CD4BBD">
        <w:t>—</w:t>
      </w:r>
      <w:r w:rsidR="0036748F">
        <w:t xml:space="preserve">is no longer an option. </w:t>
      </w:r>
      <w:r w:rsidR="00EC2915">
        <w:t>If you have questions about Proposition 26, please contact ChangeLab Solutions for more information.</w:t>
      </w:r>
    </w:p>
    <w:p w14:paraId="35FFC655" w14:textId="77777777" w:rsidR="00F329E6" w:rsidRPr="00FB0B54" w:rsidRDefault="00F329E6" w:rsidP="00E118B1">
      <w:pPr>
        <w:pStyle w:val="BasicParagraph"/>
        <w:rPr>
          <w:sz w:val="18"/>
          <w:szCs w:val="18"/>
        </w:rPr>
      </w:pPr>
    </w:p>
    <w:p w14:paraId="0EB4BF43" w14:textId="235AF3A2" w:rsidR="00F562B2" w:rsidRDefault="00F562B2" w:rsidP="00E118B1">
      <w:pPr>
        <w:pStyle w:val="BasicParagraph"/>
      </w:pPr>
      <w:r>
        <w:t>This Model Ordinance takes a different approach</w:t>
      </w:r>
      <w:r w:rsidR="00642989">
        <w:t>.</w:t>
      </w:r>
      <w:r w:rsidR="00696780">
        <w:t xml:space="preserve"> </w:t>
      </w:r>
      <w:r w:rsidR="00642989">
        <w:t xml:space="preserve">It </w:t>
      </w:r>
      <w:r>
        <w:t>allows a city or county to shift the burden of tobacco waste cleanup to</w:t>
      </w:r>
      <w:r w:rsidR="00137D72">
        <w:t xml:space="preserve"> the</w:t>
      </w:r>
      <w:r>
        <w:t xml:space="preserve"> </w:t>
      </w:r>
      <w:r w:rsidR="00B82CBC">
        <w:t xml:space="preserve">tobacco </w:t>
      </w:r>
      <w:r w:rsidR="00137D72">
        <w:t xml:space="preserve">manufacturers or distributors </w:t>
      </w:r>
      <w:r w:rsidR="000B5AF7">
        <w:t xml:space="preserve">that sell </w:t>
      </w:r>
      <w:r>
        <w:t>filtered tobacco products within city or county</w:t>
      </w:r>
      <w:r w:rsidR="00642989">
        <w:t xml:space="preserve"> limits</w:t>
      </w:r>
      <w:r>
        <w:t xml:space="preserve">. </w:t>
      </w:r>
      <w:r w:rsidR="00F329E6">
        <w:t xml:space="preserve">The Ordinance requires </w:t>
      </w:r>
      <w:r w:rsidR="00137D72">
        <w:t xml:space="preserve">manufacturers or distributors </w:t>
      </w:r>
      <w:r w:rsidR="00F329E6">
        <w:t xml:space="preserve">of </w:t>
      </w:r>
      <w:r w:rsidR="00BA3909">
        <w:t xml:space="preserve">filtered </w:t>
      </w:r>
      <w:r w:rsidR="00F329E6">
        <w:t>tobacco products to take responsibility for the collection and disposal of cigarette butts and other tobacco waste, or</w:t>
      </w:r>
      <w:r w:rsidR="00642989">
        <w:t>,</w:t>
      </w:r>
      <w:r w:rsidR="00F329E6">
        <w:t xml:space="preserve"> </w:t>
      </w:r>
      <w:r w:rsidR="00BA3909">
        <w:t>alternatively,</w:t>
      </w:r>
      <w:r w:rsidR="00F329E6">
        <w:t xml:space="preserve"> </w:t>
      </w:r>
      <w:r w:rsidR="00642989">
        <w:t xml:space="preserve">to </w:t>
      </w:r>
      <w:r w:rsidR="00F329E6">
        <w:t>pay an in-lieu fee to the local jurisdiction to cover the reasonable costs of litter mitigation.</w:t>
      </w:r>
    </w:p>
    <w:p w14:paraId="51FF115D" w14:textId="77777777" w:rsidR="00F562B2" w:rsidRPr="00FB0B54" w:rsidRDefault="00F562B2" w:rsidP="00E118B1">
      <w:pPr>
        <w:pStyle w:val="BasicParagraph"/>
        <w:rPr>
          <w:sz w:val="18"/>
          <w:szCs w:val="18"/>
        </w:rPr>
      </w:pPr>
    </w:p>
    <w:p w14:paraId="01059545" w14:textId="4C84E717" w:rsidR="00E751CD" w:rsidRDefault="00F562B2" w:rsidP="00E118B1">
      <w:pPr>
        <w:pStyle w:val="BasicParagraph"/>
      </w:pPr>
      <w:r>
        <w:t xml:space="preserve">Under the Model Ordinance, </w:t>
      </w:r>
      <w:r w:rsidR="00137D72">
        <w:t xml:space="preserve">the manufacturer or distributor </w:t>
      </w:r>
      <w:r>
        <w:t>of</w:t>
      </w:r>
      <w:r w:rsidR="00137D72">
        <w:t xml:space="preserve"> a</w:t>
      </w:r>
      <w:r>
        <w:t xml:space="preserve"> filtered tobacco product</w:t>
      </w:r>
      <w:r w:rsidR="001D4BAE">
        <w:t>—filtered cigarettes and other products with a single-use filter—</w:t>
      </w:r>
      <w:r>
        <w:t xml:space="preserve">must develop a </w:t>
      </w:r>
      <w:r w:rsidR="00696780" w:rsidRPr="00E06F36">
        <w:t>Tobacco Litter Control Program</w:t>
      </w:r>
      <w:r>
        <w:t xml:space="preserve"> for collecting and disposing of tobacco waste.</w:t>
      </w:r>
      <w:r w:rsidR="00642989">
        <w:t xml:space="preserve"> The only brands of </w:t>
      </w:r>
      <w:r w:rsidR="00E751CD">
        <w:t xml:space="preserve">filtered tobacco products </w:t>
      </w:r>
      <w:r w:rsidR="00642989">
        <w:t xml:space="preserve">that may </w:t>
      </w:r>
      <w:r w:rsidR="00E751CD">
        <w:t xml:space="preserve">be sold in the city or county </w:t>
      </w:r>
      <w:r w:rsidR="00642989">
        <w:t xml:space="preserve">are those </w:t>
      </w:r>
      <w:r w:rsidR="00E751CD">
        <w:t xml:space="preserve">covered by a </w:t>
      </w:r>
      <w:r w:rsidR="00577177">
        <w:t>P</w:t>
      </w:r>
      <w:r w:rsidR="00E751CD">
        <w:t>rogram that has been approved by the local government.</w:t>
      </w:r>
      <w:r w:rsidR="00642989">
        <w:t xml:space="preserve"> </w:t>
      </w:r>
      <w:r w:rsidR="00677D21">
        <w:t xml:space="preserve">Manufacturers and distributors may submit individual Programs, collaborate with other manufacturers and distributors to submit group Programs, or hire a third-party waste organization to prepare and submit </w:t>
      </w:r>
      <w:r w:rsidR="00577177">
        <w:t xml:space="preserve">a </w:t>
      </w:r>
      <w:r w:rsidR="00677D21">
        <w:t>Program.</w:t>
      </w:r>
    </w:p>
    <w:p w14:paraId="37D3F669" w14:textId="2633846E" w:rsidR="00C75528" w:rsidRDefault="00137D72" w:rsidP="00E118B1">
      <w:pPr>
        <w:pStyle w:val="BasicParagraph"/>
      </w:pPr>
      <w:r>
        <w:lastRenderedPageBreak/>
        <w:t xml:space="preserve">A manufacturer or distributor is </w:t>
      </w:r>
      <w:r w:rsidR="00C71457">
        <w:t xml:space="preserve">required to address several factors as part of </w:t>
      </w:r>
      <w:r>
        <w:t xml:space="preserve">its </w:t>
      </w:r>
      <w:r w:rsidR="00427630">
        <w:t>Program</w:t>
      </w:r>
      <w:r w:rsidR="00274BC8">
        <w:t>.</w:t>
      </w:r>
      <w:r w:rsidR="00C71457">
        <w:t xml:space="preserve"> </w:t>
      </w:r>
      <w:r w:rsidR="00274BC8">
        <w:t xml:space="preserve">It must include </w:t>
      </w:r>
      <w:r w:rsidR="00C71457">
        <w:t xml:space="preserve">a description of how tobacco waste will be collected </w:t>
      </w:r>
      <w:r w:rsidR="00516318">
        <w:t>in</w:t>
      </w:r>
      <w:r w:rsidR="00C71457">
        <w:t xml:space="preserve"> the city or county</w:t>
      </w:r>
      <w:r w:rsidR="00053DBB">
        <w:t>,</w:t>
      </w:r>
      <w:r w:rsidR="00C71457">
        <w:t xml:space="preserve"> how </w:t>
      </w:r>
      <w:r w:rsidR="00516318">
        <w:t xml:space="preserve">the </w:t>
      </w:r>
      <w:r w:rsidR="00427630">
        <w:t>Program</w:t>
      </w:r>
      <w:r w:rsidR="00696780">
        <w:t xml:space="preserve"> </w:t>
      </w:r>
      <w:r w:rsidR="00516318">
        <w:t>will reduce the amount</w:t>
      </w:r>
      <w:r w:rsidR="00C71457">
        <w:t xml:space="preserve"> of tobacco waste being littered</w:t>
      </w:r>
      <w:r w:rsidR="00053DBB">
        <w:t xml:space="preserve">, and how the </w:t>
      </w:r>
      <w:r>
        <w:t>manufacturer or distributor</w:t>
      </w:r>
      <w:r w:rsidR="00BA3909">
        <w:t xml:space="preserve"> </w:t>
      </w:r>
      <w:r w:rsidR="00053DBB">
        <w:t xml:space="preserve">will </w:t>
      </w:r>
      <w:r w:rsidR="00C71457">
        <w:t>transport and disp</w:t>
      </w:r>
      <w:r w:rsidR="001757ED">
        <w:t xml:space="preserve">ose of </w:t>
      </w:r>
      <w:r w:rsidR="00C71457">
        <w:t>tobacco waste.</w:t>
      </w:r>
      <w:r w:rsidR="00F562B2">
        <w:t xml:space="preserve"> </w:t>
      </w:r>
      <w:r>
        <w:t xml:space="preserve">Manufacturers and distributors </w:t>
      </w:r>
      <w:r w:rsidR="00F562B2">
        <w:t xml:space="preserve">are also responsible for undertaking education and outreach efforts to inform the public about opportunities to </w:t>
      </w:r>
      <w:r w:rsidR="000B5AF7">
        <w:t>dispose</w:t>
      </w:r>
      <w:r w:rsidR="00F562B2">
        <w:t xml:space="preserve"> of tobacco waste</w:t>
      </w:r>
      <w:r w:rsidR="00274BC8" w:rsidRPr="00274BC8">
        <w:t xml:space="preserve"> </w:t>
      </w:r>
      <w:r w:rsidR="00274BC8">
        <w:t>properly</w:t>
      </w:r>
      <w:r w:rsidR="00F562B2">
        <w:t>.</w:t>
      </w:r>
      <w:r w:rsidR="00C71457">
        <w:t xml:space="preserve"> The Model Ordinance allows cities and counties to set performance measures for </w:t>
      </w:r>
      <w:r>
        <w:t>manufacturers and distributor</w:t>
      </w:r>
      <w:r w:rsidR="00F329E6">
        <w:t>s</w:t>
      </w:r>
      <w:r w:rsidR="00C71457">
        <w:t xml:space="preserve"> based</w:t>
      </w:r>
      <w:r w:rsidR="00BE4B8B">
        <w:t xml:space="preserve"> on the amount of tobacco waste collected. </w:t>
      </w:r>
      <w:r w:rsidR="00516318">
        <w:t xml:space="preserve">On an annual basis, </w:t>
      </w:r>
      <w:r>
        <w:t>the manufacturer or distributor</w:t>
      </w:r>
      <w:r w:rsidR="00516318">
        <w:t xml:space="preserve"> must submit a report summarizing their collection and disposal activities </w:t>
      </w:r>
      <w:r w:rsidR="00274BC8">
        <w:t xml:space="preserve">as well as </w:t>
      </w:r>
      <w:r w:rsidR="00516318">
        <w:t>their progress in meeting performance standards.</w:t>
      </w:r>
    </w:p>
    <w:p w14:paraId="59A0E991" w14:textId="77777777" w:rsidR="00BE4B8B" w:rsidRDefault="00BE4B8B" w:rsidP="00BE4B8B">
      <w:pPr>
        <w:pStyle w:val="BasicParagraph"/>
      </w:pPr>
    </w:p>
    <w:p w14:paraId="0D2D4E33" w14:textId="783F543C" w:rsidR="00BE4B8B" w:rsidRDefault="00BE4B8B" w:rsidP="00BE4B8B">
      <w:pPr>
        <w:pStyle w:val="bullets-abc"/>
        <w:ind w:left="0" w:firstLine="0"/>
      </w:pPr>
      <w:r>
        <w:t xml:space="preserve">The Model Ordinance provides that </w:t>
      </w:r>
      <w:r w:rsidR="00137D72">
        <w:t xml:space="preserve">manufacturers </w:t>
      </w:r>
      <w:r w:rsidR="00274BC8">
        <w:t xml:space="preserve">and </w:t>
      </w:r>
      <w:r w:rsidR="00137D72">
        <w:t>distributor</w:t>
      </w:r>
      <w:r w:rsidR="00BC0593">
        <w:t xml:space="preserve">s of filtered tobacco products </w:t>
      </w:r>
      <w:r>
        <w:t xml:space="preserve">are responsible for covering all costs associated with collecting, transporting, and disposing of tobacco waste. Further, </w:t>
      </w:r>
      <w:r w:rsidR="00F7017A">
        <w:t xml:space="preserve">the Model Ordinance provides that </w:t>
      </w:r>
      <w:r w:rsidR="00137D72">
        <w:t>the manufacturer or distributor</w:t>
      </w:r>
      <w:r w:rsidR="00944137">
        <w:t xml:space="preserve"> </w:t>
      </w:r>
      <w:r>
        <w:t>must pay all</w:t>
      </w:r>
      <w:r w:rsidR="006A5DD5">
        <w:t xml:space="preserve"> </w:t>
      </w:r>
      <w:r>
        <w:t>costs incurred by the city or county in implementing and enforcing</w:t>
      </w:r>
      <w:r w:rsidR="00345C7B">
        <w:t xml:space="preserve"> the manufacturer</w:t>
      </w:r>
      <w:r w:rsidR="00E728CC">
        <w:t>’s</w:t>
      </w:r>
      <w:r w:rsidR="00345C7B">
        <w:t xml:space="preserve"> or distributor’s</w:t>
      </w:r>
      <w:r w:rsidR="00677D21">
        <w:t xml:space="preserve"> </w:t>
      </w:r>
      <w:r w:rsidR="00A73E2A">
        <w:t>Program</w:t>
      </w:r>
      <w:r w:rsidR="000D10A8">
        <w:t>.</w:t>
      </w:r>
      <w:r w:rsidR="00F7017A">
        <w:t xml:space="preserve"> </w:t>
      </w:r>
    </w:p>
    <w:p w14:paraId="621EAFE4" w14:textId="77777777" w:rsidR="002319B2" w:rsidRDefault="002319B2" w:rsidP="00BE4B8B">
      <w:pPr>
        <w:pStyle w:val="bullets-abc"/>
        <w:ind w:left="0" w:firstLine="0"/>
      </w:pPr>
    </w:p>
    <w:p w14:paraId="1F97A344" w14:textId="376CF5EB" w:rsidR="00696780" w:rsidRDefault="00D3083E" w:rsidP="002319B2">
      <w:pPr>
        <w:pStyle w:val="BasicParagraph"/>
      </w:pPr>
      <w:r>
        <w:t>A m</w:t>
      </w:r>
      <w:r w:rsidR="00137D72">
        <w:t>anufacturer</w:t>
      </w:r>
      <w:r>
        <w:t xml:space="preserve"> </w:t>
      </w:r>
      <w:r w:rsidR="00137D72">
        <w:t>or distributor</w:t>
      </w:r>
      <w:r w:rsidR="002319B2">
        <w:t xml:space="preserve"> must submit </w:t>
      </w:r>
      <w:r>
        <w:t xml:space="preserve">its </w:t>
      </w:r>
      <w:r w:rsidR="00696780">
        <w:t xml:space="preserve">Tobacco Litter Control Program </w:t>
      </w:r>
      <w:r w:rsidR="002319B2">
        <w:t xml:space="preserve">to the city or county for approval. </w:t>
      </w:r>
      <w:r w:rsidR="00696780">
        <w:t xml:space="preserve">If a </w:t>
      </w:r>
      <w:r>
        <w:t>m</w:t>
      </w:r>
      <w:r w:rsidR="00137D72">
        <w:t>anufacturer or distributor</w:t>
      </w:r>
      <w:r w:rsidR="00696780">
        <w:t xml:space="preserve"> does not want to prepare and submit a </w:t>
      </w:r>
      <w:r w:rsidR="00427630">
        <w:t>Program</w:t>
      </w:r>
      <w:r w:rsidR="00696780">
        <w:t xml:space="preserve">, the Model Ordinance provides an alternative compliance option. </w:t>
      </w:r>
      <w:r w:rsidR="00137D72">
        <w:t>Manufacturer</w:t>
      </w:r>
      <w:r>
        <w:t>s</w:t>
      </w:r>
      <w:r w:rsidR="00137D72">
        <w:t xml:space="preserve"> </w:t>
      </w:r>
      <w:r>
        <w:t>and</w:t>
      </w:r>
      <w:r w:rsidR="00137D72">
        <w:t xml:space="preserve"> distributor</w:t>
      </w:r>
      <w:r w:rsidR="00696780">
        <w:t xml:space="preserve">s may </w:t>
      </w:r>
      <w:r w:rsidR="004C32D3">
        <w:t xml:space="preserve">instead </w:t>
      </w:r>
      <w:r w:rsidR="00696780">
        <w:t xml:space="preserve">pay an in-lieu fee to the city or county to cover the reasonable costs to the </w:t>
      </w:r>
      <w:r w:rsidR="004C32D3">
        <w:t>government for</w:t>
      </w:r>
      <w:r w:rsidR="00696780">
        <w:t xml:space="preserve"> cleaning up, collecting, and disposing </w:t>
      </w:r>
      <w:r w:rsidR="00A0202C">
        <w:t xml:space="preserve">of </w:t>
      </w:r>
      <w:r w:rsidR="00696780">
        <w:t>tobacco waste. The</w:t>
      </w:r>
      <w:r w:rsidR="00A0202C">
        <w:t xml:space="preserve"> jurisdiction must calculate the</w:t>
      </w:r>
      <w:r w:rsidR="00696780">
        <w:t xml:space="preserve"> amount of the</w:t>
      </w:r>
      <w:r w:rsidR="00A73E2A">
        <w:t xml:space="preserve"> fee</w:t>
      </w:r>
      <w:r w:rsidR="00696780">
        <w:t xml:space="preserve"> </w:t>
      </w:r>
      <w:r w:rsidR="006A5DD5">
        <w:t xml:space="preserve">for each </w:t>
      </w:r>
      <w:r>
        <w:t>m</w:t>
      </w:r>
      <w:r w:rsidR="00137D72">
        <w:t>anufacturer or distributor</w:t>
      </w:r>
      <w:r w:rsidR="006A5DD5">
        <w:t xml:space="preserve"> </w:t>
      </w:r>
      <w:r w:rsidR="00A0202C">
        <w:t xml:space="preserve">that chooses this option. This process involves </w:t>
      </w:r>
      <w:r w:rsidR="00A73E2A">
        <w:t>considering</w:t>
      </w:r>
      <w:r w:rsidR="006A5DD5">
        <w:t xml:space="preserve"> both</w:t>
      </w:r>
      <w:r w:rsidR="00A73E2A">
        <w:t xml:space="preserve"> the total costs incurred </w:t>
      </w:r>
      <w:r w:rsidR="00E751CD">
        <w:t xml:space="preserve">by the government </w:t>
      </w:r>
      <w:r w:rsidR="00A73E2A">
        <w:t xml:space="preserve">to mitigate tobacco waste and the percentage of filtered tobacco product sales in the </w:t>
      </w:r>
      <w:r w:rsidR="00A0202C">
        <w:t>jurisdiction</w:t>
      </w:r>
      <w:r w:rsidR="00A73E2A">
        <w:t xml:space="preserve"> that is attributable to </w:t>
      </w:r>
      <w:r w:rsidR="00A0202C">
        <w:t xml:space="preserve">that particular </w:t>
      </w:r>
      <w:r>
        <w:t>m</w:t>
      </w:r>
      <w:r w:rsidR="00137D72">
        <w:t>anufacturer or distributor</w:t>
      </w:r>
      <w:r w:rsidR="00A73E2A">
        <w:t xml:space="preserve">. </w:t>
      </w:r>
    </w:p>
    <w:p w14:paraId="025EF799" w14:textId="77777777" w:rsidR="00247F34" w:rsidRDefault="00247F34" w:rsidP="002319B2">
      <w:pPr>
        <w:pStyle w:val="BasicParagraph"/>
      </w:pPr>
    </w:p>
    <w:p w14:paraId="73335356" w14:textId="24CE7EC1" w:rsidR="00516318" w:rsidRDefault="00D868E7" w:rsidP="006A5DD5">
      <w:pPr>
        <w:pStyle w:val="BasicParagraph"/>
      </w:pPr>
      <w:r>
        <w:rPr>
          <w:spacing w:val="-2"/>
        </w:rPr>
        <w:t>The Model Ordinance offers a variety of options</w:t>
      </w:r>
      <w:r w:rsidR="00E751CD">
        <w:rPr>
          <w:spacing w:val="-2"/>
        </w:rPr>
        <w:t xml:space="preserve"> and is intended to be customized based on local conditions</w:t>
      </w:r>
      <w:r>
        <w:rPr>
          <w:spacing w:val="-2"/>
        </w:rPr>
        <w:t xml:space="preserve">. </w:t>
      </w:r>
      <w:r w:rsidR="00516318" w:rsidRPr="003A21EA">
        <w:rPr>
          <w:spacing w:val="-2"/>
        </w:rPr>
        <w:t>In some instances, blank</w:t>
      </w:r>
      <w:r w:rsidR="001567DE">
        <w:rPr>
          <w:spacing w:val="-2"/>
        </w:rPr>
        <w:t xml:space="preserve"> spaces</w:t>
      </w:r>
      <w:r w:rsidR="00516318" w:rsidRPr="003A21EA">
        <w:rPr>
          <w:spacing w:val="-2"/>
        </w:rPr>
        <w:t xml:space="preserve"> (e.g., [ ____ ] ) prompt you to customize the language</w:t>
      </w:r>
      <w:r w:rsidR="00516318">
        <w:rPr>
          <w:spacing w:val="-2"/>
        </w:rPr>
        <w:t xml:space="preserve"> of the </w:t>
      </w:r>
      <w:r w:rsidR="00516318" w:rsidRPr="004B6EC2">
        <w:rPr>
          <w:spacing w:val="-2"/>
        </w:rPr>
        <w:t>Model Ordinance</w:t>
      </w:r>
      <w:r w:rsidR="00516318" w:rsidRPr="003A21EA">
        <w:rPr>
          <w:spacing w:val="-2"/>
        </w:rPr>
        <w:t xml:space="preserve"> to fit your community’s needs. In other cases, the </w:t>
      </w:r>
      <w:r w:rsidR="001567DE" w:rsidRPr="00E06F36">
        <w:rPr>
          <w:spacing w:val="-2"/>
        </w:rPr>
        <w:t>O</w:t>
      </w:r>
      <w:r w:rsidR="00516318" w:rsidRPr="003A21EA">
        <w:rPr>
          <w:spacing w:val="-2"/>
        </w:rPr>
        <w:t>rdinance</w:t>
      </w:r>
      <w:r w:rsidR="00516318">
        <w:rPr>
          <w:spacing w:val="-2"/>
        </w:rPr>
        <w:t xml:space="preserve"> provides </w:t>
      </w:r>
      <w:r w:rsidR="00516318" w:rsidRPr="003A21EA">
        <w:rPr>
          <w:spacing w:val="-2"/>
        </w:rPr>
        <w:t xml:space="preserve">options (e.g., [ </w:t>
      </w:r>
      <w:r w:rsidR="00516318" w:rsidRPr="003A21EA">
        <w:rPr>
          <w:spacing w:val="-2"/>
          <w:u w:val="single"/>
        </w:rPr>
        <w:t>choice one</w:t>
      </w:r>
      <w:r w:rsidR="00516318" w:rsidRPr="003A21EA">
        <w:rPr>
          <w:spacing w:val="-2"/>
        </w:rPr>
        <w:t xml:space="preserve"> / </w:t>
      </w:r>
      <w:r w:rsidR="00516318" w:rsidRPr="003A21EA">
        <w:rPr>
          <w:spacing w:val="-2"/>
          <w:u w:val="double"/>
        </w:rPr>
        <w:t>choice two</w:t>
      </w:r>
      <w:r w:rsidR="00516318" w:rsidRPr="003A21EA">
        <w:rPr>
          <w:spacing w:val="-2"/>
        </w:rPr>
        <w:t xml:space="preserve"> ] ).</w:t>
      </w:r>
      <w:r w:rsidR="00516318">
        <w:t xml:space="preserve"> Some </w:t>
      </w:r>
      <w:r w:rsidR="001567DE">
        <w:t xml:space="preserve">options </w:t>
      </w:r>
      <w:r w:rsidR="00516318">
        <w:t xml:space="preserve">are followed by comments that describe the legal provisions in more detail. Some degree of customization is always necessary to </w:t>
      </w:r>
      <w:r w:rsidR="001567DE">
        <w:t xml:space="preserve">ensure </w:t>
      </w:r>
      <w:r w:rsidR="00516318">
        <w:t xml:space="preserve">that the </w:t>
      </w:r>
      <w:r w:rsidR="001567DE">
        <w:t>O</w:t>
      </w:r>
      <w:r w:rsidR="00516318">
        <w:t>rdinance is consistent with a community’s existing laws. Your city attorney or county counsel will likely be the best person to check this for you.</w:t>
      </w:r>
    </w:p>
    <w:p w14:paraId="0C4C914F" w14:textId="77777777" w:rsidR="00C71457" w:rsidRDefault="00C71457" w:rsidP="00C71457">
      <w:pPr>
        <w:pStyle w:val="bullets-abc"/>
        <w:ind w:left="0" w:firstLine="0"/>
        <w:rPr>
          <w:rFonts w:cs="Times New Roman"/>
          <w:color w:val="auto"/>
          <w:szCs w:val="20"/>
          <w:lang w:bidi="ar-SA"/>
        </w:rPr>
      </w:pPr>
    </w:p>
    <w:p w14:paraId="706F4662" w14:textId="77777777" w:rsidR="00C75528" w:rsidRPr="00FB0B54" w:rsidRDefault="00C75528" w:rsidP="002460DD">
      <w:pPr>
        <w:pStyle w:val="Heading3"/>
        <w:rPr>
          <w:b/>
        </w:rPr>
      </w:pPr>
      <w:r w:rsidRPr="00FB0B54">
        <w:rPr>
          <w:b/>
        </w:rPr>
        <w:t>Questions?</w:t>
      </w:r>
    </w:p>
    <w:p w14:paraId="1F11F097" w14:textId="2E371B01" w:rsidR="00C75528" w:rsidRPr="00A533D7" w:rsidRDefault="00C75528" w:rsidP="00A533D7">
      <w:r>
        <w:t xml:space="preserve">If you have questions about the Model Ordinance, please contact ChangeLab Solutions at </w:t>
      </w:r>
      <w:r w:rsidRPr="00FB0B54">
        <w:rPr>
          <w:i/>
          <w:color w:val="006D9F"/>
        </w:rPr>
        <w:t>www.changelabsolutions.org/tobaccoquestions</w:t>
      </w:r>
      <w:r>
        <w:t xml:space="preserve">. </w:t>
      </w:r>
    </w:p>
    <w:p w14:paraId="0E47871B" w14:textId="77777777" w:rsidR="002460DD" w:rsidRPr="00A533D7" w:rsidRDefault="00A533D7" w:rsidP="0075679F">
      <w:pPr>
        <w:spacing w:line="288" w:lineRule="auto"/>
        <w:rPr>
          <w:b/>
          <w:szCs w:val="20"/>
        </w:rPr>
      </w:pPr>
      <w:r w:rsidRPr="00A533D7">
        <w:br w:type="column"/>
      </w:r>
      <w:r w:rsidR="00C75528" w:rsidRPr="002460DD">
        <w:rPr>
          <w:b/>
        </w:rPr>
        <w:lastRenderedPageBreak/>
        <w:t>AN ORDINANCE OF THE [ </w:t>
      </w:r>
      <w:r w:rsidR="00C75528" w:rsidRPr="002460DD">
        <w:rPr>
          <w:b/>
          <w:u w:val="single"/>
        </w:rPr>
        <w:t>CITY</w:t>
      </w:r>
      <w:r w:rsidR="00C75528" w:rsidRPr="002460DD">
        <w:rPr>
          <w:b/>
        </w:rPr>
        <w:t xml:space="preserve"> / </w:t>
      </w:r>
      <w:r w:rsidR="00C75528" w:rsidRPr="002460DD">
        <w:rPr>
          <w:b/>
          <w:u w:val="double"/>
        </w:rPr>
        <w:t>COUNTY</w:t>
      </w:r>
      <w:r w:rsidR="00C75528" w:rsidRPr="002460DD">
        <w:rPr>
          <w:b/>
        </w:rPr>
        <w:t> ] OF [ ____ ]</w:t>
      </w:r>
      <w:r w:rsidR="002460DD">
        <w:rPr>
          <w:b/>
        </w:rPr>
        <w:t xml:space="preserve"> REQUIRING </w:t>
      </w:r>
      <w:r w:rsidR="002460DD">
        <w:rPr>
          <w:b/>
        </w:rPr>
        <w:tab/>
      </w:r>
      <w:r w:rsidR="002460DD">
        <w:rPr>
          <w:b/>
        </w:rPr>
        <w:tab/>
      </w:r>
      <w:r w:rsidR="002460DD">
        <w:rPr>
          <w:b/>
        </w:rPr>
        <w:tab/>
      </w:r>
      <w:r w:rsidR="002460DD">
        <w:rPr>
          <w:b/>
        </w:rPr>
        <w:tab/>
      </w:r>
    </w:p>
    <w:p w14:paraId="6916DDC3" w14:textId="5D1DAD17" w:rsidR="00C75528" w:rsidRPr="002460DD" w:rsidRDefault="0075679F" w:rsidP="0075679F">
      <w:pPr>
        <w:pStyle w:val="BasicParagraph"/>
        <w:rPr>
          <w:b/>
        </w:rPr>
      </w:pPr>
      <w:r>
        <w:rPr>
          <w:b/>
        </w:rPr>
        <w:t xml:space="preserve">ANY PERSON WHO PRODUCES A TOBACCO PRODUCT OFFERED FOR SALE IN THE </w:t>
      </w:r>
      <w:r w:rsidRPr="002460DD">
        <w:rPr>
          <w:b/>
        </w:rPr>
        <w:t>[ </w:t>
      </w:r>
      <w:r w:rsidRPr="002460DD">
        <w:rPr>
          <w:b/>
          <w:u w:val="single"/>
        </w:rPr>
        <w:t>CITY</w:t>
      </w:r>
      <w:r w:rsidRPr="002460DD">
        <w:rPr>
          <w:b/>
        </w:rPr>
        <w:t xml:space="preserve"> / </w:t>
      </w:r>
      <w:r w:rsidRPr="002460DD">
        <w:rPr>
          <w:b/>
          <w:u w:val="double"/>
        </w:rPr>
        <w:t>COUNTY</w:t>
      </w:r>
      <w:r>
        <w:rPr>
          <w:b/>
        </w:rPr>
        <w:t xml:space="preserve"> ] OF </w:t>
      </w:r>
      <w:r w:rsidRPr="002460DD">
        <w:rPr>
          <w:b/>
        </w:rPr>
        <w:t>[ ____ ]</w:t>
      </w:r>
      <w:r>
        <w:rPr>
          <w:b/>
        </w:rPr>
        <w:t xml:space="preserve"> TO PARTICIPATE IN A </w:t>
      </w:r>
      <w:r w:rsidR="00B26EA5">
        <w:rPr>
          <w:b/>
        </w:rPr>
        <w:t>TOBACCO LITTER CONTROL</w:t>
      </w:r>
      <w:r>
        <w:rPr>
          <w:b/>
        </w:rPr>
        <w:t xml:space="preserve"> PROGRAM FOR THE COLLECTION </w:t>
      </w:r>
      <w:r w:rsidR="00C75528" w:rsidRPr="002460DD">
        <w:rPr>
          <w:b/>
        </w:rPr>
        <w:t>AND</w:t>
      </w:r>
      <w:r>
        <w:rPr>
          <w:b/>
        </w:rPr>
        <w:t xml:space="preserve"> DISPOSAL OF TOBACCO WASTE AND</w:t>
      </w:r>
      <w:r w:rsidR="00C75528" w:rsidRPr="002460DD">
        <w:rPr>
          <w:b/>
        </w:rPr>
        <w:t xml:space="preserve"> AMENDING THE [ ____ ] MUNICIPAL CODE</w:t>
      </w:r>
    </w:p>
    <w:p w14:paraId="2D468291" w14:textId="77777777" w:rsidR="00C75528" w:rsidRDefault="00C75528" w:rsidP="00C75528">
      <w:pPr>
        <w:pStyle w:val="NormalText"/>
        <w:widowControl/>
        <w:suppressAutoHyphens/>
      </w:pPr>
    </w:p>
    <w:p w14:paraId="050BD0C4" w14:textId="77777777" w:rsidR="00C75528" w:rsidRDefault="00C75528" w:rsidP="00FB0B54">
      <w:pPr>
        <w:pStyle w:val="BasicParagraph"/>
        <w:spacing w:line="240" w:lineRule="auto"/>
      </w:pPr>
      <w:r>
        <w:t>The [ </w:t>
      </w:r>
      <w:r>
        <w:rPr>
          <w:u w:val="single"/>
        </w:rPr>
        <w:t>City Council of the City</w:t>
      </w:r>
      <w:r>
        <w:t xml:space="preserve"> / </w:t>
      </w:r>
      <w:r>
        <w:rPr>
          <w:u w:val="double"/>
        </w:rPr>
        <w:t>Board of Supervisors of the County</w:t>
      </w:r>
      <w:r>
        <w:t> ] of [ ____ ] does ordain as follows:</w:t>
      </w:r>
    </w:p>
    <w:p w14:paraId="3154ABBF" w14:textId="77777777" w:rsidR="00C75528" w:rsidRDefault="00C75528" w:rsidP="00C75528">
      <w:pPr>
        <w:pStyle w:val="Header"/>
        <w:tabs>
          <w:tab w:val="clear" w:pos="4320"/>
          <w:tab w:val="clear" w:pos="8640"/>
          <w:tab w:val="left" w:pos="360"/>
          <w:tab w:val="left" w:pos="720"/>
          <w:tab w:val="left" w:pos="1080"/>
          <w:tab w:val="left" w:pos="1440"/>
          <w:tab w:val="left" w:pos="1800"/>
          <w:tab w:val="left" w:pos="2160"/>
        </w:tabs>
        <w:suppressAutoHyphens/>
      </w:pPr>
    </w:p>
    <w:p w14:paraId="184D8F3D" w14:textId="77777777" w:rsidR="00C75528" w:rsidRDefault="00C75528" w:rsidP="00F7467F">
      <w:pPr>
        <w:pStyle w:val="commentsbox"/>
        <w:ind w:left="0"/>
      </w:pPr>
      <w:r w:rsidRPr="00FD5E57">
        <w:rPr>
          <w:b/>
          <w:caps/>
        </w:rPr>
        <w:t>comment:</w:t>
      </w:r>
      <w:r>
        <w:t xml:space="preserve"> This is introductory boilerplate language that should be adapted to the conventional form used in the jurisdiction.</w:t>
      </w:r>
    </w:p>
    <w:p w14:paraId="727CCA42" w14:textId="77777777" w:rsidR="00C75528" w:rsidRDefault="00C75528" w:rsidP="00C75528">
      <w:pPr>
        <w:pStyle w:val="NormalText"/>
        <w:widowControl/>
        <w:suppressAutoHyphens/>
        <w:rPr>
          <w:color w:val="FF0000"/>
        </w:rPr>
      </w:pPr>
    </w:p>
    <w:p w14:paraId="12A6EC7B" w14:textId="49960541" w:rsidR="006C4827" w:rsidRDefault="00C75528" w:rsidP="00FB0B54">
      <w:pPr>
        <w:pStyle w:val="BasicParagraph"/>
        <w:spacing w:line="240" w:lineRule="auto"/>
      </w:pPr>
      <w:r>
        <w:rPr>
          <w:b/>
        </w:rPr>
        <w:t>SECTION I. FINDINGS.</w:t>
      </w:r>
      <w:r>
        <w:t xml:space="preserve"> The [ </w:t>
      </w:r>
      <w:r>
        <w:rPr>
          <w:u w:val="single"/>
        </w:rPr>
        <w:t>City Council of the City</w:t>
      </w:r>
      <w:r>
        <w:t xml:space="preserve"> / </w:t>
      </w:r>
      <w:r>
        <w:rPr>
          <w:u w:val="double"/>
        </w:rPr>
        <w:t>Board of Supervisors of the County</w:t>
      </w:r>
      <w:r>
        <w:t> ] of [ ____ ] hereby finds and declares as follows:</w:t>
      </w:r>
    </w:p>
    <w:p w14:paraId="1B547AD0" w14:textId="77777777" w:rsidR="00FB0B54" w:rsidRPr="00FB0B54" w:rsidRDefault="00FB0B54" w:rsidP="00FB0B54">
      <w:pPr>
        <w:pStyle w:val="BasicParagraph"/>
        <w:spacing w:line="240" w:lineRule="auto"/>
      </w:pPr>
    </w:p>
    <w:p w14:paraId="08BF87D2" w14:textId="4DD25A97" w:rsidR="006C4827" w:rsidRDefault="006C4827" w:rsidP="00FB0B54">
      <w:pPr>
        <w:pStyle w:val="BasicParagraph"/>
        <w:spacing w:line="240" w:lineRule="auto"/>
      </w:pPr>
      <w:r>
        <w:t xml:space="preserve">WHEREAS, cigarette butts are a major and persistent source of litter, as evidenced by the following: </w:t>
      </w:r>
    </w:p>
    <w:p w14:paraId="19EA38E9" w14:textId="77777777" w:rsidR="00FB0B54" w:rsidRDefault="00FB0B54" w:rsidP="00FB0B54">
      <w:pPr>
        <w:pStyle w:val="BasicParagraph"/>
        <w:spacing w:line="240" w:lineRule="auto"/>
      </w:pPr>
    </w:p>
    <w:p w14:paraId="36CA4394" w14:textId="268933F4" w:rsidR="006C4827" w:rsidRDefault="00C6323C" w:rsidP="00FB0B54">
      <w:pPr>
        <w:pStyle w:val="bullets"/>
        <w:widowControl/>
        <w:numPr>
          <w:ilvl w:val="0"/>
          <w:numId w:val="28"/>
        </w:numPr>
        <w:tabs>
          <w:tab w:val="num" w:pos="360"/>
        </w:tabs>
        <w:adjustRightInd/>
        <w:spacing w:after="240" w:line="240" w:lineRule="auto"/>
        <w:ind w:left="634" w:hanging="274"/>
        <w:textAlignment w:val="auto"/>
      </w:pPr>
      <w:r>
        <w:t xml:space="preserve">In 2011 alone, </w:t>
      </w:r>
      <w:r w:rsidR="006C4827">
        <w:t>Americans consume</w:t>
      </w:r>
      <w:r>
        <w:t>d</w:t>
      </w:r>
      <w:r w:rsidR="006C4827">
        <w:t xml:space="preserve"> </w:t>
      </w:r>
      <w:r>
        <w:t>an estimated 292.8</w:t>
      </w:r>
      <w:r w:rsidR="006C4827">
        <w:t xml:space="preserve"> bi</w:t>
      </w:r>
      <w:r>
        <w:t>llion cigarettes</w:t>
      </w:r>
      <w:r w:rsidR="006C4827">
        <w:t>;</w:t>
      </w:r>
      <w:r w:rsidR="00650792">
        <w:fldChar w:fldCharType="begin" w:fldLock="1"/>
      </w:r>
      <w:r w:rsidR="00AF2D60">
        <w:instrText>ADDIN CSL_CITATION { "citationItems" : [ { "id" : "ITEM-1", "itemData" : { "ISBN" : "7704885286", "author" : [ { "dropping-particle" : "", "family" : "Tynan", "given" : "Michael A.", "non-dropping-particle" : "", "parse-names" : false, "suffix" : "" }, { "dropping-particle" : "", "family" : "McAfee", "given" : "Tim", "non-dropping-particle" : "", "parse-names" : false, "suffix" : "" }, { "dropping-particle" : "", "family" : "Promoff", "given" : "Gabbi", "non-dropping-particle" : "", "parse-names" : false, "suffix" : "" }, { "dropping-particle" : "", "family" : "Pechacek", "given" : "Terry", "non-dropping-particle" : "", "parse-names" : false, "suffix" : "" } ], "container-title" : "Morbidity and Mortality Weekly Report", "id" : "ITEM-1", "issue" : "30", "issued" : { "date-parts" : [ [ "2012" ] ] }, "page" : "555-569", "title" : "Consumption of cigarettes and combustible tobacco \u2014 United States, 2000\u20132011", "type" : "article-journal", "volume" : "61" }, "uris" : [ "http://www.mendeley.com/documents/?uuid=e0be5689-c34f-445d-925e-a4ccaa84c2b4" ] } ], "mendeley" : { "formattedCitation" : "&lt;sup&gt;1&lt;/sup&gt;", "plainTextFormattedCitation" : "1", "previouslyFormattedCitation" : "&lt;sup&gt;1&lt;/sup&gt;" }, "properties" : { "noteIndex" : 0 }, "schema" : "https://github.com/citation-style-language/schema/raw/master/csl-citation.json" }</w:instrText>
      </w:r>
      <w:r w:rsidR="00650792">
        <w:fldChar w:fldCharType="separate"/>
      </w:r>
      <w:r w:rsidR="00650792" w:rsidRPr="00650792">
        <w:rPr>
          <w:noProof/>
          <w:vertAlign w:val="superscript"/>
        </w:rPr>
        <w:t>1</w:t>
      </w:r>
      <w:r w:rsidR="00650792">
        <w:fldChar w:fldCharType="end"/>
      </w:r>
      <w:r w:rsidR="00A41C44">
        <w:t xml:space="preserve"> </w:t>
      </w:r>
      <w:r w:rsidR="00A41C44" w:rsidRPr="00FA6E58">
        <w:t>and</w:t>
      </w:r>
    </w:p>
    <w:p w14:paraId="088F58C4" w14:textId="789AD681" w:rsidR="001057B3" w:rsidRDefault="00826C79" w:rsidP="00FB0B54">
      <w:pPr>
        <w:pStyle w:val="bullets"/>
        <w:numPr>
          <w:ilvl w:val="0"/>
          <w:numId w:val="28"/>
        </w:numPr>
        <w:tabs>
          <w:tab w:val="num" w:pos="360"/>
        </w:tabs>
        <w:spacing w:after="240" w:line="240" w:lineRule="auto"/>
        <w:ind w:left="634" w:hanging="274"/>
      </w:pPr>
      <w:r>
        <w:t>T</w:t>
      </w:r>
      <w:r w:rsidR="001057B3">
        <w:t xml:space="preserve">he estimated </w:t>
      </w:r>
      <w:r>
        <w:t xml:space="preserve">weight of </w:t>
      </w:r>
      <w:r w:rsidR="001057B3">
        <w:t>discarded waste from U.S. cigarette consumptio</w:t>
      </w:r>
      <w:r w:rsidR="00C6323C">
        <w:t xml:space="preserve">n in 2011 alone </w:t>
      </w:r>
      <w:r>
        <w:t xml:space="preserve">was </w:t>
      </w:r>
      <w:r w:rsidR="001057B3">
        <w:t>approximately 49.8 million kilograms</w:t>
      </w:r>
      <w:r>
        <w:t>, or 110 million pounds</w:t>
      </w:r>
      <w:r w:rsidR="001057B3">
        <w:t>;</w:t>
      </w:r>
      <w:r w:rsidR="00287899">
        <w:fldChar w:fldCharType="begin" w:fldLock="1"/>
      </w:r>
      <w:r w:rsidR="00AF2D60">
        <w:instrText>ADDIN CSL_CITATION { "citationItems" : [ { "id" : "ITEM-1", "itemData" : { "DOI" : "10.1007/s40572-014-0016-x", "ISSN" : "2196-5412", "author" : [ { "dropping-particle" : "", "family" : "Novotny", "given" : "Thomas E", "non-dropping-particle" : "", "parse-names" : false, "suffix" : "" }, { "dropping-particle" : "", "family" : "Slaughter", "given" : "Elli", "non-dropping-particle" : "", "parse-names" : false, "suffix" : "" } ], "container-title" : "Current Environmental Health Reports", "id" : "ITEM-1", "issued" : { "date-parts" : [ [ "2014" ] ] }, "page" : "208-216", "title" : "Tobacco product waste: An environmental approach to reduce tobacco consumption", "type" : "article-journal", "volume" : "1" }, "uris" : [ "http://www.mendeley.com/documents/?uuid=d4c7276d-0155-499b-b267-b51bde02e5d3" ] } ], "mendeley" : { "formattedCitation" : "&lt;sup&gt;2&lt;/sup&gt;", "plainTextFormattedCitation" : "2", "previouslyFormattedCitation" : "&lt;sup&gt;2&lt;/sup&gt;" }, "properties" : { "noteIndex" : 0 }, "schema" : "https://github.com/citation-style-language/schema/raw/master/csl-citation.json" }</w:instrText>
      </w:r>
      <w:r w:rsidR="00287899">
        <w:fldChar w:fldCharType="separate"/>
      </w:r>
      <w:r w:rsidR="00287899" w:rsidRPr="00287899">
        <w:rPr>
          <w:noProof/>
          <w:vertAlign w:val="superscript"/>
        </w:rPr>
        <w:t>2</w:t>
      </w:r>
      <w:r w:rsidR="00287899">
        <w:fldChar w:fldCharType="end"/>
      </w:r>
      <w:r w:rsidR="00A41C44">
        <w:t xml:space="preserve"> and</w:t>
      </w:r>
    </w:p>
    <w:p w14:paraId="7E4CFC10" w14:textId="5B17C4B9" w:rsidR="006C4827" w:rsidRDefault="00482CDC" w:rsidP="00FB0B54">
      <w:pPr>
        <w:pStyle w:val="bullets"/>
        <w:widowControl/>
        <w:numPr>
          <w:ilvl w:val="0"/>
          <w:numId w:val="28"/>
        </w:numPr>
        <w:tabs>
          <w:tab w:val="num" w:pos="360"/>
        </w:tabs>
        <w:adjustRightInd/>
        <w:spacing w:after="240" w:line="240" w:lineRule="auto"/>
        <w:ind w:left="634" w:hanging="274"/>
        <w:textAlignment w:val="auto"/>
      </w:pPr>
      <w:r>
        <w:t>74</w:t>
      </w:r>
      <w:r w:rsidR="005713A5">
        <w:t xml:space="preserve"> percent</w:t>
      </w:r>
      <w:r>
        <w:t xml:space="preserve"> of smokers admit to littering cigarettes at least once in their life, and </w:t>
      </w:r>
      <w:r w:rsidR="002C01DA">
        <w:t xml:space="preserve">approximately </w:t>
      </w:r>
      <w:r w:rsidR="006C4827">
        <w:t>5</w:t>
      </w:r>
      <w:r w:rsidR="006242C9">
        <w:t>6</w:t>
      </w:r>
      <w:r w:rsidR="005713A5">
        <w:t xml:space="preserve"> percent</w:t>
      </w:r>
      <w:r w:rsidR="006C4827">
        <w:t xml:space="preserve"> of smokers admit to </w:t>
      </w:r>
      <w:r>
        <w:t>doing so</w:t>
      </w:r>
      <w:r w:rsidR="006C4827">
        <w:t xml:space="preserve"> in the last month;</w:t>
      </w:r>
      <w:r w:rsidR="00287899">
        <w:fldChar w:fldCharType="begin" w:fldLock="1"/>
      </w:r>
      <w:r w:rsidR="00AF2D60">
        <w:instrText>ADDIN CSL_CITATION { "citationItems" : [ { "id" : "ITEM-1", "itemData" : { "DOI" : "10.3390/ijerph9062189", "ISBN" : "1202454577", "ISSN" : "1660-4601", "PMID" : "22829798", "abstract" : "Cigarette butts are consistently the most collected items in litter clean-up efforts, which are a costly burden to local economies. In addition, tobacco waste may be detrimental to our natural environment. The tobacco industry has conducted or funded numerous studies on smokers' littering knowledge and behavior, however, non-industry sponsored research is rare. We sought to examine whether demographics and smokers' knowledge and beliefs toward cigarette waste as litter predicts littering behavior. Smokers aged 18 and older (n = 1,000) were interviewed about their knowledge and beliefs towards cigarette waste as litter. Respondents were members of the Research Now panel, an online panel of over three million respondents in the United States. Multivariate logistic regressions were conducted to determine factors significantly predictive of ever having littered cigarette butts or having littered cigarette butts within the past month (p-value &lt; 0.05). The majority (74.1%) of smokers reported having littered cigarette butts at least once in their life, by disposing of them on the ground or throwing them out of a car window. Over half (55.7%) reported disposing of cigarette butts on the ground, in a sewer/gutter, or down a drain in the past month. Those who did not consider cigarette butts to be litter were over three and half times as likely to report having ever littered cigarette butts (OR = 3.68, 95%CI = 2.04, 6.66) and four times as likely to have littered cigarette butts in the past month (OR = 4.00, 95%CI = 2.53, 6.32). Males were significantly more likely to have littered cigarette butts in the past month compared to females (OR = 1.49, 95%CI = 1.14, 1.94). Holding the belief that cigarette butts are not litter was the only belief in this study that predicted ever or past-month littering of cigarette waste. Messages in anti-cigarette-litter campaigns should emphasize that cigarette butts are not just litter but are toxic waste and are harmful when disposed of improperly.", "author" : [ { "dropping-particle" : "", "family" : "Rath", "given" : "Jessica M", "non-dropping-particle" : "", "parse-names" : false, "suffix" : "" }, { "dropping-particle" : "", "family" : "Rubenstein", "given" : "Rebecca A", "non-dropping-particle" : "", "parse-names" : false, "suffix" : "" }, { "dropping-particle" : "", "family" : "Curry", "given" : "Laurel E", "non-dropping-particle" : "", "parse-names" : false, "suffix" : "" }, { "dropping-particle" : "", "family" : "Shank", "given" : "Sarah E", "non-dropping-particle" : "", "parse-names" : false, "suffix" : "" }, { "dropping-particle" : "", "family" : "Cartwright", "given" : "Julia C", "non-dropping-particle" : "", "parse-names" : false, "suffix" : "" } ], "container-title" : "International journal of environmental research and public health", "id" : "ITEM-1", "issue" : "6", "issued" : { "date-parts" : [ [ "2012", "6" ] ] }, "page" : "2189-203", "title" : "Cigarette litter: Smokers' attitudes and behaviors", "type" : "article-journal", "volume" : "9" }, "uris" : [ "http://www.mendeley.com/documents/?uuid=74e7a2aa-da2a-44fa-a25c-50be40762e4e" ] } ], "mendeley" : { "formattedCitation" : "&lt;sup&gt;3&lt;/sup&gt;", "plainTextFormattedCitation" : "3", "previouslyFormattedCitation" : "&lt;sup&gt;3&lt;/sup&gt;" }, "properties" : { "noteIndex" : 0 }, "schema" : "https://github.com/citation-style-language/schema/raw/master/csl-citation.json" }</w:instrText>
      </w:r>
      <w:r w:rsidR="00287899">
        <w:fldChar w:fldCharType="separate"/>
      </w:r>
      <w:r w:rsidR="00287899" w:rsidRPr="00287899">
        <w:rPr>
          <w:noProof/>
          <w:vertAlign w:val="superscript"/>
        </w:rPr>
        <w:t>3</w:t>
      </w:r>
      <w:r w:rsidR="00287899">
        <w:fldChar w:fldCharType="end"/>
      </w:r>
      <w:r w:rsidR="00A41C44">
        <w:t xml:space="preserve"> and</w:t>
      </w:r>
    </w:p>
    <w:p w14:paraId="0894C4B7" w14:textId="5F5CA1F9" w:rsidR="002C01DA" w:rsidRDefault="002C01DA" w:rsidP="00FB0B54">
      <w:pPr>
        <w:pStyle w:val="bullets"/>
        <w:widowControl/>
        <w:numPr>
          <w:ilvl w:val="0"/>
          <w:numId w:val="28"/>
        </w:numPr>
        <w:tabs>
          <w:tab w:val="num" w:pos="360"/>
        </w:tabs>
        <w:adjustRightInd/>
        <w:spacing w:after="240" w:line="240" w:lineRule="auto"/>
        <w:ind w:left="634" w:hanging="274"/>
        <w:textAlignment w:val="auto"/>
      </w:pPr>
      <w:r w:rsidRPr="00577444">
        <w:t>In an observational study of nearly 10,000 individuals,</w:t>
      </w:r>
      <w:r>
        <w:t xml:space="preserve"> after cigarettes were smoked, 6</w:t>
      </w:r>
      <w:r w:rsidRPr="00577444">
        <w:t>5 percent of cigarettes ended up as litter;</w:t>
      </w:r>
      <w:r w:rsidR="00790064">
        <w:fldChar w:fldCharType="begin" w:fldLock="1"/>
      </w:r>
      <w:r w:rsidR="00790064">
        <w:instrText>ADDIN CSL_CITATION { "citationItems" : [ { "id" : "ITEM-1", "itemData" : { "DOI" : "10.1177/0013916511412179", "ISSN" : "0013-9165", "author" : [ { "dropping-particle" : "", "family" : "Schultz", "given" : "P. W.", "non-dropping-particle" : "", "parse-names" : false, "suffix" : "" }, { "dropping-particle" : "", "family" : "Bator", "given" : "R. J.", "non-dropping-particle" : "", "parse-names" : false, "suffix" : "" }, { "dropping-particle" : "", "family" : "Large", "given" : "L. B.", "non-dropping-particle" : "", "parse-names" : false, "suffix" : "" }, { "dropping-particle" : "", "family" : "Bruni", "given" : "C. M.", "non-dropping-particle" : "", "parse-names" : false, "suffix" : "" }, { "dropping-particle" : "", "family" : "Tabanico", "given" : "J. J.", "non-dropping-particle" : "", "parse-names" : false, "suffix" : "" } ], "container-title" : "Environment and Behavior", "id" : "ITEM-1", "issue" : "1", "issued" : { "date-parts" : [ [ "2013" ] ] }, "page" : "35-59", "title" : "Littering in Context: Personal and Environmental Predictors of Littering Behavior", "type" : "article-journal", "volume" : "45" }, "uris" : [ "http://www.mendeley.com/documents/?uuid=b408c60e-23f7-4e44-8d26-82d8d22ecddc" ] } ], "mendeley" : { "formattedCitation" : "&lt;sup&gt;4&lt;/sup&gt;", "plainTextFormattedCitation" : "4", "previouslyFormattedCitation" : "&lt;sup&gt;4&lt;/sup&gt;" }, "properties" : { "noteIndex" : 0 }, "schema" : "https://github.com/citation-style-language/schema/raw/master/csl-citation.json" }</w:instrText>
      </w:r>
      <w:r w:rsidR="00790064">
        <w:fldChar w:fldCharType="separate"/>
      </w:r>
      <w:r w:rsidR="00790064" w:rsidRPr="006174CA">
        <w:rPr>
          <w:noProof/>
          <w:vertAlign w:val="superscript"/>
        </w:rPr>
        <w:t>4</w:t>
      </w:r>
      <w:r w:rsidR="00790064">
        <w:fldChar w:fldCharType="end"/>
      </w:r>
      <w:r>
        <w:t xml:space="preserve"> and</w:t>
      </w:r>
    </w:p>
    <w:p w14:paraId="3F63BCE3" w14:textId="4B0C6227" w:rsidR="006C4827" w:rsidRDefault="001757ED" w:rsidP="00FB0B54">
      <w:pPr>
        <w:pStyle w:val="bullets"/>
        <w:widowControl/>
        <w:numPr>
          <w:ilvl w:val="0"/>
          <w:numId w:val="28"/>
        </w:numPr>
        <w:tabs>
          <w:tab w:val="num" w:pos="360"/>
        </w:tabs>
        <w:adjustRightInd/>
        <w:spacing w:after="240" w:line="240" w:lineRule="auto"/>
        <w:ind w:left="634" w:hanging="274"/>
        <w:textAlignment w:val="auto"/>
        <w:rPr>
          <w:rStyle w:val="Heading9Char"/>
        </w:rPr>
      </w:pPr>
      <w:r>
        <w:rPr>
          <w:rStyle w:val="EndnoteReference"/>
          <w:vertAlign w:val="baseline"/>
        </w:rPr>
        <w:t xml:space="preserve">Keep America Beautiful, </w:t>
      </w:r>
      <w:r>
        <w:t xml:space="preserve">a national nonprofit </w:t>
      </w:r>
      <w:r w:rsidR="00391D0A">
        <w:t>that has received funding from the</w:t>
      </w:r>
      <w:r>
        <w:t xml:space="preserve"> tobacco industry, estimates that the overall littering rate for ci</w:t>
      </w:r>
      <w:r w:rsidR="00A41C44">
        <w:t xml:space="preserve">garette butts is </w:t>
      </w:r>
      <w:r>
        <w:t>65</w:t>
      </w:r>
      <w:r w:rsidR="005713A5">
        <w:t xml:space="preserve"> percent;</w:t>
      </w:r>
      <w:r w:rsidR="008E1993">
        <w:fldChar w:fldCharType="begin" w:fldLock="1"/>
      </w:r>
      <w:r w:rsidR="00790064">
        <w:instrText>ADDIN CSL_CITATION { "citationItems" : [ { "id" : "ITEM-1", "itemData" : { "author" : [ { "dropping-particle" : "", "family" : "Keep America Beautiful", "given" : "", "non-dropping-particle" : "", "parse-names" : false, "suffix" : "" } ], "id" : "ITEM-1", "issued" : { "date-parts" : [ [ "2010" ] ] }, "publisher-place" : "Stamford, CT", "title" : "Litter in America: Results from the nation's largest litter study", "type" : "report" }, "uris" : [ "http://www.mendeley.com/documents/?uuid=2a9d8d01-77b2-471b-abaa-a4a2e3c3cf63" ] } ], "mendeley" : { "formattedCitation" : "&lt;sup&gt;5&lt;/sup&gt;", "plainTextFormattedCitation" : "5", "previouslyFormattedCitation" : "&lt;sup&gt;5&lt;/sup&gt;" }, "properties" : { "noteIndex" : 0 }, "schema" : "https://github.com/citation-style-language/schema/raw/master/csl-citation.json" }</w:instrText>
      </w:r>
      <w:r w:rsidR="008E1993">
        <w:fldChar w:fldCharType="separate"/>
      </w:r>
      <w:r w:rsidR="00790064" w:rsidRPr="00790064">
        <w:rPr>
          <w:noProof/>
          <w:vertAlign w:val="superscript"/>
        </w:rPr>
        <w:t>5</w:t>
      </w:r>
      <w:r w:rsidR="008E1993">
        <w:fldChar w:fldCharType="end"/>
      </w:r>
      <w:r w:rsidR="00A41C44">
        <w:t xml:space="preserve"> and</w:t>
      </w:r>
    </w:p>
    <w:p w14:paraId="70522954" w14:textId="7566BA33" w:rsidR="006C4827" w:rsidRDefault="001757ED" w:rsidP="00FB0B54">
      <w:pPr>
        <w:pStyle w:val="bullets"/>
        <w:widowControl/>
        <w:numPr>
          <w:ilvl w:val="0"/>
          <w:numId w:val="28"/>
        </w:numPr>
        <w:tabs>
          <w:tab w:val="num" w:pos="360"/>
        </w:tabs>
        <w:adjustRightInd/>
        <w:spacing w:after="240" w:line="240" w:lineRule="auto"/>
        <w:ind w:left="634" w:hanging="274"/>
        <w:textAlignment w:val="auto"/>
      </w:pPr>
      <w:r>
        <w:t xml:space="preserve">In </w:t>
      </w:r>
      <w:r w:rsidR="0004331B">
        <w:t>2010, 31</w:t>
      </w:r>
      <w:r w:rsidR="005713A5">
        <w:t xml:space="preserve"> percent</w:t>
      </w:r>
      <w:r>
        <w:t xml:space="preserve"> of </w:t>
      </w:r>
      <w:r w:rsidR="006C4827">
        <w:t xml:space="preserve">all debris collected </w:t>
      </w:r>
      <w:r w:rsidR="00A41C44">
        <w:t xml:space="preserve">from beaches and coastal areas </w:t>
      </w:r>
      <w:r w:rsidR="00337179">
        <w:t xml:space="preserve">in the United States </w:t>
      </w:r>
      <w:r w:rsidR="00A41C44">
        <w:t xml:space="preserve">was </w:t>
      </w:r>
      <w:r w:rsidR="0004331B">
        <w:t>cigarettes or cigarette filters</w:t>
      </w:r>
      <w:r w:rsidR="006C4827">
        <w:t>;</w:t>
      </w:r>
      <w:r w:rsidR="00AE33DC">
        <w:fldChar w:fldCharType="begin" w:fldLock="1"/>
      </w:r>
      <w:r w:rsidR="00790064">
        <w:instrText>ADDIN CSL_CITATION { "citationItems" : [ { "id" : "ITEM-1", "itemData" : { "author" : [ { "dropping-particle" : "", "family" : "Ocean Conservancy", "given" : "", "non-dropping-particle" : "", "parse-names" : false, "suffix" : "" } ], "id" : "ITEM-1", "issued" : { "date-parts" : [ [ "2011" ] ] }, "publisher-place" : "Washington, DC", "title" : "Tracking Trash: 25 Years of Action for the Ocean", "type" : "report" }, "uris" : [ "http://www.mendeley.com/documents/?uuid=a7b5837f-50fa-4ccf-9439-bbf6bc432631" ] } ], "mendeley" : { "formattedCitation" : "&lt;sup&gt;6&lt;/sup&gt;", "plainTextFormattedCitation" : "6", "previouslyFormattedCitation" : "&lt;sup&gt;6&lt;/sup&gt;" }, "properties" : { "noteIndex" : 0 }, "schema" : "https://github.com/citation-style-language/schema/raw/master/csl-citation.json" }</w:instrText>
      </w:r>
      <w:r w:rsidR="00AE33DC">
        <w:fldChar w:fldCharType="separate"/>
      </w:r>
      <w:r w:rsidR="00790064" w:rsidRPr="00790064">
        <w:rPr>
          <w:noProof/>
          <w:vertAlign w:val="superscript"/>
        </w:rPr>
        <w:t>6</w:t>
      </w:r>
      <w:r w:rsidR="00AE33DC">
        <w:fldChar w:fldCharType="end"/>
      </w:r>
      <w:r w:rsidR="00A41C44">
        <w:t xml:space="preserve"> and</w:t>
      </w:r>
    </w:p>
    <w:p w14:paraId="1B0865B1" w14:textId="3C930AE4" w:rsidR="001D1106" w:rsidRDefault="006C4827" w:rsidP="00FB0B54">
      <w:pPr>
        <w:pStyle w:val="bullets"/>
        <w:numPr>
          <w:ilvl w:val="0"/>
          <w:numId w:val="28"/>
        </w:numPr>
        <w:tabs>
          <w:tab w:val="num" w:pos="360"/>
        </w:tabs>
        <w:spacing w:after="240" w:line="240" w:lineRule="auto"/>
        <w:ind w:left="634" w:hanging="274"/>
      </w:pPr>
      <w:r>
        <w:t xml:space="preserve">Cigarette butts are often </w:t>
      </w:r>
      <w:r w:rsidR="006E68C3">
        <w:t>discarded</w:t>
      </w:r>
      <w:r>
        <w:t xml:space="preserve"> onto sidewalks and streets, and frequently end up in storm drains that flow into streams, rivers, bays, lagoons</w:t>
      </w:r>
      <w:r w:rsidR="005713A5">
        <w:t>,</w:t>
      </w:r>
      <w:r>
        <w:t xml:space="preserve"> and ultimately the ocean</w:t>
      </w:r>
      <w:r w:rsidR="009504DF">
        <w:t>;</w:t>
      </w:r>
      <w:r w:rsidR="0015234F">
        <w:fldChar w:fldCharType="begin" w:fldLock="1"/>
      </w:r>
      <w:r w:rsidR="00790064">
        <w:instrText>ADDIN CSL_CITATION { "citationItems" : [ { "id" : "ITEM-1", "itemData" : { "author" : [ { "dropping-particle" : "", "family" : "Ocean Conservancy", "given" : "", "non-dropping-particle" : "", "parse-names" : false, "suffix" : "" } ], "id" : "ITEM-1", "issued" : { "date-parts" : [ [ "2011" ] ] }, "publisher-place" : "Washington, DC", "title" : "Tracking Trash: 25 Years of Action for the Ocean", "type" : "report" }, "uris" : [ "http://www.mendeley.com/documents/?uuid=a7b5837f-50fa-4ccf-9439-bbf6bc432631" ] }, { "id" : "ITEM-2", "itemData" : { "DOI" : "10.3390/ijerph6051691", "ISSN" : "1660-4601", "PMID" : "19543415", "abstract" : "Discarded cigarette butts are a form of non-biodegradable litter. Carried as runoff from streets to drains, to rivers, and ultimately to the ocean and its beaches, cigarette filters are the single most collected item in international beach cleanups each year. They are an environmental blight on streets, sidewalks, and other open areas. Rather than being a protective health device, cigarette filters are primarily a marketing tool to help sell 'safe' cigarettes. They are perceived by much of the public (especially current smokers) to reduce the health risks of smoking through technology. Filters have reduced the machine-measured yield of tar and nicotine from burning cigarettes, but there is controversy as to whether this has correspondingly reduced the disease burden of smoking to the population. Filters actually may serve to sustain smoking by making it seem less urgent for smokers to quit and easier for children to initiate smoking because of reduced irritation from early experimentation. Several options are available to reduce the environmental impact of cigarette butt waste, including developing biodegradable filters, increasing fines and penalties for littering butts, monetary deposits on filters, increasing availability of butt receptacles, and expanded public education. It may even be possible to ban the sale of filtered cigarettes altogether on the basis of their adverse environmental impact. This option may be attractive in coastal regions where beaches accumulate butt waste and where smoking indoors is increasingly prohibited. Additional research is needed on the various policy options, including behavioral research on the impact of banning the sale of filtered cigarettes altogether.", "author" : [ { "dropping-particle" : "", "family" : "Novotny", "given" : "Thomas E", "non-dropping-particle" : "", "parse-names" : false, "suffix" : "" }, { "dropping-particle" : "", "family" : "Lum", "given" : "Kristen", "non-dropping-particle" : "", "parse-names" : false, "suffix" : "" }, { "dropping-particle" : "", "family" : "Smith", "given" : "Elizabeth", "non-dropping-particle" : "", "parse-names" : false, "suffix" : "" }, { "dropping-particle" : "", "family" : "Wang", "given" : "Vivian", "non-dropping-particle" : "", "parse-names" : false, "suffix" : "" }, { "dropping-particle" : "", "family" : "Barnes", "given" : "Richard", "non-dropping-particle" : "", "parse-names" : false, "suffix" : "" } ], "container-title" : "International journal of environmental research and public health", "id" : "ITEM-2", "issue" : "5", "issued" : { "date-parts" : [ [ "2009", "5" ] ] }, "page" : "1691-705", "title" : "Cigarettes butts and the case for an environmental policy on hazardous cigarette waste.", "type" : "article-journal", "volume" : "6" }, "uris" : [ "http://www.mendeley.com/documents/?uuid=a4008f71-803a-4cb7-abb1-25955653d40a" ] } ], "mendeley" : { "formattedCitation" : "&lt;sup&gt;6,7&lt;/sup&gt;", "plainTextFormattedCitation" : "6,7", "previouslyFormattedCitation" : "&lt;sup&gt;6,7&lt;/sup&gt;" }, "properties" : { "noteIndex" : 0 }, "schema" : "https://github.com/citation-style-language/schema/raw/master/csl-citation.json" }</w:instrText>
      </w:r>
      <w:r w:rsidR="0015234F">
        <w:fldChar w:fldCharType="separate"/>
      </w:r>
      <w:r w:rsidR="00790064" w:rsidRPr="00790064">
        <w:rPr>
          <w:noProof/>
          <w:vertAlign w:val="superscript"/>
        </w:rPr>
        <w:t>6,7</w:t>
      </w:r>
      <w:r w:rsidR="0015234F">
        <w:fldChar w:fldCharType="end"/>
      </w:r>
      <w:r>
        <w:rPr>
          <w:vertAlign w:val="superscript"/>
        </w:rPr>
        <w:t xml:space="preserve"> </w:t>
      </w:r>
      <w:r w:rsidR="009504DF" w:rsidRPr="006468D2">
        <w:t>and</w:t>
      </w:r>
    </w:p>
    <w:p w14:paraId="6952BFEC" w14:textId="77777777" w:rsidR="003D6BCE" w:rsidRDefault="003D6BCE" w:rsidP="00FB0B54">
      <w:pPr>
        <w:pStyle w:val="bullets"/>
        <w:numPr>
          <w:ilvl w:val="0"/>
          <w:numId w:val="0"/>
        </w:numPr>
        <w:spacing w:after="240" w:line="240" w:lineRule="auto"/>
      </w:pPr>
      <w:r>
        <w:t>WHEREAS, cigarette butt litter causes harm to the environment, as evidenced by the following:</w:t>
      </w:r>
    </w:p>
    <w:p w14:paraId="2C31F99D" w14:textId="1B3EF1A2" w:rsidR="00FB0B54" w:rsidRDefault="00CF4A5A" w:rsidP="00FB0B54">
      <w:pPr>
        <w:pStyle w:val="bullets"/>
        <w:numPr>
          <w:ilvl w:val="0"/>
          <w:numId w:val="28"/>
        </w:numPr>
        <w:tabs>
          <w:tab w:val="num" w:pos="360"/>
        </w:tabs>
        <w:spacing w:after="240" w:line="240" w:lineRule="auto"/>
        <w:ind w:left="634" w:hanging="274"/>
      </w:pPr>
      <w:r>
        <w:t xml:space="preserve">Studies indicate that chemicals leached from cigarette butts in salt and fresh </w:t>
      </w:r>
      <w:r w:rsidR="005739E7">
        <w:t>water are toxic to aquatic organisms</w:t>
      </w:r>
      <w:r w:rsidR="0023789C">
        <w:t>;</w:t>
      </w:r>
      <w:r w:rsidR="0015234F">
        <w:fldChar w:fldCharType="begin" w:fldLock="1"/>
      </w:r>
      <w:r w:rsidR="00790064">
        <w:instrText>ADDIN CSL_CITATION { "citationItems" : [ { "id" : "ITEM-1", "itemData" : { "DOI" : "10.1007/s40572-014-0016-x", "ISSN" : "2196-5412", "author" : [ { "dropping-particle" : "", "family" : "Novotny", "given" : "Thomas E", "non-dropping-particle" : "", "parse-names" : false, "suffix" : "" }, { "dropping-particle" : "", "family" : "Slaughter", "given" : "Elli", "non-dropping-particle" : "", "parse-names" : false, "suffix" : "" } ], "container-title" : "Current Environmental Health Reports", "id" : "ITEM-1", "issued" : { "date-parts" : [ [ "2014" ] ] }, "page" : "208-216", "title" : "Tobacco product waste: An environmental approach to reduce tobacco consumption", "type" : "article-journal", "volume" : "1" }, "uris" : [ "http://www.mendeley.com/documents/?uuid=d4c7276d-0155-499b-b267-b51bde02e5d3" ] }, { "id" : "ITEM-2", "itemData" : { "DOI" : "10.1136/tc.2010.040170", "ISSN" : "1468-3318", "PMID" : "21504921", "abstract" : "BACKGROUND: Cigarette butts are the most common form of litter, as an estimated 4.5 trillion cigarette butts are thrown away every year worldwide. Many chemical products are used during the course of growing tobacco and manufacturing cigarettes, the residues of which may be found in cigarettes prepared for consumption. Additionally, over 4000 chemicals may also be introduced to the environment via cigarette particulate matter (tar) and mainstream smoke. METHODS: Using US Environmental Protection Agency standard acute fish bioassays, cigarette butt-derived leachate was analysed for aquatic toxicity. Survival was the single endpoint and data were analysed using Comprehensive Environmental Toxicity Information System to identify the LC50 of cigarette butt leachate to fish. RESULTS: The LC50 for leachate from smoked cigarette butts (smoked filter + tobacco) was approximately one cigarette butt/l for both the marine topsmelt (Atherinops affinis) and the freshwater fathead minnow (Pimephales promelas). Leachate from smoked cigarette filters (no tobacco), was less toxic, with LC50 values of 1.8 and 4.3 cigarette butts/l, respectively for both fish species. Unsmoked cigarette filters (no tobacco) were also found to be toxic, with LC50 values of 5.1 and 13.5 cigarette butts/l, respectively, for both fish species. CONCLUSION: Toxicity of cigarette butt leachate was found to increase from unsmoked cigarette filters (no tobacco) to smoked cigarette filters (no tobacco) to smoked cigarette butts (smoked filter + tobacco). This study represents the first in the literature to investigate and affirm the toxicity of cigarette butts to fish, and will assist in assessing the potential ecological risks of cigarette butts to the aquatic environment.", "author" : [ { "dropping-particle" : "", "family" : "Slaughter", "given" : "Elli", "non-dropping-particle" : "", "parse-names" : false, "suffix" : "" }, { "dropping-particle" : "", "family" : "Gersberg", "given" : "Richard M", "non-dropping-particle" : "", "parse-names" : false, "suffix" : "" }, { "dropping-particle" : "", "family" : "Watanabe", "given" : "Kayo", "non-dropping-particle" : "", "parse-names" : false, "suffix" : "" }, { "dropping-particle" : "", "family" : "Rudolph", "given" : "John", "non-dropping-particle" : "", "parse-names" : false, "suffix" : "" }, { "dropping-particle" : "", "family" : "Stransky", "given" : "Chris", "non-dropping-particle" : "", "parse-names" : false, "suffix" : "" }, { "dropping-particle" : "", "family" : "Novotny", "given" : "Thomas E", "non-dropping-particle" : "", "parse-names" : false, "suffix" : "" } ], "container-title" : "Tobacco control", "id" : "ITEM-2", "issue" : "Suppl 1", "issued" : { "date-parts" : [ [ "2011", "5" ] ] }, "page" : "i25-9", "title" : "Toxicity of cigarette butts, and their chemical components, to marine and freshwater fish.", "type" : "article-journal", "volume" : "20" }, "uris" : [ "http://www.mendeley.com/documents/?uuid=c8480ab1-a86a-4e1b-80e0-fc29b66f6623" ] }, { "id" : "ITEM-3", "itemData" : { "DOI" : "10.1136/tc.2010.040196", "ISSN" : "0964-4563", "PMID" : "21504922", "abstract" : "Littered cigarette butts represent potential point sources for environmental contamination. In areas with substantial amounts of cigarette litter, environmental hazards may arise as chemical components are leached from the filters and smoked tobacco.", "author" : [ { "dropping-particle" : "", "family" : "Moerman", "given" : "J W", "non-dropping-particle" : "", "parse-names" : false, "suffix" : "" }, { "dropping-particle" : "", "family" : "Potts", "given" : "G E", "non-dropping-particle" : "", "parse-names" : false, "suffix" : "" } ], "container-title" : "Tobacco control", "id" : "ITEM-3", "issue" : "Suppl 1", "issued" : { "date-parts" : [ [ "2011" ] ] }, "page" : "i30-i35", "title" : "Analysis of metals leached from smoked cigarette litter", "type" : "article-journal", "volume" : "20" }, "uris" : [ "http://www.mendeley.com/documents/?uuid=23e38a5e-6699-4219-bead-14b35fc038f7" ] } ], "mendeley" : { "formattedCitation" : "&lt;sup&gt;2,8,9&lt;/sup&gt;", "plainTextFormattedCitation" : "2,8,9", "previouslyFormattedCitation" : "&lt;sup&gt;2,8,9&lt;/sup&gt;" }, "properties" : { "noteIndex" : 0 }, "schema" : "https://github.com/citation-style-language/schema/raw/master/csl-citation.json" }</w:instrText>
      </w:r>
      <w:r w:rsidR="0015234F">
        <w:fldChar w:fldCharType="separate"/>
      </w:r>
      <w:r w:rsidR="00790064" w:rsidRPr="00790064">
        <w:rPr>
          <w:noProof/>
          <w:vertAlign w:val="superscript"/>
        </w:rPr>
        <w:t>2,8,9</w:t>
      </w:r>
      <w:r w:rsidR="0015234F">
        <w:fldChar w:fldCharType="end"/>
      </w:r>
      <w:r w:rsidR="006C4827">
        <w:t xml:space="preserve"> and</w:t>
      </w:r>
      <w:r w:rsidR="0073309C">
        <w:t xml:space="preserve"> </w:t>
      </w:r>
    </w:p>
    <w:p w14:paraId="58C899AF" w14:textId="77777777" w:rsidR="00FB0B54" w:rsidRDefault="00FB0B54">
      <w:pPr>
        <w:spacing w:line="240" w:lineRule="auto"/>
        <w:rPr>
          <w:rFonts w:cs="Times-Roman"/>
          <w:color w:val="000000"/>
          <w:lang w:bidi="en-US"/>
        </w:rPr>
      </w:pPr>
      <w:r>
        <w:br w:type="page"/>
      </w:r>
    </w:p>
    <w:p w14:paraId="1441CC5C" w14:textId="4FBC3139" w:rsidR="0073309C" w:rsidRDefault="0073309C" w:rsidP="00FB0B54">
      <w:pPr>
        <w:pStyle w:val="bullets"/>
        <w:numPr>
          <w:ilvl w:val="0"/>
          <w:numId w:val="28"/>
        </w:numPr>
        <w:tabs>
          <w:tab w:val="num" w:pos="360"/>
        </w:tabs>
        <w:spacing w:after="240" w:line="240" w:lineRule="auto"/>
        <w:ind w:left="634" w:hanging="274"/>
      </w:pPr>
      <w:r>
        <w:lastRenderedPageBreak/>
        <w:t>One study found that</w:t>
      </w:r>
      <w:r w:rsidR="00E728CC">
        <w:t xml:space="preserve"> placing</w:t>
      </w:r>
      <w:r>
        <w:t xml:space="preserve"> one cigarette butt in </w:t>
      </w:r>
      <w:r w:rsidR="00E728CC">
        <w:t>one</w:t>
      </w:r>
      <w:r>
        <w:t xml:space="preserve"> liter of water </w:t>
      </w:r>
      <w:r w:rsidR="00E728CC">
        <w:t xml:space="preserve">would make the water toxic enough to </w:t>
      </w:r>
      <w:r>
        <w:t>kill half of the fish exposed</w:t>
      </w:r>
      <w:r w:rsidR="00E728CC">
        <w:t xml:space="preserve"> to it</w:t>
      </w:r>
      <w:r w:rsidR="005713A5">
        <w:t>,</w:t>
      </w:r>
      <w:r w:rsidR="0015234F">
        <w:fldChar w:fldCharType="begin" w:fldLock="1"/>
      </w:r>
      <w:r w:rsidR="00790064">
        <w:instrText>ADDIN CSL_CITATION { "citationItems" : [ { "id" : "ITEM-1", "itemData" : { "DOI" : "10.1136/tc.2010.040170", "ISSN" : "1468-3318", "PMID" : "21504921", "abstract" : "BACKGROUND: Cigarette butts are the most common form of litter, as an estimated 4.5 trillion cigarette butts are thrown away every year worldwide. Many chemical products are used during the course of growing tobacco and manufacturing cigarettes, the residues of which may be found in cigarettes prepared for consumption. Additionally, over 4000 chemicals may also be introduced to the environment via cigarette particulate matter (tar) and mainstream smoke. METHODS: Using US Environmental Protection Agency standard acute fish bioassays, cigarette butt-derived leachate was analysed for aquatic toxicity. Survival was the single endpoint and data were analysed using Comprehensive Environmental Toxicity Information System to identify the LC50 of cigarette butt leachate to fish. RESULTS: The LC50 for leachate from smoked cigarette butts (smoked filter + tobacco) was approximately one cigarette butt/l for both the marine topsmelt (Atherinops affinis) and the freshwater fathead minnow (Pimephales promelas). Leachate from smoked cigarette filters (no tobacco), was less toxic, with LC50 values of 1.8 and 4.3 cigarette butts/l, respectively for both fish species. Unsmoked cigarette filters (no tobacco) were also found to be toxic, with LC50 values of 5.1 and 13.5 cigarette butts/l, respectively, for both fish species. CONCLUSION: Toxicity of cigarette butt leachate was found to increase from unsmoked cigarette filters (no tobacco) to smoked cigarette filters (no tobacco) to smoked cigarette butts (smoked filter + tobacco). This study represents the first in the literature to investigate and affirm the toxicity of cigarette butts to fish, and will assist in assessing the potential ecological risks of cigarette butts to the aquatic environment.", "author" : [ { "dropping-particle" : "", "family" : "Slaughter", "given" : "Elli", "non-dropping-particle" : "", "parse-names" : false, "suffix" : "" }, { "dropping-particle" : "", "family" : "Gersberg", "given" : "Richard M", "non-dropping-particle" : "", "parse-names" : false, "suffix" : "" }, { "dropping-particle" : "", "family" : "Watanabe", "given" : "Kayo", "non-dropping-particle" : "", "parse-names" : false, "suffix" : "" }, { "dropping-particle" : "", "family" : "Rudolph", "given" : "John", "non-dropping-particle" : "", "parse-names" : false, "suffix" : "" }, { "dropping-particle" : "", "family" : "Stransky", "given" : "Chris", "non-dropping-particle" : "", "parse-names" : false, "suffix" : "" }, { "dropping-particle" : "", "family" : "Novotny", "given" : "Thomas E", "non-dropping-particle" : "", "parse-names" : false, "suffix" : "" } ], "container-title" : "Tobacco control", "id" : "ITEM-1", "issue" : "Suppl 1", "issued" : { "date-parts" : [ [ "2011", "5" ] ] }, "page" : "i25-9", "title" : "Toxicity of cigarette butts, and their chemical components, to marine and freshwater fish.", "type" : "article-journal", "volume" : "20" }, "uris" : [ "http://www.mendeley.com/documents/?uuid=c8480ab1-a86a-4e1b-80e0-fc29b66f6623" ] } ], "mendeley" : { "formattedCitation" : "&lt;sup&gt;8&lt;/sup&gt;", "plainTextFormattedCitation" : "8", "previouslyFormattedCitation" : "&lt;sup&gt;8&lt;/sup&gt;" }, "properties" : { "noteIndex" : 0 }, "schema" : "https://github.com/citation-style-language/schema/raw/master/csl-citation.json" }</w:instrText>
      </w:r>
      <w:r w:rsidR="0015234F">
        <w:fldChar w:fldCharType="separate"/>
      </w:r>
      <w:r w:rsidR="00790064" w:rsidRPr="00790064">
        <w:rPr>
          <w:noProof/>
          <w:vertAlign w:val="superscript"/>
        </w:rPr>
        <w:t>8</w:t>
      </w:r>
      <w:r w:rsidR="0015234F">
        <w:fldChar w:fldCharType="end"/>
      </w:r>
      <w:r>
        <w:t xml:space="preserve"> and</w:t>
      </w:r>
      <w:r w:rsidR="002C01DA">
        <w:t xml:space="preserve"> </w:t>
      </w:r>
      <w:r w:rsidR="002C01DA">
        <w:rPr>
          <w:rFonts w:cs="Times New Roman"/>
        </w:rPr>
        <w:t xml:space="preserve">another study </w:t>
      </w:r>
      <w:r w:rsidR="002C01DA" w:rsidRPr="008A021D">
        <w:rPr>
          <w:rFonts w:cs="Times New Roman"/>
        </w:rPr>
        <w:t xml:space="preserve">found that it takes </w:t>
      </w:r>
      <w:r w:rsidR="005713A5" w:rsidRPr="008A021D">
        <w:rPr>
          <w:rFonts w:cs="Times New Roman"/>
        </w:rPr>
        <w:t xml:space="preserve">only </w:t>
      </w:r>
      <w:r w:rsidR="002C01DA" w:rsidRPr="008A021D">
        <w:rPr>
          <w:rFonts w:cs="Times New Roman"/>
        </w:rPr>
        <w:t xml:space="preserve">one cigarette butt to contaminate </w:t>
      </w:r>
      <w:r w:rsidR="002C01DA">
        <w:rPr>
          <w:rFonts w:cs="Times New Roman"/>
        </w:rPr>
        <w:t xml:space="preserve">1,000 liters </w:t>
      </w:r>
      <w:r w:rsidR="002C01DA" w:rsidRPr="00A252C9">
        <w:rPr>
          <w:rFonts w:cs="Times New Roman"/>
        </w:rPr>
        <w:t xml:space="preserve">of water above the level where </w:t>
      </w:r>
      <w:r w:rsidR="002C01DA">
        <w:rPr>
          <w:rFonts w:cs="Times New Roman"/>
        </w:rPr>
        <w:t>there</w:t>
      </w:r>
      <w:r w:rsidR="003140FA">
        <w:rPr>
          <w:rFonts w:cs="Times New Roman"/>
        </w:rPr>
        <w:t xml:space="preserve"> are</w:t>
      </w:r>
      <w:r w:rsidR="002C01DA">
        <w:rPr>
          <w:rFonts w:cs="Times New Roman"/>
        </w:rPr>
        <w:t xml:space="preserve"> </w:t>
      </w:r>
      <w:r w:rsidR="002C01DA" w:rsidRPr="00A252C9">
        <w:rPr>
          <w:rFonts w:cs="Times New Roman"/>
        </w:rPr>
        <w:t xml:space="preserve">no adverse effects </w:t>
      </w:r>
      <w:r w:rsidR="002C01DA" w:rsidRPr="00BD009D">
        <w:rPr>
          <w:rFonts w:cs="Times New Roman"/>
          <w:color w:val="252525"/>
          <w:shd w:val="clear" w:color="auto" w:fill="FFFFFF"/>
        </w:rPr>
        <w:t xml:space="preserve">of exposure in an </w:t>
      </w:r>
      <w:r w:rsidR="00DF582B" w:rsidRPr="00D16F02">
        <w:rPr>
          <w:rFonts w:cs="Times New Roman"/>
          <w:shd w:val="clear" w:color="auto" w:fill="FFFFFF"/>
        </w:rPr>
        <w:t>ecosystem</w:t>
      </w:r>
      <w:r w:rsidR="002C01DA">
        <w:rPr>
          <w:rFonts w:cs="Times New Roman"/>
        </w:rPr>
        <w:t>;</w:t>
      </w:r>
      <w:r w:rsidR="00790064">
        <w:rPr>
          <w:rFonts w:cs="Times New Roman"/>
        </w:rPr>
        <w:fldChar w:fldCharType="begin" w:fldLock="1"/>
      </w:r>
      <w:r w:rsidR="00225169">
        <w:rPr>
          <w:rFonts w:cs="Times New Roman"/>
        </w:rPr>
        <w:instrText>ADDIN CSL_CITATION { "citationItems" : [ { "id" : "ITEM-1", "itemData" : { "DOI" : "10.1016/j.jhydrol.2014.05.046", "ISSN" : "00221694", "abstract" : "The effect of nicotine from littered cigarette butts on the quality of urban water resources has yet to be investigated. This two-part study addresses the spatial variation, seasonal dynamics and average residence time of littered cigarette butts in public space, as well as the release of nicotine from cigarette butts to run-off in urban areas during its residence time. Thereby, we tested two typical situations: release to standing water in a puddle and release during alternating rainfall and drying. The study took place in Berlin, Germany, a city which completely relies on its own water resources to meet its drinking water demand. Nine typical sites located in a central district, each divided into 20 plots were studied during five sampling periods between May 2012 and February 2013. The nicotine release from standardized cigarette butts prepared with a smoking machine was examined in batch and rainfall experiments. Littered cigarette butts are unevenly distributed among both sites and plots. The average butt concentration was 2.7m\u22122 (SD=0.6m\u22122, N=862); the maximum plot concentration was 48.8buttsm\u22122. This heterogeneity is caused by preferential littering (gastronomy, entrances, bus stops), redistribution processes such as litter removal (gastronomy, shop owners), and the increased accumulation in plots protected from mechanized street sweeping (tree pits, bicycle stands). No significant seasonal variation of cigarette butt accumulation was observed. On average, cigarette butt accumulation is characterized by a 6days cadence due to the rhythm and effectiveness of street sweeping (mean weekly butt accumulation rate=0.18m\u22122d\u22121; SD=0.15m\u22121). Once the butt is exposed to standing water, elution of nicotine occurs rapidly. Standardized butts released 7.3mgg\u22121 nicotine in a batch experiment (equivalent to 2.5mgL\u22121), 50% of which occurred within the first 27min. In the rainfall experiment, the cumulative nicotine release from fifteen consecutive precipitation events (each 1.4mm) was 3.8mgg\u22121, with 47% during the first event. According to these results, one cigarette butt may contaminate an amount of 1000L water to concentrations above the predicted no effect concentration (PNEC) of only 2.4\u00d710\u22123mgL\u22121 (Valc\u00e1rcel et al., 2011). Given the continuous littering of cigarette butts, and the rapid release of nicotine, cigarette butts are assessed to be a relevant threat to the quality of urban waters and consequently to drinking water.", "author" : [ { "dropping-particle" : "", "family" : "Roder Green", "given" : "Amy L.", "non-dropping-particle" : "", "parse-names" : false, "suffix" : "" }, { "dropping-particle" : "", "family" : "Putschew", "given" : "Anke", "non-dropping-particle" : "", "parse-names" : false, "suffix" : "" }, { "dropping-particle" : "", "family" : "Nehls", "given" : "Thomas", "non-dropping-particle" : "", "parse-names" : false, "suffix" : "" } ], "container-title" : "Journal of Hydrology", "id" : "ITEM-1", "issued" : { "date-parts" : [ [ "2014" ] ] }, "page" : "3466-3474", "publisher" : "Elsevier B.V.", "title" : "Littered cigarette butts as a source of nicotine in urban waters", "type" : "article-journal", "volume" : "519" }, "uris" : [ "http://www.mendeley.com/documents/?uuid=e7bbc5a0-b092-4a95-b1ee-4ba66aebf178" ] }, { "id" : "ITEM-2", "itemData" : { "DOI" : "10.1016/j.chemosphere.2011.05.014", "ISSN" : "00456535", "PMID" : "21641628", "abstract" : "Concentrations of pharmaceutically active compounds (PhACs) in the order of ngL -1 to \u03bcgL -1 have been reported worldwide in waste, fluvial and even drinking water, raising concern about the efficacy of the currently employed waste water treatments in the elimination of this kind of compounds. Despite ranking 29th in terms of population, Spain is currently the 8th country on pharmaceutical prescription with an expense of 14\u00d710 9 euros in 2008. In this context, the aim of this study was to determine the presence of 33 pharmaceutically active compounds in specific points of the main rivers of the Madrid Region (MR) as well as tap water samples from the metropolitan area of Madrid. Additionally, a screening level risk characterization by means of the Hazard Quotient (HQ) method was applied. A total of 25 pharmaceutical compounds and metabolites were detected in the 10 sampling points downstream the outlet of the major STPs of the MR. The highest concentrations were detected for the anticonvulsant carbamazepine and the stimulant caffeine. Concentrations for most of the analyzed compounds exceed levels previously reported in the literature. Moreover, we report the highest concentration of the cytostatic ifosfamide, detected for the first time in Spain in surface water. Preliminary risk characterization shows that a total of 16 compounds represent at least a low potential hazard based on their scored HQs, with five of them present in a concentration that exceeds the predicted no effect concentration (PNEC). Toxic Units calculation indicates that for all the selected sampling points high hazard is anticipated from the presence of the analyzed compounds in the measured concentrations (TUs&gt;10). Caffeine and cotinine were detected in all (10) the analyzed tap water samples. Carbamazepine and nicotine were detected in six and venlafaxine in two samples. No studies venlafaxine in drinking water have been reported. These results clearly pinpoint the need for water quality monitoring and research in urban rivers, as well as the need for improved water treatment techniques able to eliminate this kind of compounds from the effluent waters as well as from drinking water sources. \u00a9 2011.", "author" : [ { "dropping-particle" : "", "family" : "Valc\u00e1rcel", "given" : "Y.", "non-dropping-particle" : "", "parse-names" : false, "suffix" : "" }, { "dropping-particle" : "", "family" : "Gonz\u00e1lez Alonso", "given" : "S.", "non-dropping-particle" : "", "parse-names" : false, "suffix" : "" }, { "dropping-particle" : "", "family" : "Rodr\u00edguez-Gil", "given" : "J. L.", "non-dropping-particle" : "", "parse-names" : false, "suffix" : "" }, { "dropping-particle" : "", "family" : "Gil", "given" : "A", "non-dropping-particle" : "", "parse-names" : false, "suffix" : "" }, { "dropping-particle" : "", "family" : "Catal\u00e1", "given" : "M.", "non-dropping-particle" : "", "parse-names" : false, "suffix" : "" } ], "container-title" : "Chemosphere", "id" : "ITEM-2", "issue" : "10", "issued" : { "date-parts" : [ [ "2011" ] ] }, "page" : "1336-1348", "title" : "Detection of pharmaceutically active compounds in the rivers and tap water of the Madrid Region (Spain) and potential ecotoxicological risk", "type" : "article-journal", "volume" : "84" }, "uris" : [ "http://www.mendeley.com/documents/?uuid=01338cf0-5bbb-466c-9107-5b2db844d417" ] } ], "mendeley" : { "formattedCitation" : "&lt;sup&gt;10,11&lt;/sup&gt;", "plainTextFormattedCitation" : "10,11", "previouslyFormattedCitation" : "&lt;sup&gt;10,11&lt;/sup&gt;" }, "properties" : { "noteIndex" : 0 }, "schema" : "https://github.com/citation-style-language/schema/raw/master/csl-citation.json" }</w:instrText>
      </w:r>
      <w:r w:rsidR="00790064">
        <w:rPr>
          <w:rFonts w:cs="Times New Roman"/>
        </w:rPr>
        <w:fldChar w:fldCharType="separate"/>
      </w:r>
      <w:r w:rsidR="00790064" w:rsidRPr="00790064">
        <w:rPr>
          <w:rFonts w:cs="Times New Roman"/>
          <w:noProof/>
          <w:vertAlign w:val="superscript"/>
        </w:rPr>
        <w:t>10,11</w:t>
      </w:r>
      <w:r w:rsidR="00790064">
        <w:rPr>
          <w:rFonts w:cs="Times New Roman"/>
        </w:rPr>
        <w:fldChar w:fldCharType="end"/>
      </w:r>
      <w:r w:rsidR="002C01DA">
        <w:rPr>
          <w:rFonts w:cs="Times New Roman"/>
        </w:rPr>
        <w:t xml:space="preserve"> and</w:t>
      </w:r>
    </w:p>
    <w:p w14:paraId="3B49B479" w14:textId="01022A98" w:rsidR="006C4827" w:rsidRDefault="00BF1866" w:rsidP="00FB0B54">
      <w:pPr>
        <w:pStyle w:val="bullets"/>
        <w:widowControl/>
        <w:numPr>
          <w:ilvl w:val="0"/>
          <w:numId w:val="28"/>
        </w:numPr>
        <w:tabs>
          <w:tab w:val="num" w:pos="360"/>
        </w:tabs>
        <w:adjustRightInd/>
        <w:spacing w:after="240" w:line="240" w:lineRule="auto"/>
        <w:ind w:left="634" w:hanging="274"/>
        <w:textAlignment w:val="auto"/>
      </w:pPr>
      <w:r>
        <w:t>D</w:t>
      </w:r>
      <w:r w:rsidR="006C4827">
        <w:t>iscarded cigarette butts have been found to adve</w:t>
      </w:r>
      <w:r w:rsidR="00DB18C3">
        <w:t xml:space="preserve">rsely </w:t>
      </w:r>
      <w:r w:rsidR="003140FA">
        <w:t xml:space="preserve">affect </w:t>
      </w:r>
      <w:r w:rsidR="00DB18C3">
        <w:t xml:space="preserve">the health of </w:t>
      </w:r>
      <w:r w:rsidR="006C4827">
        <w:t>pets and wildlife;</w:t>
      </w:r>
      <w:r w:rsidR="0015234F">
        <w:fldChar w:fldCharType="begin" w:fldLock="1"/>
      </w:r>
      <w:r w:rsidR="00790064">
        <w:instrText>ADDIN CSL_CITATION { "citationItems" : [ { "id" : "ITEM-1", "itemData" : { "DOI" : "10.1136/tc.2011.043489", "ISSN" : "1468-3318", "PMID" : "21504918", "abstract" : "Discarded cigarette butts may present health risks to human infants and animals because of indiscriminate eating behaviours. Nicotine found in cigarette butts may cause vomiting and neurological toxicity; leachates of cigarette butts in aquatic environments may cause exposure to additional toxic chemicals including heavy metals, ethyl phenol and pesticide residues. This report reviews published and grey literature regarding cigarette butt waste consumption by children, pets and wildlife. Although reports of human and animal exposures number in the tens of thousands, severe toxic outcomes due to butt consumption are rare. Nonetheless, the ubiquity of cigarette butt waste and its potential for adverse effects on human and animal health warrants additional research and policy interventions to reduce the stream of these pollutants in the environment.", "author" : [ { "dropping-particle" : "", "family" : "Novotny", "given" : "Thomas E", "non-dropping-particle" : "", "parse-names" : false, "suffix" : "" }, { "dropping-particle" : "", "family" : "Hardin", "given" : "Sarah N", "non-dropping-particle" : "", "parse-names" : false, "suffix" : "" }, { "dropping-particle" : "", "family" : "Hovda", "given" : "Lynn R", "non-dropping-particle" : "", "parse-names" : false, "suffix" : "" }, { "dropping-particle" : "", "family" : "Novotny", "given" : "Dale J", "non-dropping-particle" : "", "parse-names" : false, "suffix" : "" }, { "dropping-particle" : "", "family" : "McLean", "given" : "Mary Kay", "non-dropping-particle" : "", "parse-names" : false, "suffix" : "" }, { "dropping-particle" : "", "family" : "Khan", "given" : "Safdar", "non-dropping-particle" : "", "parse-names" : false, "suffix" : "" } ], "container-title" : "Tobacco control", "id" : "ITEM-1", "issue" : "Suppl 1", "issued" : { "date-parts" : [ [ "2011", "5" ] ] }, "page" : "i17-20", "title" : "Tobacco and cigarette butt consumption in humans and animals.", "type" : "article-journal", "volume" : "20" }, "uris" : [ "http://www.mendeley.com/documents/?uuid=5a716275-d1ca-4b01-ac42-95e00f332872" ] }, { "id" : "ITEM-2", "itemData" : { "DOI" : "10.1136/tc.2010.040170", "ISSN" : "1468-3318", "PMID" : "21504921", "abstract" : "BACKGROUND: Cigarette butts are the most common form of litter, as an estimated 4.5 trillion cigarette butts are thrown away every year worldwide. Many chemical products are used during the course of growing tobacco and manufacturing cigarettes, the residues of which may be found in cigarettes prepared for consumption. Additionally, over 4000 chemicals may also be introduced to the environment via cigarette particulate matter (tar) and mainstream smoke. METHODS: Using US Environmental Protection Agency standard acute fish bioassays, cigarette butt-derived leachate was analysed for aquatic toxicity. Survival was the single endpoint and data were analysed using Comprehensive Environmental Toxicity Information System to identify the LC50 of cigarette butt leachate to fish. RESULTS: The LC50 for leachate from smoked cigarette butts (smoked filter + tobacco) was approximately one cigarette butt/l for both the marine topsmelt (Atherinops affinis) and the freshwater fathead minnow (Pimephales promelas). Leachate from smoked cigarette filters (no tobacco), was less toxic, with LC50 values of 1.8 and 4.3 cigarette butts/l, respectively for both fish species. Unsmoked cigarette filters (no tobacco) were also found to be toxic, with LC50 values of 5.1 and 13.5 cigarette butts/l, respectively, for both fish species. CONCLUSION: Toxicity of cigarette butt leachate was found to increase from unsmoked cigarette filters (no tobacco) to smoked cigarette filters (no tobacco) to smoked cigarette butts (smoked filter + tobacco). This study represents the first in the literature to investigate and affirm the toxicity of cigarette butts to fish, and will assist in assessing the potential ecological risks of cigarette butts to the aquatic environment.", "author" : [ { "dropping-particle" : "", "family" : "Slaughter", "given" : "Elli", "non-dropping-particle" : "", "parse-names" : false, "suffix" : "" }, { "dropping-particle" : "", "family" : "Gersberg", "given" : "Richard M", "non-dropping-particle" : "", "parse-names" : false, "suffix" : "" }, { "dropping-particle" : "", "family" : "Watanabe", "given" : "Kayo", "non-dropping-particle" : "", "parse-names" : false, "suffix" : "" }, { "dropping-particle" : "", "family" : "Rudolph", "given" : "John", "non-dropping-particle" : "", "parse-names" : false, "suffix" : "" }, { "dropping-particle" : "", "family" : "Stransky", "given" : "Chris", "non-dropping-particle" : "", "parse-names" : false, "suffix" : "" }, { "dropping-particle" : "", "family" : "Novotny", "given" : "Thomas E", "non-dropping-particle" : "", "parse-names" : false, "suffix" : "" } ], "container-title" : "Tobacco control", "id" : "ITEM-2", "issue" : "Suppl 1", "issued" : { "date-parts" : [ [ "2011", "5" ] ] }, "page" : "i25-9", "title" : "Toxicity of cigarette butts, and their chemical components, to marine and freshwater fish.", "type" : "article-journal", "volume" : "20" }, "uris" : [ "http://www.mendeley.com/documents/?uuid=c8480ab1-a86a-4e1b-80e0-fc29b66f6623" ] } ], "mendeley" : { "formattedCitation" : "&lt;sup&gt;8,12&lt;/sup&gt;", "plainTextFormattedCitation" : "8,12", "previouslyFormattedCitation" : "&lt;sup&gt;8,12&lt;/sup&gt;" }, "properties" : { "noteIndex" : 0 }, "schema" : "https://github.com/citation-style-language/schema/raw/master/csl-citation.json" }</w:instrText>
      </w:r>
      <w:r w:rsidR="0015234F">
        <w:fldChar w:fldCharType="separate"/>
      </w:r>
      <w:r w:rsidR="00790064" w:rsidRPr="00790064">
        <w:rPr>
          <w:noProof/>
          <w:vertAlign w:val="superscript"/>
        </w:rPr>
        <w:t>8,12</w:t>
      </w:r>
      <w:r w:rsidR="0015234F">
        <w:fldChar w:fldCharType="end"/>
      </w:r>
      <w:r w:rsidR="006C4827">
        <w:t xml:space="preserve"> and</w:t>
      </w:r>
    </w:p>
    <w:p w14:paraId="159D51A3" w14:textId="056E9F81" w:rsidR="006C4827" w:rsidRDefault="00391D0A" w:rsidP="00FB0B54">
      <w:pPr>
        <w:pStyle w:val="bullets"/>
        <w:widowControl/>
        <w:numPr>
          <w:ilvl w:val="0"/>
          <w:numId w:val="28"/>
        </w:numPr>
        <w:tabs>
          <w:tab w:val="num" w:pos="360"/>
        </w:tabs>
        <w:adjustRightInd/>
        <w:spacing w:after="240" w:line="240" w:lineRule="auto"/>
        <w:ind w:left="634" w:hanging="274"/>
        <w:textAlignment w:val="auto"/>
      </w:pPr>
      <w:r>
        <w:t xml:space="preserve">Cigarette filters are made of </w:t>
      </w:r>
      <w:r w:rsidR="006C4827">
        <w:t xml:space="preserve">cellulose acetate, </w:t>
      </w:r>
      <w:r w:rsidR="00AF2812">
        <w:t>which is a non-biodegradable plastic</w:t>
      </w:r>
      <w:r w:rsidR="00683583">
        <w:t>,</w:t>
      </w:r>
      <w:r w:rsidR="00BD0DEB">
        <w:fldChar w:fldCharType="begin" w:fldLock="1"/>
      </w:r>
      <w:r w:rsidR="00790064">
        <w:instrText>ADDIN CSL_CITATION { "citationItems" : [ { "id" : "ITEM-1", "itemData" : { "DOI" : "10.1136/tc.2010.040105", "ISSN" : "1468-3318", "PMID" : "21504919", "abstract" : "BACKGROUND: Cigarette filters are made of non-biodegradable cellulose acetate. As much as 766,571 metric tons of butts wind up as litter worldwide per year. Numerous proposals have been made to prevent or mitigate cigarette butt pollution, but none has been effective; cigarette butts are consistently found to be the single most collected item in beach clean-ups and litter surveys. METHODS: We searched the Legacy Tobacco Documents Library (http://legacy.library.ucsf.edu) and http://tobaccodocuments.org using a snowball strategy beginning with keywords (eg, 'filter', 'biodegradable', 'butts'). Data from approximately 680 documents, dated 1959-2006, were analysed using an interpretive approach. RESULTS: The tobacco industry has feared being held responsible for cigarette litter for more than 20 years. Their efforts to avoid this responsibility included developing biodegradable filters, creating anti-litter campaigns, and distributing portable and permanent ashtrays. They concluded that biodegradable filters would probably encourage littering and would not be marketable, and that smokers were defensive about discarding their tobacco butts and not amenable to anti-litter efforts. CONCLUSIONS: Tobacco control and environmental advocates should develop partnerships to compel the industry to take financial and practical responsibility for cigarette butt waste.", "author" : [ { "dropping-particle" : "", "family" : "Smith", "given" : "Elizabeth A", "non-dropping-particle" : "", "parse-names" : false, "suffix" : "" }, { "dropping-particle" : "", "family" : "Novotny", "given" : "Thomas E", "non-dropping-particle" : "", "parse-names" : false, "suffix" : "" } ], "container-title" : "Tobacco control", "id" : "ITEM-1", "issue" : "Suppl 1", "issued" : { "date-parts" : [ [ "2011", "5" ] ] }, "page" : "i2-9", "title" : "Whose butt is it? Tobacco industry research about smokers and cigarette butt waste", "type" : "article-journal", "volume" : "20" }, "uris" : [ "http://www.mendeley.com/documents/?uuid=ea044596-d9d9-420c-b5d5-61b2c07df469" ] } ], "mendeley" : { "formattedCitation" : "&lt;sup&gt;13&lt;/sup&gt;", "plainTextFormattedCitation" : "13", "previouslyFormattedCitation" : "&lt;sup&gt;13&lt;/sup&gt;" }, "properties" : { "noteIndex" : 0 }, "schema" : "https://github.com/citation-style-language/schema/raw/master/csl-citation.json" }</w:instrText>
      </w:r>
      <w:r w:rsidR="00BD0DEB">
        <w:fldChar w:fldCharType="separate"/>
      </w:r>
      <w:r w:rsidR="00790064" w:rsidRPr="00790064">
        <w:rPr>
          <w:noProof/>
          <w:vertAlign w:val="superscript"/>
        </w:rPr>
        <w:t>13</w:t>
      </w:r>
      <w:r w:rsidR="00BD0DEB">
        <w:fldChar w:fldCharType="end"/>
      </w:r>
      <w:r w:rsidR="00AF2812">
        <w:t xml:space="preserve"> </w:t>
      </w:r>
      <w:r w:rsidR="00683583">
        <w:t>and a</w:t>
      </w:r>
      <w:r w:rsidR="00AF2812">
        <w:t>lthough</w:t>
      </w:r>
      <w:r w:rsidR="00C33708">
        <w:t xml:space="preserve"> UV ray exposure </w:t>
      </w:r>
      <w:r w:rsidR="009F0B30">
        <w:t>can</w:t>
      </w:r>
      <w:r w:rsidR="00C33708">
        <w:t xml:space="preserve"> </w:t>
      </w:r>
      <w:r w:rsidR="00AF2812">
        <w:t>cause cigarette butts to break into smaller pieces, the plastic p</w:t>
      </w:r>
      <w:r w:rsidR="009F0B30">
        <w:t>articles and their toxicants can</w:t>
      </w:r>
      <w:r w:rsidR="00AF2812">
        <w:t xml:space="preserve"> continue leaching chemicals for up to </w:t>
      </w:r>
      <w:r w:rsidR="009504DF">
        <w:t>ten</w:t>
      </w:r>
      <w:r w:rsidR="00AF2812">
        <w:t xml:space="preserve"> years;</w:t>
      </w:r>
      <w:r w:rsidR="00BD0DEB">
        <w:fldChar w:fldCharType="begin" w:fldLock="1"/>
      </w:r>
      <w:r w:rsidR="00AF2D60">
        <w:instrText>ADDIN CSL_CITATION { "citationItems" : [ { "id" : "ITEM-1", "itemData" : { "DOI" : "10.1007/s40572-014-0016-x", "ISSN" : "2196-5412", "author" : [ { "dropping-particle" : "", "family" : "Novotny", "given" : "Thomas E", "non-dropping-particle" : "", "parse-names" : false, "suffix" : "" }, { "dropping-particle" : "", "family" : "Slaughter", "given" : "Elli", "non-dropping-particle" : "", "parse-names" : false, "suffix" : "" } ], "container-title" : "Current Environmental Health Reports", "id" : "ITEM-1", "issued" : { "date-parts" : [ [ "2014" ] ] }, "page" : "208-216", "title" : "Tobacco product waste: An environmental approach to reduce tobacco consumption", "type" : "article-journal", "volume" : "1" }, "uris" : [ "http://www.mendeley.com/documents/?uuid=d4c7276d-0155-499b-b267-b51bde02e5d3" ] } ], "mendeley" : { "formattedCitation" : "&lt;sup&gt;2&lt;/sup&gt;", "plainTextFormattedCitation" : "2", "previouslyFormattedCitation" : "&lt;sup&gt;2&lt;/sup&gt;" }, "properties" : { "noteIndex" : 0 }, "schema" : "https://github.com/citation-style-language/schema/raw/master/csl-citation.json" }</w:instrText>
      </w:r>
      <w:r w:rsidR="00BD0DEB">
        <w:fldChar w:fldCharType="separate"/>
      </w:r>
      <w:r w:rsidR="00BD0DEB" w:rsidRPr="00BD0DEB">
        <w:rPr>
          <w:noProof/>
          <w:vertAlign w:val="superscript"/>
        </w:rPr>
        <w:t>2</w:t>
      </w:r>
      <w:r w:rsidR="00BD0DEB">
        <w:fldChar w:fldCharType="end"/>
      </w:r>
      <w:r w:rsidR="00AF2812">
        <w:t xml:space="preserve"> </w:t>
      </w:r>
      <w:r w:rsidR="006C4827">
        <w:t xml:space="preserve">and </w:t>
      </w:r>
    </w:p>
    <w:p w14:paraId="4F519F39" w14:textId="772F4F17" w:rsidR="007C2622" w:rsidRDefault="007C2622" w:rsidP="00FB0B54">
      <w:pPr>
        <w:pStyle w:val="bullets"/>
        <w:widowControl/>
        <w:numPr>
          <w:ilvl w:val="0"/>
          <w:numId w:val="28"/>
        </w:numPr>
        <w:tabs>
          <w:tab w:val="num" w:pos="360"/>
        </w:tabs>
        <w:adjustRightInd/>
        <w:spacing w:after="240" w:line="240" w:lineRule="auto"/>
        <w:ind w:left="634" w:hanging="274"/>
        <w:textAlignment w:val="auto"/>
      </w:pPr>
      <w:r>
        <w:t>[ insert local data on tobacco litter, if available]</w:t>
      </w:r>
      <w:r w:rsidR="009504DF">
        <w:t xml:space="preserve"> [ </w:t>
      </w:r>
      <w:r>
        <w:t>; and</w:t>
      </w:r>
      <w:r w:rsidR="009504DF">
        <w:t xml:space="preserve"> ]</w:t>
      </w:r>
    </w:p>
    <w:p w14:paraId="095632B7" w14:textId="77777777" w:rsidR="006C4827" w:rsidRDefault="006C4827" w:rsidP="00FB0B54">
      <w:pPr>
        <w:pStyle w:val="BasicParagraph"/>
        <w:spacing w:line="240" w:lineRule="auto"/>
        <w:rPr>
          <w:i/>
          <w:iCs/>
        </w:rPr>
      </w:pPr>
      <w:r>
        <w:t>WHEREAS, cigarette butts pose a health threat to young children, as evidenced by the following:</w:t>
      </w:r>
      <w:r>
        <w:rPr>
          <w:i/>
          <w:iCs/>
        </w:rPr>
        <w:t xml:space="preserve"> </w:t>
      </w:r>
    </w:p>
    <w:p w14:paraId="4AE44443" w14:textId="77777777" w:rsidR="006C4827" w:rsidRDefault="006C4827" w:rsidP="00FB0B54">
      <w:pPr>
        <w:pStyle w:val="BasicParagraph"/>
        <w:spacing w:line="240" w:lineRule="auto"/>
        <w:rPr>
          <w:i/>
          <w:iCs/>
        </w:rPr>
      </w:pPr>
    </w:p>
    <w:p w14:paraId="321B9781" w14:textId="1792D1C7" w:rsidR="006C4827" w:rsidRDefault="006C4827" w:rsidP="00FB0B54">
      <w:pPr>
        <w:pStyle w:val="bullets"/>
        <w:widowControl/>
        <w:numPr>
          <w:ilvl w:val="0"/>
          <w:numId w:val="28"/>
        </w:numPr>
        <w:tabs>
          <w:tab w:val="num" w:pos="360"/>
        </w:tabs>
        <w:adjustRightInd/>
        <w:spacing w:after="240" w:line="240" w:lineRule="auto"/>
        <w:ind w:left="634" w:hanging="274"/>
        <w:textAlignment w:val="auto"/>
      </w:pPr>
      <w:r>
        <w:t>In 2012, American poison control centers received 8,648 reports of</w:t>
      </w:r>
      <w:r w:rsidR="00642989">
        <w:t xml:space="preserve"> </w:t>
      </w:r>
      <w:r>
        <w:t>poisoning by the ingestion of cigarettes, cigarette butts, and other tobacco products</w:t>
      </w:r>
      <w:r w:rsidR="00BF1866">
        <w:t>,</w:t>
      </w:r>
      <w:r>
        <w:t xml:space="preserve"> and 84.5</w:t>
      </w:r>
      <w:r w:rsidR="00683583">
        <w:t xml:space="preserve"> percent</w:t>
      </w:r>
      <w:r>
        <w:t xml:space="preserve"> of these poisonings were in children age </w:t>
      </w:r>
      <w:r w:rsidR="009504DF">
        <w:t>five</w:t>
      </w:r>
      <w:r>
        <w:t xml:space="preserve"> and younger;</w:t>
      </w:r>
      <w:r w:rsidR="007A7B21">
        <w:rPr>
          <w:shd w:val="clear" w:color="auto" w:fill="FFFFFF"/>
        </w:rPr>
        <w:fldChar w:fldCharType="begin" w:fldLock="1"/>
      </w:r>
      <w:r w:rsidR="00790064">
        <w:rPr>
          <w:shd w:val="clear" w:color="auto" w:fill="FFFFFF"/>
        </w:rPr>
        <w:instrText>ADDIN CSL_CITATION { "citationItems" : [ { "id" : "ITEM-1", "itemData" : { "DOI" : "10.3109/15563650.2013.863906", "ISSN" : "1556-9519", "PMID" : "24359283", "abstract" : "BACKGROUND: This is the 30(th) Annual Report of the American Association of Poison Control Centers' (AAPCC) National Poison Data System (NPDS). As of July 1, 2012, 57 of the nation's poison centers (PCs) uploaded case data automatically to NPDS. The upload interval was 7.58 [6.30, 11.22] (median [25%, 75%]) min, creating a near real-time national exposure and information database and surveillance system. METHODOLOGY: We analyzed the case data tabulating specific indices from NPDS. The methodology was similar to that of previous years. Where changes were introduced, the differences are identified. Poison center cases with medical outcomes of death were evaluated by a team of 34 medical and clinical toxicologist reviewers using an ordinal scale of 1-6 to assess the Relative Contribution to Fatality (RCF) of the exposure to the death. RESULTS: In 2012, 3,373,025 closed encounters were logged by NPDS: 2,275,141 human exposures, 66,440 animal exposures, 1,025,547 information calls, 5,679 human confirmed nonexposures, and 218 animal confirmed nonexposures. Total encounters showed a 6.9% decline from 2011, while healthcare facility (HCF) exposure calls increased by 1.2%. All information calls decreased by 14.8% and HCF information calls decreased by 1.7%, medication identification requests (Drug ID) decreased by 22.0%, and human exposures reported to US PCs decreased by 2.5%. Human exposures with less serious outcomes have decreased by 3.7% per year since 2008, while those with more serious outcomes (moderate, major, or death) have increased by 4.6% per year since 2000. The top five substance classes most frequently involved in all human exposures were analgesics (11.6%), cosmetics/personal care products (7.9%), household cleaning substances (7.2%), sedatives/hypnotics/antipsychotics (6.1%), and foreign bodies/toys/miscellaneous (4.1%). Analgesic exposures as a class increased the most rapidly (8,780 calls/year) over the last 12 years. The top five most common exposures in children aged 5 years or less were cosmetics/ personal care products (13.9%), analgesics (9.9%), household cleaning substances (9.7%), foreign bodies/toys/ miscellaneous (7.0%), and topical preparations (6.3%). Drug identification requests comprised 54.4% of all information calls. NPDS documented 2,937 human exposures resulting in death with 2,576 human fatalities judged related (RCF of 1-Undoubtedly responsible, 2-Probably responsible, or 3-Contributory). CONCLUSIONS: These data support the\u2026", "author" : [ { "dropping-particle" : "", "family" : "Mowry", "given" : "James B", "non-dropping-particle" : "", "parse-names" : false, "suffix" : "" }, { "dropping-particle" : "", "family" : "Spyker", "given" : "Daniel A", "non-dropping-particle" : "", "parse-names" : false, "suffix" : "" }, { "dropping-particle" : "", "family" : "Cantilena", "given" : "Louis R", "non-dropping-particle" : "", "parse-names" : false, "suffix" : "" }, { "dropping-particle" : "", "family" : "Bailey", "given" : "J Elise", "non-dropping-particle" : "", "parse-names" : false, "suffix" : "" }, { "dropping-particle" : "", "family" : "Ford", "given" : "Marsha", "non-dropping-particle" : "", "parse-names" : false, "suffix" : "" } ], "container-title" : "Clinical toxicology", "id" : "ITEM-1", "issue" : "10", "issued" : { "date-parts" : [ [ "2013", "12" ] ] }, "page" : "949-1229", "title" : "2012 Annual report of the American Association of Poison Control Centers' National Poison Data System (NPDS): 30th annual report", "type" : "article-journal", "volume" : "51" }, "uris" : [ "http://www.mendeley.com/documents/?uuid=b034ba89-790e-4c92-a0c3-9b7592a44a45" ] } ], "mendeley" : { "formattedCitation" : "&lt;sup&gt;14&lt;/sup&gt;", "plainTextFormattedCitation" : "14", "previouslyFormattedCitation" : "&lt;sup&gt;14&lt;/sup&gt;" }, "properties" : { "noteIndex" : 0 }, "schema" : "https://github.com/citation-style-language/schema/raw/master/csl-citation.json" }</w:instrText>
      </w:r>
      <w:r w:rsidR="007A7B21">
        <w:rPr>
          <w:shd w:val="clear" w:color="auto" w:fill="FFFFFF"/>
        </w:rPr>
        <w:fldChar w:fldCharType="separate"/>
      </w:r>
      <w:r w:rsidR="00790064" w:rsidRPr="00790064">
        <w:rPr>
          <w:noProof/>
          <w:shd w:val="clear" w:color="auto" w:fill="FFFFFF"/>
          <w:vertAlign w:val="superscript"/>
        </w:rPr>
        <w:t>14</w:t>
      </w:r>
      <w:r w:rsidR="007A7B21">
        <w:rPr>
          <w:shd w:val="clear" w:color="auto" w:fill="FFFFFF"/>
        </w:rPr>
        <w:fldChar w:fldCharType="end"/>
      </w:r>
      <w:r>
        <w:t xml:space="preserve"> and</w:t>
      </w:r>
    </w:p>
    <w:p w14:paraId="67900F8B" w14:textId="20B96225" w:rsidR="005739E7" w:rsidRDefault="006C4827" w:rsidP="00FB0B54">
      <w:pPr>
        <w:pStyle w:val="bullets"/>
        <w:widowControl/>
        <w:numPr>
          <w:ilvl w:val="0"/>
          <w:numId w:val="28"/>
        </w:numPr>
        <w:tabs>
          <w:tab w:val="num" w:pos="360"/>
        </w:tabs>
        <w:adjustRightInd/>
        <w:spacing w:after="240" w:line="240" w:lineRule="auto"/>
        <w:ind w:left="634" w:hanging="274"/>
        <w:textAlignment w:val="auto"/>
      </w:pPr>
      <w:r>
        <w:t>Children who ingest cigarette butts can experience vomiting, nausea, lethargy, and gagging;</w:t>
      </w:r>
      <w:r w:rsidR="004770DF">
        <w:fldChar w:fldCharType="begin" w:fldLock="1"/>
      </w:r>
      <w:r w:rsidR="00790064">
        <w:instrText>ADDIN CSL_CITATION { "citationItems" : [ { "id" : "ITEM-1", "itemData" : { "author" : [ { "dropping-particle" : "", "family" : "Lewander", "given" : "W", "non-dropping-particle" : "", "parse-names" : false, "suffix" : "" }, { "dropping-particle" : "", "family" : "Wine", "given" : "H", "non-dropping-particle" : "", "parse-names" : false, "suffix" : "" }, { "dropping-particle" : "", "family" : "Carnevale", "given" : "R", "non-dropping-particle" : "", "parse-names" : false, "suffix" : "" }, { "dropping-particle" : "", "family" : "Lindenmayer", "given" : "J", "non-dropping-particle" : "", "parse-names" : false, "suffix" : "" }, { "dropping-particle" : "", "family" : "Harvey", "given" : "E", "non-dropping-particle" : "", "parse-names" : false, "suffix" : "" }, { "dropping-particle" : "", "family" : "Hall-Walker", "given" : "C", "non-dropping-particle" : "", "parse-names" : false, "suffix" : "" }, { "dropping-particle" : "", "family" : "Lambright", "given" : "L", "non-dropping-particle" : "", "parse-names" : false, "suffix" : "" }, { "dropping-particle" : "", "family" : "Manzo", "given" : "E", "non-dropping-particle" : "", "parse-names" : false, "suffix" : "" } ], "container-title" : "Morbidity and Mortality Weekly Report", "id" : "ITEM-1", "issue" : "6", "issued" : { "date-parts" : [ [ "1997" ] ] }, "page" : "125-128", "title" : "Ingestion of cigarettes and cigarette butts by children \u00ad\u2013 Rhode Island, January 1994 -\u00ad July 1996", "type" : "article-journal", "volume" : "40" }, "uris" : [ "http://www.mendeley.com/documents/?uuid=6eb8c7f7-eeeb-47d7-84ca-e20f4cf9952e" ] } ], "mendeley" : { "formattedCitation" : "&lt;sup&gt;15&lt;/sup&gt;", "plainTextFormattedCitation" : "15", "previouslyFormattedCitation" : "&lt;sup&gt;15&lt;/sup&gt;" }, "properties" : { "noteIndex" : 0 }, "schema" : "https://github.com/citation-style-language/schema/raw/master/csl-citation.json" }</w:instrText>
      </w:r>
      <w:r w:rsidR="004770DF">
        <w:fldChar w:fldCharType="separate"/>
      </w:r>
      <w:r w:rsidR="00790064" w:rsidRPr="00790064">
        <w:rPr>
          <w:noProof/>
          <w:vertAlign w:val="superscript"/>
        </w:rPr>
        <w:t>15</w:t>
      </w:r>
      <w:r w:rsidR="004770DF">
        <w:fldChar w:fldCharType="end"/>
      </w:r>
      <w:r>
        <w:t xml:space="preserve"> an</w:t>
      </w:r>
      <w:r w:rsidR="005739E7">
        <w:t>d</w:t>
      </w:r>
    </w:p>
    <w:p w14:paraId="1CB145FA" w14:textId="02327A5E" w:rsidR="00042B9E" w:rsidRDefault="00042B9E" w:rsidP="00BE3863">
      <w:pPr>
        <w:pStyle w:val="BasicParagraph"/>
      </w:pPr>
      <w:r>
        <w:t xml:space="preserve">WHEREAS, </w:t>
      </w:r>
      <w:r w:rsidR="00AB1B45">
        <w:t>tobacco ind</w:t>
      </w:r>
      <w:r w:rsidR="001057B3">
        <w:t xml:space="preserve">ustry documents show that </w:t>
      </w:r>
      <w:r w:rsidR="001D1106">
        <w:t>tobacco companies are</w:t>
      </w:r>
      <w:r w:rsidR="00A41C44">
        <w:t xml:space="preserve"> aware of</w:t>
      </w:r>
      <w:r w:rsidR="00AB1B45">
        <w:t xml:space="preserve"> the impact of </w:t>
      </w:r>
      <w:r w:rsidR="00F7017A">
        <w:t>tobacco waste,</w:t>
      </w:r>
      <w:r w:rsidR="00AB1B45">
        <w:t xml:space="preserve"> </w:t>
      </w:r>
      <w:r w:rsidR="001D1106">
        <w:t>yet they have</w:t>
      </w:r>
      <w:r w:rsidR="001057B3">
        <w:t xml:space="preserve"> not engaged in efforts </w:t>
      </w:r>
      <w:r w:rsidR="00A41C44">
        <w:t>to</w:t>
      </w:r>
      <w:r w:rsidR="001057B3">
        <w:t xml:space="preserve"> effe</w:t>
      </w:r>
      <w:r w:rsidR="00CF4A5A">
        <w:t xml:space="preserve">ctively address its cleanup and </w:t>
      </w:r>
      <w:r w:rsidR="001057B3">
        <w:t>disposal</w:t>
      </w:r>
      <w:r w:rsidR="00BE3863">
        <w:t>;</w:t>
      </w:r>
      <w:r w:rsidR="00FC4AB3">
        <w:fldChar w:fldCharType="begin" w:fldLock="1"/>
      </w:r>
      <w:r w:rsidR="00790064">
        <w:instrText>ADDIN CSL_CITATION { "citationItems" : [ { "id" : "ITEM-1", "itemData" : { "DOI" : "10.1136/tc.2010.040105", "ISSN" : "1468-3318", "PMID" : "21504919", "abstract" : "BACKGROUND: Cigarette filters are made of non-biodegradable cellulose acetate. As much as 766,571 metric tons of butts wind up as litter worldwide per year. Numerous proposals have been made to prevent or mitigate cigarette butt pollution, but none has been effective; cigarette butts are consistently found to be the single most collected item in beach clean-ups and litter surveys. METHODS: We searched the Legacy Tobacco Documents Library (http://legacy.library.ucsf.edu) and http://tobaccodocuments.org using a snowball strategy beginning with keywords (eg, 'filter', 'biodegradable', 'butts'). Data from approximately 680 documents, dated 1959-2006, were analysed using an interpretive approach. RESULTS: The tobacco industry has feared being held responsible for cigarette litter for more than 20 years. Their efforts to avoid this responsibility included developing biodegradable filters, creating anti-litter campaigns, and distributing portable and permanent ashtrays. They concluded that biodegradable filters would probably encourage littering and would not be marketable, and that smokers were defensive about discarding their tobacco butts and not amenable to anti-litter efforts. CONCLUSIONS: Tobacco control and environmental advocates should develop partnerships to compel the industry to take financial and practical responsibility for cigarette butt waste.", "author" : [ { "dropping-particle" : "", "family" : "Smith", "given" : "Elizabeth A", "non-dropping-particle" : "", "parse-names" : false, "suffix" : "" }, { "dropping-particle" : "", "family" : "Novotny", "given" : "Thomas E", "non-dropping-particle" : "", "parse-names" : false, "suffix" : "" } ], "container-title" : "Tobacco control", "id" : "ITEM-1", "issue" : "Suppl 1", "issued" : { "date-parts" : [ [ "2011", "5" ] ] }, "page" : "i2-9", "title" : "Whose butt is it? Tobacco industry research about smokers and cigarette butt waste", "type" : "article-journal", "volume" : "20" }, "uris" : [ "http://www.mendeley.com/documents/?uuid=ea044596-d9d9-420c-b5d5-61b2c07df469" ] }, { "id" : "ITEM-2", "itemData" : { "DOI" : "10.3390/ijerph9062189", "ISBN" : "1202454577", "ISSN" : "1660-4601", "PMID" : "22829798", "abstract" : "Cigarette butts are consistently the most collected items in litter clean-up efforts, which are a costly burden to local economies. In addition, tobacco waste may be detrimental to our natural environment. The tobacco industry has conducted or funded numerous studies on smokers' littering knowledge and behavior, however, non-industry sponsored research is rare. We sought to examine whether demographics and smokers' knowledge and beliefs toward cigarette waste as litter predicts littering behavior. Smokers aged 18 and older (n = 1,000) were interviewed about their knowledge and beliefs towards cigarette waste as litter. Respondents were members of the Research Now panel, an online panel of over three million respondents in the United States. Multivariate logistic regressions were conducted to determine factors significantly predictive of ever having littered cigarette butts or having littered cigarette butts within the past month (p-value &lt; 0.05). The majority (74.1%) of smokers reported having littered cigarette butts at least once in their life, by disposing of them on the ground or throwing them out of a car window. Over half (55.7%) reported disposing of cigarette butts on the ground, in a sewer/gutter, or down a drain in the past month. Those who did not consider cigarette butts to be litter were over three and half times as likely to report having ever littered cigarette butts (OR = 3.68, 95%CI = 2.04, 6.66) and four times as likely to have littered cigarette butts in the past month (OR = 4.00, 95%CI = 2.53, 6.32). Males were significantly more likely to have littered cigarette butts in the past month compared to females (OR = 1.49, 95%CI = 1.14, 1.94). Holding the belief that cigarette butts are not litter was the only belief in this study that predicted ever or past-month littering of cigarette waste. Messages in anti-cigarette-litter campaigns should emphasize that cigarette butts are not just litter but are toxic waste and are harmful when disposed of improperly.", "author" : [ { "dropping-particle" : "", "family" : "Rath", "given" : "Jessica M", "non-dropping-particle" : "", "parse-names" : false, "suffix" : "" }, { "dropping-particle" : "", "family" : "Rubenstein", "given" : "Rebecca A", "non-dropping-particle" : "", "parse-names" : false, "suffix" : "" }, { "dropping-particle" : "", "family" : "Curry", "given" : "Laurel E", "non-dropping-particle" : "", "parse-names" : false, "suffix" : "" }, { "dropping-particle" : "", "family" : "Shank", "given" : "Sarah E", "non-dropping-particle" : "", "parse-names" : false, "suffix" : "" }, { "dropping-particle" : "", "family" : "Cartwright", "given" : "Julia C", "non-dropping-particle" : "", "parse-names" : false, "suffix" : "" } ], "container-title" : "International journal of environmental research and public health", "id" : "ITEM-2", "issue" : "6", "issued" : { "date-parts" : [ [ "2012", "6" ] ] }, "page" : "2189-203", "title" : "Cigarette litter: Smokers' attitudes and behaviors", "type" : "article-journal", "volume" : "9" }, "uris" : [ "http://www.mendeley.com/documents/?uuid=74e7a2aa-da2a-44fa-a25c-50be40762e4e" ] }, { "id" : "ITEM-3", "itemData" : { "DOI" : "10.1136/tc.2010.036491", "ISSN" : "1468-3318", "PMID" : "20966130", "abstract" : "BACKGROUND: Cigarette butt litter is a potential target of tobacco control. In addition to its toxicity and non-biodegradability, it can justify environmental regulation and policies that raise the price of tobacco and further denormalise its use. This paper examines how the tobacco industry has managed the cigarette butt litter issue and how the issue has been covered in the media. METHODS: We searched the Legacy Tobacco Documents Library (http://legacy.library.ucsf.edu/) using a snowball strategy. We analysed data from approximately 700 documents, dated 1959-2006, using an interpretive approach. We also searched two newspaper databases, Lexis/Nexis and Newsbank, and found 406 relevant articles, dated 1982-2009 which we analysed quantitatively and qualitatively. RESULTS: The tobacco industry monitored and developed strategies for dealing with the cigarette litter issue because it affected the social acceptability of smoking, created the potential for alliances between tobacco control and environmental advocates, and created a target for regulation. The industry developed anti-litter programs with Keep America Beautiful (KAB) and similar organisations. Media coverage focused on industry-acceptable solutions, such as volunteer clean-ups and installation of ashtrays; stories that mentioned KAB were also more frequently positive towards the tobacco industry. Among alternative approaches, clean outdoor air (COA) laws received the most media attention. CONCLUSIONS: Cigarette litter, like secondhand smoke, is the result of smoker behaviour and affects nonsmokers. The tobacco industry has tried and failed to mitigate the impact of cigarette litter. Tobacco control advocates should explore alliances with environmental groups and propose policy options that hold the industry accountable for cigarette waste.", "author" : [ { "dropping-particle" : "", "family" : "Smith", "given" : "Elizabeth A", "non-dropping-particle" : "", "parse-names" : false, "suffix" : "" }, { "dropping-particle" : "", "family" : "McDaniel", "given" : "Patricia A", "non-dropping-particle" : "", "parse-names" : false, "suffix" : "" } ], "container-title" : "Tobacco control", "id" : "ITEM-3", "issue" : "2", "issued" : { "date-parts" : [ [ "2011", "3" ] ] }, "page" : "100-6", "title" : "Covering their butts: Responses to the cigarette litter problem", "type" : "article-journal", "volume" : "20" }, "uris" : [ "http://www.mendeley.com/documents/?uuid=584c5bb2-5620-4525-a27e-abf002b69a8f" ] } ], "mendeley" : { "formattedCitation" : "&lt;sup&gt;3,13,16&lt;/sup&gt;", "plainTextFormattedCitation" : "3,13,16", "previouslyFormattedCitation" : "&lt;sup&gt;3,13,16&lt;/sup&gt;" }, "properties" : { "noteIndex" : 0 }, "schema" : "https://github.com/citation-style-language/schema/raw/master/csl-citation.json" }</w:instrText>
      </w:r>
      <w:r w:rsidR="00FC4AB3">
        <w:fldChar w:fldCharType="separate"/>
      </w:r>
      <w:r w:rsidR="00790064" w:rsidRPr="00790064">
        <w:rPr>
          <w:noProof/>
          <w:vertAlign w:val="superscript"/>
        </w:rPr>
        <w:t>3,13,16</w:t>
      </w:r>
      <w:r w:rsidR="00FC4AB3">
        <w:fldChar w:fldCharType="end"/>
      </w:r>
      <w:r w:rsidR="00BE3863">
        <w:t xml:space="preserve"> </w:t>
      </w:r>
      <w:r w:rsidR="009504DF">
        <w:t>and</w:t>
      </w:r>
    </w:p>
    <w:p w14:paraId="25AC1987" w14:textId="77777777" w:rsidR="00116B6C" w:rsidRDefault="00116B6C" w:rsidP="00BE3863">
      <w:pPr>
        <w:pStyle w:val="BasicParagraph"/>
      </w:pPr>
    </w:p>
    <w:p w14:paraId="54C4EB1C" w14:textId="768671DE" w:rsidR="00116B6C" w:rsidRDefault="00116B6C" w:rsidP="00BE3863">
      <w:pPr>
        <w:pStyle w:val="BasicParagraph"/>
      </w:pPr>
      <w:r>
        <w:t xml:space="preserve">WHEREAS, </w:t>
      </w:r>
      <w:r w:rsidR="007F15DE">
        <w:t xml:space="preserve">scientific evidence indicates that </w:t>
      </w:r>
      <w:r>
        <w:t>cigarette filters do not protect smokers from the health consequences of smoking</w:t>
      </w:r>
      <w:r w:rsidR="009C568D">
        <w:t>,</w:t>
      </w:r>
      <w:r w:rsidR="007F15DE">
        <w:fldChar w:fldCharType="begin" w:fldLock="1"/>
      </w:r>
      <w:r w:rsidR="00790064">
        <w:instrText>ADDIN CSL_CITATION { "citationItems" : [ { "id" : "ITEM-1", "itemData" : { "ISBN" : "NNBBMQ", "author" : [ { "dropping-particle" : "", "family" : "Stanhope", "given" : "Bayne-Jones", "non-dropping-particle" : "", "parse-names" : false, "suffix" : "" }, { "dropping-particle" : "", "family" : "Burdette", "given" : "Walter J", "non-dropping-particle" : "", "parse-names" : false, "suffix" : "" }, { "dropping-particle" : "", "family" : "Cochran", "given" : "William G", "non-dropping-particle" : "", "parse-names" : false, "suffix" : "" }, { "dropping-particle" : "", "family" : "Farber", "given" : "Emmanuel", "non-dropping-particle" : "", "parse-names" : false, "suffix" : "" }, { "dropping-particle" : "", "family" : "Fieser", "given" : "Louis F", "non-dropping-particle" : "", "parse-names" : false, "suffix" : "" }, { "dropping-particle" : "", "family" : "Furth", "given" : "Jacob", "non-dropping-particle" : "", "parse-names" : false, "suffix" : "" }, { "dropping-particle" : "", "family" : "Hickam", "given" : "John B", "non-dropping-particle" : "", "parse-names" : false, "suffix" : "" }, { "dropping-particle" : "", "family" : "LeMaistre", "given" : "Charles", "non-dropping-particle" : "", "parse-names" : false, "suffix" : "" }, { "dropping-particle" : "", "family" : "Schuman", "given" : "Leonard M", "non-dropping-particle" : "", "parse-names" : false, "suffix" : "" }, { "dropping-particle" : "", "family" : "Seevers", "given" : "Maurice H", "non-dropping-particle" : "", "parse-names" : false, "suffix" : "" } ], "id" : "ITEM-1", "issued" : { "date-parts" : [ [ "1964" ] ] }, "publisher-place" : "Washington, DC: U.S. Department of Health, Education, and Welfare", "title" : "Smoking and Health: Report of the Advisory Committee to the Surgeon General of the Public Health Service", "type" : "report" }, "uris" : [ "http://www.mendeley.com/documents/?uuid=9cc739be-081c-4739-ad89-96caae26468b" ] }, { "id" : "ITEM-2", "itemData" : { "DOI" : "10.1136/tc.2010.040113", "ISSN" : "0964-4563", "PMID" : "21504917", "abstract" : "When lung cancer fears emerged in the 1950s, cigarette companies initiated a shift in cigarette design from unfiltered to filtered cigarettes. Both the ineffectiveness of cigarette filters and the tobacco industry's misleading marketing of the benefits of filtered cigarettes have been well documented. However, during the 1950s and 1960s, American cigarette companies spent millions of dollars to solve what the industry identified as the 'filter problem'. These extensive filter research and development efforts suggest a phase of genuine optimism among cigarette designers that cigarette filters could be engineered to mitigate the health hazards of smoking.", "author" : [ { "dropping-particle" : "", "family" : "Harris", "given" : "Bradford", "non-dropping-particle" : "", "parse-names" : false, "suffix" : "" } ], "container-title" : "Tobacco control", "id" : "ITEM-2", "issue" : "Suppl 1", "issued" : { "date-parts" : [ [ "2011" ] ] }, "page" : "i10-i16", "title" : "The intractable cigarette 'filter problem'", "type" : "article-journal", "volume" : "20" }, "uris" : [ "http://www.mendeley.com/documents/?uuid=c319f634-4700-44a2-b6f7-8f7e058dca72" ] }, { "id" : "ITEM-3", "itemData" : { "DOI" : "10.1002/ijc.25531", "ISSN" : "00207136", "author" : [ { "dropping-particle" : "", "family" : "Ito", "given" : "Hidemi", "non-dropping-particle" : "", "parse-names" : false, "suffix" : "" }, { "dropping-particle" : "", "family" : "Matsuo", "given" : "Keitaro", "non-dropping-particle" : "", "parse-names" : false, "suffix" : "" }, { "dropping-particle" : "", "family" : "Tanaka", "given" : "Hideo", "non-dropping-particle" : "", "parse-names" : false, "suffix" : "" }, { "dropping-particle" : "", "family" : "Koestler", "given" : "Devin C.", "non-dropping-particle" : "", "parse-names" : false, "suffix" : "" }, { "dropping-particle" : "", "family" : "Ombao", "given" : "Hernando", "non-dropping-particle" : "", "parse-names" : false, "suffix" : "" }, { "dropping-particle" : "", "family" : "Fulton", "given" : "John", "non-dropping-particle" : "", "parse-names" : false, "suffix" : "" }, { "dropping-particle" : "", "family" : "Shibata", "given" : "Akiko", "non-dropping-particle" : "", "parse-names" : false, "suffix" : "" }, { "dropping-particle" : "", "family" : "Fujita", "given" : "Manabu", "non-dropping-particle" : "", "parse-names" : false, "suffix" : "" }, { "dropping-particle" : "", "family" : "Sugiyama", "given" : "Hiromi", "non-dropping-particle" : "", "parse-names" : false, "suffix" : "" }, { "dropping-particle" : "", "family" : "Soda", "given" : "Midori", "non-dropping-particle" : "", "parse-names" : false, "suffix" : "" }, { "dropping-particle" : "", "family" : "Sobue", "given" : "Tomotaka", "non-dropping-particle" : "", "parse-names" : false, "suffix" : "" }, { "dropping-particle" : "", "family" : "Mor", "given" : "Vincent", "non-dropping-particle" : "", "parse-names" : false, "suffix" : "" } ], "container-title" : "International Journal of Cancer", "id" : "ITEM-3", "issue" : "8", "issued" : { "date-parts" : [ [ "2011" ] ] }, "page" : "1918-1928", "title" : "Nonfilter and filter cigarette consumption and the incidence of lung cancer by histological type in Japan and the United States: Analysis of 30-year data from population-based cancer registries", "type" : "article-journal", "volume" : "128" }, "uris" : [ "http://www.mendeley.com/documents/?uuid=45eb872b-629d-4fa0-8c48-0ed2c7614eb6" ] } ], "mendeley" : { "formattedCitation" : "&lt;sup&gt;17\u201319&lt;/sup&gt;", "plainTextFormattedCitation" : "17\u201319", "previouslyFormattedCitation" : "&lt;sup&gt;17\u201319&lt;/sup&gt;" }, "properties" : { "noteIndex" : 0 }, "schema" : "https://github.com/citation-style-language/schema/raw/master/csl-citation.json" }</w:instrText>
      </w:r>
      <w:r w:rsidR="007F15DE">
        <w:fldChar w:fldCharType="separate"/>
      </w:r>
      <w:r w:rsidR="00790064" w:rsidRPr="00790064">
        <w:rPr>
          <w:noProof/>
          <w:vertAlign w:val="superscript"/>
        </w:rPr>
        <w:t>17–19</w:t>
      </w:r>
      <w:r w:rsidR="007F15DE">
        <w:fldChar w:fldCharType="end"/>
      </w:r>
      <w:r>
        <w:t xml:space="preserve"> and instead make it easier for young people to start smoking and discourage </w:t>
      </w:r>
      <w:r w:rsidR="004A1626">
        <w:t xml:space="preserve">people who </w:t>
      </w:r>
      <w:r>
        <w:t>smoke from quitting;</w:t>
      </w:r>
      <w:r w:rsidR="00F9639A">
        <w:fldChar w:fldCharType="begin" w:fldLock="1"/>
      </w:r>
      <w:r w:rsidR="00790064">
        <w:instrText>ADDIN CSL_CITATION { "citationItems" : [ { "id" : "ITEM-1", "itemData" : { "DOI" : "10.1136/tc.2010.040113", "ISSN" : "0964-4563", "PMID" : "21504917", "abstract" : "When lung cancer fears emerged in the 1950s, cigarette companies initiated a shift in cigarette design from unfiltered to filtered cigarettes. Both the ineffectiveness of cigarette filters and the tobacco industry's misleading marketing of the benefits of filtered cigarettes have been well documented. However, during the 1950s and 1960s, American cigarette companies spent millions of dollars to solve what the industry identified as the 'filter problem'. These extensive filter research and development efforts suggest a phase of genuine optimism among cigarette designers that cigarette filters could be engineered to mitigate the health hazards of smoking.", "author" : [ { "dropping-particle" : "", "family" : "Harris", "given" : "Bradford", "non-dropping-particle" : "", "parse-names" : false, "suffix" : "" } ], "container-title" : "Tobacco control", "id" : "ITEM-1", "issue" : "Suppl 1", "issued" : { "date-parts" : [ [ "2011" ] ] }, "page" : "i10-i16", "title" : "The intractable cigarette 'filter problem'", "type" : "article-journal", "volume" : "20" }, "uris" : [ "http://www.mendeley.com/documents/?uuid=c319f634-4700-44a2-b6f7-8f7e058dca72" ] }, { "id" : "ITEM-2", "itemData" : { "DOI" : "10.3390/ijerph6051691", "ISSN" : "1660-4601", "PMID" : "19543415", "abstract" : "Discarded cigarette butts are a form of non-biodegradable litter. Carried as runoff from streets to drains, to rivers, and ultimately to the ocean and its beaches, cigarette filters are the single most collected item in international beach cleanups each year. They are an environmental blight on streets, sidewalks, and other open areas. Rather than being a protective health device, cigarette filters are primarily a marketing tool to help sell 'safe' cigarettes. They are perceived by much of the public (especially current smokers) to reduce the health risks of smoking through technology. Filters have reduced the machine-measured yield of tar and nicotine from burning cigarettes, but there is controversy as to whether this has correspondingly reduced the disease burden of smoking to the population. Filters actually may serve to sustain smoking by making it seem less urgent for smokers to quit and easier for children to initiate smoking because of reduced irritation from early experimentation. Several options are available to reduce the environmental impact of cigarette butt waste, including developing biodegradable filters, increasing fines and penalties for littering butts, monetary deposits on filters, increasing availability of butt receptacles, and expanded public education. It may even be possible to ban the sale of filtered cigarettes altogether on the basis of their adverse environmental impact. This option may be attractive in coastal regions where beaches accumulate butt waste and where smoking indoors is increasingly prohibited. Additional research is needed on the various policy options, including behavioral research on the impact of banning the sale of filtered cigarettes altogether.", "author" : [ { "dropping-particle" : "", "family" : "Novotny", "given" : "Thomas E", "non-dropping-particle" : "", "parse-names" : false, "suffix" : "" }, { "dropping-particle" : "", "family" : "Lum", "given" : "Kristen", "non-dropping-particle" : "", "parse-names" : false, "suffix" : "" }, { "dropping-particle" : "", "family" : "Smith", "given" : "Elizabeth", "non-dropping-particle" : "", "parse-names" : false, "suffix" : "" }, { "dropping-particle" : "", "family" : "Wang", "given" : "Vivian", "non-dropping-particle" : "", "parse-names" : false, "suffix" : "" }, { "dropping-particle" : "", "family" : "Barnes", "given" : "Richard", "non-dropping-particle" : "", "parse-names" : false, "suffix" : "" } ], "container-title" : "International journal of environmental research and public health", "id" : "ITEM-2", "issue" : "5", "issued" : { "date-parts" : [ [ "2009", "5" ] ] }, "page" : "1691-705", "title" : "Cigarettes butts and the case for an environmental policy on hazardous cigarette waste.", "type" : "article-journal", "volume" : "6" }, "uris" : [ "http://www.mendeley.com/documents/?uuid=a4008f71-803a-4cb7-abb1-25955653d40a" ] }, { "id" : "ITEM-3", "itemData" : { "DOI" : "http://cancercontrol.cancer.gov/tcrb/monographs/13/m13_complete.pdf", "PMID" : "819", "author" : [ { "dropping-particle" : "", "family" : "National Cancer Institute", "given" : "", "non-dropping-particle" : "", "parse-names" : false, "suffix" : "" } ], "id" : "ITEM-3", "issued" : { "date-parts" : [ [ "2001" ] ] }, "publisher-place" : "Bethesda, MD: U.S. Department of Health and Human Services, National Institutes of Health, National Cancer Institute", "title" : "Smoking and Tobacco Control Monograph No. 13: Risks Associated with Smoking Cigarettes with Low Machine-Measured Yields of Tar and Nicotine", "type" : "book" }, "uris" : [ "http://www.mendeley.com/documents/?uuid=4b51c503-3286-480d-8887-6eebf1f195ff" ] } ], "mendeley" : { "formattedCitation" : "&lt;sup&gt;7,18,20&lt;/sup&gt;", "plainTextFormattedCitation" : "7,18,20", "previouslyFormattedCitation" : "&lt;sup&gt;7,18,20&lt;/sup&gt;" }, "properties" : { "noteIndex" : 0 }, "schema" : "https://github.com/citation-style-language/schema/raw/master/csl-citation.json" }</w:instrText>
      </w:r>
      <w:r w:rsidR="00F9639A">
        <w:fldChar w:fldCharType="separate"/>
      </w:r>
      <w:r w:rsidR="00790064" w:rsidRPr="00790064">
        <w:rPr>
          <w:noProof/>
          <w:vertAlign w:val="superscript"/>
        </w:rPr>
        <w:t>7,18,20</w:t>
      </w:r>
      <w:r w:rsidR="00F9639A">
        <w:fldChar w:fldCharType="end"/>
      </w:r>
      <w:r w:rsidR="009504DF">
        <w:t xml:space="preserve"> and</w:t>
      </w:r>
    </w:p>
    <w:p w14:paraId="57D652AC" w14:textId="77777777" w:rsidR="00042B9E" w:rsidRDefault="00042B9E" w:rsidP="002460DD">
      <w:pPr>
        <w:pStyle w:val="BasicParagraph"/>
      </w:pPr>
    </w:p>
    <w:p w14:paraId="60558359" w14:textId="67268B18" w:rsidR="00C75528" w:rsidRDefault="00C75528" w:rsidP="00BF1866">
      <w:pPr>
        <w:pStyle w:val="BasicParagraph"/>
      </w:pPr>
      <w:r>
        <w:t>NOW THEREFORE, it is the intent of the [ </w:t>
      </w:r>
      <w:r>
        <w:rPr>
          <w:u w:val="single"/>
        </w:rPr>
        <w:t>City Council</w:t>
      </w:r>
      <w:r>
        <w:t xml:space="preserve"> / </w:t>
      </w:r>
      <w:r>
        <w:rPr>
          <w:u w:val="double"/>
        </w:rPr>
        <w:t>Board of Supervisors</w:t>
      </w:r>
      <w:r>
        <w:t xml:space="preserve"> ], in enacting this </w:t>
      </w:r>
      <w:r w:rsidR="004A1626">
        <w:t>Ordinance</w:t>
      </w:r>
      <w:r>
        <w:t>, to</w:t>
      </w:r>
      <w:r w:rsidR="00BF1866">
        <w:t xml:space="preserve"> require all </w:t>
      </w:r>
      <w:r w:rsidR="00427630">
        <w:t>Producer</w:t>
      </w:r>
      <w:r w:rsidR="00BF1866">
        <w:t>s who elect to sell their filtered tobacco products within [ </w:t>
      </w:r>
      <w:r w:rsidR="00BF1866">
        <w:rPr>
          <w:u w:val="single"/>
        </w:rPr>
        <w:t>City</w:t>
      </w:r>
      <w:r w:rsidR="00BF1866">
        <w:t xml:space="preserve"> / </w:t>
      </w:r>
      <w:r w:rsidR="00BF1866">
        <w:rPr>
          <w:u w:val="double"/>
        </w:rPr>
        <w:t>County</w:t>
      </w:r>
      <w:r w:rsidR="00BF1866">
        <w:t xml:space="preserve"> ] to develop a </w:t>
      </w:r>
      <w:r w:rsidR="00042B9E">
        <w:t xml:space="preserve">local </w:t>
      </w:r>
      <w:r w:rsidR="00215494">
        <w:t>T</w:t>
      </w:r>
      <w:r w:rsidR="00696780">
        <w:t xml:space="preserve">obacco </w:t>
      </w:r>
      <w:r w:rsidR="00215494">
        <w:t>L</w:t>
      </w:r>
      <w:r w:rsidR="00696780">
        <w:t xml:space="preserve">itter </w:t>
      </w:r>
      <w:r w:rsidR="00215494">
        <w:t>C</w:t>
      </w:r>
      <w:r w:rsidR="00696780">
        <w:t>ontrol</w:t>
      </w:r>
      <w:r w:rsidR="00BF1866">
        <w:t xml:space="preserve"> </w:t>
      </w:r>
      <w:r w:rsidR="00215494">
        <w:t>P</w:t>
      </w:r>
      <w:r w:rsidR="00391D0A">
        <w:t>rogram</w:t>
      </w:r>
      <w:r w:rsidR="00BF1866">
        <w:t xml:space="preserve"> for the safe collection and disposal of </w:t>
      </w:r>
      <w:r w:rsidR="00BC6E1F">
        <w:t>T</w:t>
      </w:r>
      <w:r w:rsidR="00BF1866">
        <w:t xml:space="preserve">obacco </w:t>
      </w:r>
      <w:r w:rsidR="00BC6E1F">
        <w:t>W</w:t>
      </w:r>
      <w:r w:rsidR="00BF1866">
        <w:t xml:space="preserve">aste, regardless of where the </w:t>
      </w:r>
      <w:r w:rsidR="00427630">
        <w:t>Producer</w:t>
      </w:r>
      <w:r w:rsidR="00BF1866">
        <w:t xml:space="preserve">s are based or where the product originates. </w:t>
      </w:r>
    </w:p>
    <w:p w14:paraId="4B9CC6DF" w14:textId="77777777" w:rsidR="00C75528" w:rsidRDefault="00C75528" w:rsidP="00C75528">
      <w:pPr>
        <w:pStyle w:val="NormalText"/>
        <w:widowControl/>
        <w:suppressAutoHyphens/>
      </w:pPr>
    </w:p>
    <w:p w14:paraId="5886352C" w14:textId="13F559BE" w:rsidR="00C75528" w:rsidRDefault="00C75528" w:rsidP="00F7467F">
      <w:pPr>
        <w:pStyle w:val="commentsbox"/>
        <w:ind w:left="0"/>
      </w:pPr>
      <w:r w:rsidRPr="00FD5E57">
        <w:rPr>
          <w:b/>
          <w:caps/>
        </w:rPr>
        <w:t>comment:</w:t>
      </w:r>
      <w:r>
        <w:t xml:space="preserve"> These findings lay out the policy rationale for the </w:t>
      </w:r>
      <w:r w:rsidR="004A1626">
        <w:t>O</w:t>
      </w:r>
      <w:r>
        <w:t xml:space="preserve">rdinance. It is not necessary to include all of the findings in your </w:t>
      </w:r>
      <w:r w:rsidR="0025024C">
        <w:t>jurisdiction</w:t>
      </w:r>
      <w:r w:rsidR="004A1626">
        <w:t>’s policy</w:t>
      </w:r>
      <w:r>
        <w:t xml:space="preserve">, but policymakers may find it helpful to state the </w:t>
      </w:r>
      <w:r w:rsidR="004A1626">
        <w:t>O</w:t>
      </w:r>
      <w:r>
        <w:t>rdinance’s rationale. The findings should be tailored to the needs of your community.</w:t>
      </w:r>
    </w:p>
    <w:p w14:paraId="2FB2C2DC" w14:textId="77777777" w:rsidR="00C75528" w:rsidRDefault="00C75528" w:rsidP="00C75528">
      <w:pPr>
        <w:pStyle w:val="BasicParagraph"/>
        <w:rPr>
          <w:b/>
        </w:rPr>
      </w:pPr>
    </w:p>
    <w:p w14:paraId="77EA3EA5" w14:textId="77777777" w:rsidR="009A1968" w:rsidRDefault="009A1968" w:rsidP="002460DD">
      <w:pPr>
        <w:pStyle w:val="BasicParagraph"/>
        <w:rPr>
          <w:b/>
        </w:rPr>
      </w:pPr>
    </w:p>
    <w:p w14:paraId="58278B2A" w14:textId="77777777" w:rsidR="00FB0B54" w:rsidRDefault="00FB0B54">
      <w:pPr>
        <w:spacing w:line="240" w:lineRule="auto"/>
        <w:rPr>
          <w:rFonts w:cs="Times-Roman"/>
          <w:b/>
          <w:color w:val="000000"/>
          <w:lang w:bidi="en-US"/>
        </w:rPr>
      </w:pPr>
      <w:r>
        <w:rPr>
          <w:b/>
        </w:rPr>
        <w:br w:type="page"/>
      </w:r>
    </w:p>
    <w:p w14:paraId="70724024" w14:textId="12F83C21" w:rsidR="00C75528" w:rsidRDefault="00C75528" w:rsidP="002460DD">
      <w:pPr>
        <w:pStyle w:val="BasicParagraph"/>
      </w:pPr>
      <w:r>
        <w:rPr>
          <w:b/>
        </w:rPr>
        <w:lastRenderedPageBreak/>
        <w:t>SECTION II.</w:t>
      </w:r>
      <w:r>
        <w:t xml:space="preserve"> [ </w:t>
      </w:r>
      <w:r>
        <w:rPr>
          <w:u w:val="single"/>
        </w:rPr>
        <w:t>Article</w:t>
      </w:r>
      <w:r>
        <w:t xml:space="preserve"> / </w:t>
      </w:r>
      <w:r>
        <w:rPr>
          <w:u w:val="double"/>
        </w:rPr>
        <w:t>Section</w:t>
      </w:r>
      <w:r>
        <w:t xml:space="preserve"> ] of the [ ____ ] Municipal Code is hereby </w:t>
      </w:r>
      <w:r w:rsidR="00200FF8">
        <w:t>[</w:t>
      </w:r>
      <w:r w:rsidR="004272A4">
        <w:t xml:space="preserve"> </w:t>
      </w:r>
      <w:r>
        <w:t>amended to read</w:t>
      </w:r>
      <w:r w:rsidR="004272A4">
        <w:t xml:space="preserve"> </w:t>
      </w:r>
      <w:r w:rsidR="00200FF8">
        <w:t>/ added</w:t>
      </w:r>
      <w:r w:rsidR="004272A4">
        <w:t xml:space="preserve"> </w:t>
      </w:r>
      <w:r w:rsidR="00200FF8">
        <w:t>]</w:t>
      </w:r>
      <w:r>
        <w:t xml:space="preserve"> as follows:</w:t>
      </w:r>
    </w:p>
    <w:p w14:paraId="6A139D30" w14:textId="77777777" w:rsidR="00F7467F" w:rsidRDefault="00F7467F" w:rsidP="00F7467F">
      <w:pPr>
        <w:pStyle w:val="BasicParagraph"/>
        <w:rPr>
          <w:b/>
        </w:rPr>
      </w:pPr>
    </w:p>
    <w:p w14:paraId="0D821AE0" w14:textId="1B233652" w:rsidR="00C75528" w:rsidRDefault="00C75528" w:rsidP="00FB0B54">
      <w:pPr>
        <w:pStyle w:val="BasicParagraph"/>
        <w:spacing w:line="240" w:lineRule="auto"/>
      </w:pPr>
      <w:r>
        <w:rPr>
          <w:b/>
        </w:rPr>
        <w:t>Sec. [ ____ (*1) ]. DEFINITIONS.</w:t>
      </w:r>
      <w:r>
        <w:t xml:space="preserve"> The following words and phrases, whenever used in this [ </w:t>
      </w:r>
      <w:r>
        <w:rPr>
          <w:u w:val="single"/>
        </w:rPr>
        <w:t>article</w:t>
      </w:r>
      <w:r>
        <w:t xml:space="preserve"> / </w:t>
      </w:r>
      <w:r>
        <w:rPr>
          <w:u w:val="double"/>
        </w:rPr>
        <w:t>chapter</w:t>
      </w:r>
      <w:r>
        <w:t xml:space="preserve"> ], shall have the meanings defined in this </w:t>
      </w:r>
      <w:r w:rsidR="00980D70">
        <w:t>S</w:t>
      </w:r>
      <w:r>
        <w:t xml:space="preserve">ection unless the context clearly requires otherwise: </w:t>
      </w:r>
    </w:p>
    <w:p w14:paraId="2B2D461C" w14:textId="77777777" w:rsidR="00215494" w:rsidRDefault="00215494" w:rsidP="00FB0B54">
      <w:pPr>
        <w:pStyle w:val="BasicParagraph"/>
        <w:spacing w:line="240" w:lineRule="auto"/>
      </w:pPr>
    </w:p>
    <w:p w14:paraId="661C49FF" w14:textId="3FDBFCD1" w:rsidR="000A39E5" w:rsidRPr="00215494" w:rsidRDefault="00215494" w:rsidP="00FB0B54">
      <w:pPr>
        <w:spacing w:line="240" w:lineRule="auto"/>
        <w:ind w:left="1080" w:hanging="360"/>
      </w:pPr>
      <w:r>
        <w:t xml:space="preserve">(a) </w:t>
      </w:r>
      <w:r w:rsidR="000A39E5" w:rsidRPr="00215494">
        <w:t>“Brand” means a name, symbol, word</w:t>
      </w:r>
      <w:r w:rsidR="009504DF" w:rsidRPr="00215494">
        <w:t>,</w:t>
      </w:r>
      <w:r w:rsidR="000A39E5" w:rsidRPr="00215494">
        <w:t xml:space="preserve"> or mark that identifies a product, rather than its components, </w:t>
      </w:r>
      <w:r w:rsidR="001E3DF7">
        <w:t>and</w:t>
      </w:r>
      <w:r w:rsidR="003B054B" w:rsidRPr="00215494">
        <w:t xml:space="preserve"> </w:t>
      </w:r>
      <w:r w:rsidR="000A39E5" w:rsidRPr="00215494">
        <w:t>attributes t</w:t>
      </w:r>
      <w:r w:rsidR="0031715D" w:rsidRPr="00215494">
        <w:t>he product to the owner of the B</w:t>
      </w:r>
      <w:r w:rsidR="000A39E5" w:rsidRPr="00215494">
        <w:t>rand.</w:t>
      </w:r>
    </w:p>
    <w:p w14:paraId="664FAAD4" w14:textId="77777777" w:rsidR="00810929" w:rsidRDefault="00810929" w:rsidP="00FB0B54">
      <w:pPr>
        <w:pStyle w:val="bullets-abc"/>
        <w:spacing w:line="240" w:lineRule="auto"/>
        <w:ind w:firstLine="0"/>
      </w:pPr>
    </w:p>
    <w:p w14:paraId="19597623" w14:textId="46807B6E" w:rsidR="00014659" w:rsidRDefault="00215494" w:rsidP="00FB0B54">
      <w:pPr>
        <w:pStyle w:val="bullets-abc"/>
        <w:spacing w:line="240" w:lineRule="auto"/>
        <w:ind w:left="1080"/>
      </w:pPr>
      <w:r>
        <w:t xml:space="preserve">(b) </w:t>
      </w:r>
      <w:r w:rsidR="003B28A4">
        <w:t>“Collection Rate</w:t>
      </w:r>
      <w:r w:rsidR="005E620E">
        <w:t>” means the percentage of</w:t>
      </w:r>
      <w:r w:rsidR="00014659">
        <w:t xml:space="preserve"> Tobacco Waste</w:t>
      </w:r>
      <w:r w:rsidR="0050464F">
        <w:t>, by weight,</w:t>
      </w:r>
      <w:r w:rsidR="00014659">
        <w:t xml:space="preserve"> that is collected during a calendar year by a Producer, group of Producers, or </w:t>
      </w:r>
      <w:r w:rsidR="003C7203">
        <w:t xml:space="preserve">Waste </w:t>
      </w:r>
      <w:r w:rsidR="00014659">
        <w:t>Organization, a</w:t>
      </w:r>
      <w:r w:rsidR="0050464F">
        <w:t xml:space="preserve">s compared </w:t>
      </w:r>
      <w:r w:rsidR="0025024C">
        <w:t xml:space="preserve">with </w:t>
      </w:r>
      <w:r w:rsidR="0050464F">
        <w:t>the</w:t>
      </w:r>
      <w:r w:rsidR="00014659">
        <w:t xml:space="preserve"> weight of </w:t>
      </w:r>
      <w:r w:rsidR="0050464F">
        <w:t>all Tobacco Waste that is estimated to be generated in [ </w:t>
      </w:r>
      <w:r w:rsidR="0050464F" w:rsidRPr="0050464F">
        <w:rPr>
          <w:u w:val="single"/>
        </w:rPr>
        <w:t>City</w:t>
      </w:r>
      <w:r w:rsidR="0050464F">
        <w:t xml:space="preserve"> / </w:t>
      </w:r>
      <w:r w:rsidR="0050464F" w:rsidRPr="0050464F">
        <w:rPr>
          <w:u w:val="double"/>
        </w:rPr>
        <w:t>County</w:t>
      </w:r>
      <w:r w:rsidR="0050464F">
        <w:t xml:space="preserve"> ] annually. </w:t>
      </w:r>
    </w:p>
    <w:p w14:paraId="1815DE81" w14:textId="77777777" w:rsidR="00014659" w:rsidRDefault="00014659" w:rsidP="00FB0B54">
      <w:pPr>
        <w:pStyle w:val="bullets-abc"/>
        <w:spacing w:line="240" w:lineRule="auto"/>
        <w:ind w:firstLine="0"/>
      </w:pPr>
    </w:p>
    <w:p w14:paraId="33936B49" w14:textId="3F475B01" w:rsidR="00C75528" w:rsidRDefault="003C7B7A" w:rsidP="00FB0B54">
      <w:pPr>
        <w:pStyle w:val="bullets-abc"/>
        <w:spacing w:line="240" w:lineRule="auto"/>
        <w:ind w:left="1080"/>
      </w:pPr>
      <w:r>
        <w:t>(</w:t>
      </w:r>
      <w:r w:rsidR="00E102F0">
        <w:t>c</w:t>
      </w:r>
      <w:r w:rsidR="00C75528">
        <w:t xml:space="preserve">) </w:t>
      </w:r>
      <w:r w:rsidR="00C75528">
        <w:tab/>
        <w:t>“Department” means [ ____ ], and any agency or Person designated by the Department to enforce or administer the provisions of this [ </w:t>
      </w:r>
      <w:r w:rsidR="00C75528">
        <w:rPr>
          <w:u w:val="single"/>
        </w:rPr>
        <w:t>article</w:t>
      </w:r>
      <w:r w:rsidR="00C75528">
        <w:t xml:space="preserve"> / </w:t>
      </w:r>
      <w:r w:rsidR="00C75528">
        <w:rPr>
          <w:u w:val="double"/>
        </w:rPr>
        <w:t>chapter</w:t>
      </w:r>
      <w:r w:rsidR="00C75528">
        <w:t xml:space="preserve"> ]. </w:t>
      </w:r>
    </w:p>
    <w:p w14:paraId="3987AD2E" w14:textId="77777777" w:rsidR="00C75528" w:rsidRDefault="00C75528" w:rsidP="00C75528">
      <w:pPr>
        <w:pStyle w:val="LevelA"/>
        <w:widowControl/>
        <w:suppressAutoHyphens/>
      </w:pPr>
    </w:p>
    <w:p w14:paraId="250B9980" w14:textId="1DB35CF0" w:rsidR="00C75528" w:rsidRDefault="00C75528" w:rsidP="00C75528">
      <w:pPr>
        <w:pStyle w:val="commentsbox"/>
        <w:ind w:left="990"/>
      </w:pPr>
      <w:r w:rsidRPr="00FD5E57">
        <w:rPr>
          <w:b/>
          <w:caps/>
        </w:rPr>
        <w:t>comment:</w:t>
      </w:r>
      <w:r>
        <w:t xml:space="preserve"> This term is used in the </w:t>
      </w:r>
      <w:r w:rsidR="0025024C">
        <w:t>O</w:t>
      </w:r>
      <w:r>
        <w:t>rdinance to refer to the city or county agency ch</w:t>
      </w:r>
      <w:r w:rsidR="0075679F">
        <w:t xml:space="preserve">arged with </w:t>
      </w:r>
      <w:r>
        <w:t xml:space="preserve">enforcing the </w:t>
      </w:r>
      <w:r w:rsidR="0025024C">
        <w:t>O</w:t>
      </w:r>
      <w:r>
        <w:t xml:space="preserve">rdinance. The primary enforcing agency may designate additional agencies to assist in administering and/or enforcing the </w:t>
      </w:r>
      <w:r w:rsidR="00790064">
        <w:t>O</w:t>
      </w:r>
      <w:r>
        <w:t>rdinance.</w:t>
      </w:r>
      <w:r w:rsidR="009504DF">
        <w:t xml:space="preserve"> When </w:t>
      </w:r>
      <w:r w:rsidR="0025024C">
        <w:t xml:space="preserve">choosing </w:t>
      </w:r>
      <w:r w:rsidR="009504DF">
        <w:t xml:space="preserve">the primary enforcing agency, it may be helpful to consider that departments focused on </w:t>
      </w:r>
      <w:r w:rsidR="0050355F">
        <w:t xml:space="preserve">diverting </w:t>
      </w:r>
      <w:r w:rsidR="009504DF">
        <w:t xml:space="preserve">waste </w:t>
      </w:r>
      <w:r w:rsidR="0050355F">
        <w:t>from landfills—for example, a public works department—</w:t>
      </w:r>
      <w:r w:rsidR="009504DF">
        <w:t xml:space="preserve">may find it hard to prioritize </w:t>
      </w:r>
      <w:r w:rsidR="00BA18FC">
        <w:t>pollution prevention for</w:t>
      </w:r>
      <w:r w:rsidR="009504DF">
        <w:t xml:space="preserve"> products that do not weigh much, such as cigarette butts. </w:t>
      </w:r>
      <w:r w:rsidR="00180DD0">
        <w:t>On the other hand, d</w:t>
      </w:r>
      <w:r w:rsidR="009504DF">
        <w:t xml:space="preserve">epartments focused on watershed health and sustainability, </w:t>
      </w:r>
      <w:r w:rsidR="0050355F">
        <w:t xml:space="preserve">such as an environmental health department, </w:t>
      </w:r>
      <w:r w:rsidR="009504DF">
        <w:t xml:space="preserve">may be able to justify focusing on products that are small and </w:t>
      </w:r>
      <w:r w:rsidR="00180DD0">
        <w:t>lightweight</w:t>
      </w:r>
      <w:r w:rsidR="009504DF">
        <w:t xml:space="preserve"> because they can cite the disproportionate impacts to the environment. </w:t>
      </w:r>
    </w:p>
    <w:p w14:paraId="490C8A88" w14:textId="77777777" w:rsidR="00C75528" w:rsidRDefault="00C75528" w:rsidP="00C75528">
      <w:pPr>
        <w:pStyle w:val="LevelA"/>
        <w:widowControl/>
        <w:suppressAutoHyphens/>
      </w:pPr>
    </w:p>
    <w:p w14:paraId="44CD148C" w14:textId="5CE2CC67" w:rsidR="00E102F0" w:rsidRDefault="00E102F0" w:rsidP="00FB0B54">
      <w:pPr>
        <w:pStyle w:val="bullets-abc"/>
        <w:spacing w:line="240" w:lineRule="auto"/>
        <w:ind w:left="1080"/>
      </w:pPr>
      <w:r>
        <w:t>(d) “Disposer</w:t>
      </w:r>
      <w:r w:rsidRPr="001A7686">
        <w:t xml:space="preserve">” means a </w:t>
      </w:r>
      <w:r>
        <w:t xml:space="preserve">resident of </w:t>
      </w:r>
      <w:r w:rsidRPr="001A7686">
        <w:t xml:space="preserve">this </w:t>
      </w:r>
      <w:r>
        <w:t>[ </w:t>
      </w:r>
      <w:r>
        <w:rPr>
          <w:u w:val="single"/>
        </w:rPr>
        <w:t>City</w:t>
      </w:r>
      <w:r>
        <w:t xml:space="preserve"> / </w:t>
      </w:r>
      <w:r>
        <w:rPr>
          <w:u w:val="double"/>
        </w:rPr>
        <w:t>County</w:t>
      </w:r>
      <w:r>
        <w:t> ], any Person engaged in business i</w:t>
      </w:r>
      <w:r w:rsidRPr="001A7686">
        <w:t xml:space="preserve">n </w:t>
      </w:r>
      <w:r>
        <w:t>[ </w:t>
      </w:r>
      <w:r>
        <w:rPr>
          <w:u w:val="single"/>
        </w:rPr>
        <w:t>City</w:t>
      </w:r>
      <w:r>
        <w:t xml:space="preserve"> / </w:t>
      </w:r>
      <w:r>
        <w:rPr>
          <w:u w:val="double"/>
        </w:rPr>
        <w:t>County</w:t>
      </w:r>
      <w:r>
        <w:t> ], or a government agency with offices in this [ </w:t>
      </w:r>
      <w:r>
        <w:rPr>
          <w:u w:val="single"/>
        </w:rPr>
        <w:t>City</w:t>
      </w:r>
      <w:r>
        <w:t xml:space="preserve"> / </w:t>
      </w:r>
      <w:r>
        <w:rPr>
          <w:u w:val="double"/>
        </w:rPr>
        <w:t>County</w:t>
      </w:r>
      <w:r>
        <w:t> ]</w:t>
      </w:r>
      <w:r w:rsidRPr="001A7686">
        <w:t>.</w:t>
      </w:r>
      <w:r>
        <w:t xml:space="preserve"> “Disposer” does not include Tobacco Retailers.</w:t>
      </w:r>
    </w:p>
    <w:p w14:paraId="0A9A2A3C" w14:textId="77777777" w:rsidR="00E102F0" w:rsidRDefault="00E102F0" w:rsidP="00E102F0">
      <w:pPr>
        <w:pStyle w:val="bullets-abc"/>
        <w:ind w:left="0" w:firstLine="0"/>
      </w:pPr>
    </w:p>
    <w:p w14:paraId="5752FE70" w14:textId="1E2B7AE4" w:rsidR="00E102F0" w:rsidRDefault="00E102F0" w:rsidP="00E102F0">
      <w:pPr>
        <w:pStyle w:val="commentsbox"/>
        <w:ind w:left="990"/>
      </w:pPr>
      <w:r w:rsidRPr="00FD5E57">
        <w:rPr>
          <w:b/>
          <w:caps/>
        </w:rPr>
        <w:t>comment:</w:t>
      </w:r>
      <w:r>
        <w:t xml:space="preserve"> This term is used in the </w:t>
      </w:r>
      <w:r w:rsidR="00180DD0">
        <w:t>O</w:t>
      </w:r>
      <w:r>
        <w:t xml:space="preserve">rdinance to refer to individuals or entities who have Tobacco Waste to dispose of. This includes individual smokers as well as businesses </w:t>
      </w:r>
      <w:r w:rsidR="00180DD0">
        <w:t xml:space="preserve">and </w:t>
      </w:r>
      <w:r>
        <w:t>organizations that collect Tobacco Waste in ash cans or other receptacles</w:t>
      </w:r>
      <w:r w:rsidR="003B054B">
        <w:t xml:space="preserve"> for disposal</w:t>
      </w:r>
      <w:r>
        <w:t>. To identify people or companies that are engaged in business in your jurisdiction, you may wish to reference your locality’s business licens</w:t>
      </w:r>
      <w:r w:rsidR="00442701">
        <w:t>ing laws</w:t>
      </w:r>
      <w:r>
        <w:t xml:space="preserve">. </w:t>
      </w:r>
    </w:p>
    <w:p w14:paraId="4CED406B" w14:textId="77777777" w:rsidR="00E102F0" w:rsidRDefault="00E102F0" w:rsidP="00215494">
      <w:pPr>
        <w:pStyle w:val="bullets-abc"/>
        <w:ind w:left="1080"/>
      </w:pPr>
    </w:p>
    <w:p w14:paraId="385BD91E" w14:textId="7B939377" w:rsidR="00475B70" w:rsidRDefault="003C7B7A" w:rsidP="00FB0B54">
      <w:pPr>
        <w:pStyle w:val="bullets-abc"/>
        <w:spacing w:line="240" w:lineRule="auto"/>
        <w:ind w:left="1080"/>
      </w:pPr>
      <w:r>
        <w:t>(</w:t>
      </w:r>
      <w:r w:rsidR="005C1134">
        <w:t>e</w:t>
      </w:r>
      <w:r w:rsidR="006031AD">
        <w:t xml:space="preserve">) </w:t>
      </w:r>
      <w:r w:rsidR="006031AD">
        <w:tab/>
        <w:t xml:space="preserve">“Filtered Tobacco Product” means any </w:t>
      </w:r>
      <w:r w:rsidR="00F81B45">
        <w:t>T</w:t>
      </w:r>
      <w:r w:rsidR="006031AD">
        <w:t xml:space="preserve">obacco </w:t>
      </w:r>
      <w:r w:rsidR="00F81B45">
        <w:t>P</w:t>
      </w:r>
      <w:r w:rsidR="006031AD">
        <w:t xml:space="preserve">roduct </w:t>
      </w:r>
      <w:r w:rsidR="000E35B5">
        <w:t xml:space="preserve">incorporating </w:t>
      </w:r>
      <w:r w:rsidR="006031AD">
        <w:t>a single-use filter made of any material</w:t>
      </w:r>
      <w:r w:rsidR="00180DD0">
        <w:t>,</w:t>
      </w:r>
      <w:r w:rsidR="006031AD">
        <w:t xml:space="preserve"> including, but not limited to, cellulose acetate or other fibrous plastic material, or any organic or biodegradable material.</w:t>
      </w:r>
      <w:r>
        <w:t xml:space="preserve"> “Filtered Tobacco Product” includes, but is not limited</w:t>
      </w:r>
      <w:r w:rsidR="00F81B45">
        <w:t xml:space="preserve"> to</w:t>
      </w:r>
      <w:r>
        <w:t xml:space="preserve">, Tobacco Products known or labeled as </w:t>
      </w:r>
      <w:r w:rsidR="00E102F0">
        <w:t xml:space="preserve">filtered </w:t>
      </w:r>
      <w:r>
        <w:t xml:space="preserve">cigarettes, </w:t>
      </w:r>
      <w:r w:rsidR="00E102F0">
        <w:t xml:space="preserve">filtered </w:t>
      </w:r>
      <w:r>
        <w:t>little cigars, and filtered cigars.</w:t>
      </w:r>
      <w:r w:rsidR="006E30FA">
        <w:t xml:space="preserve"> “Filtered Tobacco Product” does not include electronic </w:t>
      </w:r>
      <w:r w:rsidR="009014DB">
        <w:t>smoking devices</w:t>
      </w:r>
      <w:r w:rsidR="006E30FA">
        <w:t>.</w:t>
      </w:r>
    </w:p>
    <w:p w14:paraId="778857F8" w14:textId="5C79F5AA" w:rsidR="00475B70" w:rsidRDefault="00475B70" w:rsidP="00215494">
      <w:pPr>
        <w:pStyle w:val="commentsbox"/>
        <w:ind w:left="990"/>
      </w:pPr>
      <w:r w:rsidRPr="00FD5E57">
        <w:rPr>
          <w:b/>
          <w:caps/>
        </w:rPr>
        <w:lastRenderedPageBreak/>
        <w:t>comment:</w:t>
      </w:r>
      <w:r>
        <w:t xml:space="preserve"> This definition determine</w:t>
      </w:r>
      <w:r w:rsidR="00564075">
        <w:t>s</w:t>
      </w:r>
      <w:r>
        <w:t xml:space="preserve"> which kinds of </w:t>
      </w:r>
      <w:r w:rsidR="00F6043A" w:rsidRPr="001F3E01">
        <w:t>T</w:t>
      </w:r>
      <w:r w:rsidRPr="001F3E01">
        <w:t xml:space="preserve">obacco </w:t>
      </w:r>
      <w:r w:rsidR="00F6043A" w:rsidRPr="001F3E01">
        <w:t>W</w:t>
      </w:r>
      <w:r w:rsidRPr="001F3E01">
        <w:t>aste</w:t>
      </w:r>
      <w:r w:rsidR="00564075">
        <w:t xml:space="preserve"> a </w:t>
      </w:r>
      <w:r w:rsidR="00E62492">
        <w:t>Tobacco Litter Control</w:t>
      </w:r>
      <w:r w:rsidR="00F85D67">
        <w:t xml:space="preserve"> P</w:t>
      </w:r>
      <w:r w:rsidR="00564075">
        <w:t>rogram</w:t>
      </w:r>
      <w:r w:rsidR="00F6043A">
        <w:t xml:space="preserve"> must collect</w:t>
      </w:r>
      <w:r>
        <w:t>. The definition includes</w:t>
      </w:r>
      <w:r w:rsidR="00E102F0">
        <w:t xml:space="preserve"> filtered</w:t>
      </w:r>
      <w:r>
        <w:t xml:space="preserve"> </w:t>
      </w:r>
      <w:r w:rsidR="0070459C">
        <w:t xml:space="preserve">cigarettes and filtered cigars, but excludes disposable electronic </w:t>
      </w:r>
      <w:r w:rsidR="00A5170E">
        <w:t>smoking devices</w:t>
      </w:r>
      <w:r w:rsidR="006E30FA">
        <w:t>.</w:t>
      </w:r>
      <w:r w:rsidR="00EF20DC">
        <w:t xml:space="preserve"> While single-use electronic cigarettes may harm the environment and human health if disposed of improperly, </w:t>
      </w:r>
      <w:r w:rsidR="003C6E90">
        <w:t>they are a relatively new technology, and at the time of publication</w:t>
      </w:r>
      <w:r w:rsidR="000E35B5">
        <w:t xml:space="preserve"> of this </w:t>
      </w:r>
      <w:r w:rsidR="00BE18DB">
        <w:t>M</w:t>
      </w:r>
      <w:r w:rsidR="000E35B5">
        <w:t xml:space="preserve">odel </w:t>
      </w:r>
      <w:r w:rsidR="00BE18DB">
        <w:t>O</w:t>
      </w:r>
      <w:r w:rsidR="000E35B5">
        <w:t>rdinance</w:t>
      </w:r>
      <w:r w:rsidR="00F6043A">
        <w:t>,</w:t>
      </w:r>
      <w:r w:rsidR="003C6E90">
        <w:t xml:space="preserve"> there i</w:t>
      </w:r>
      <w:r w:rsidR="00564075">
        <w:t>s insufficient</w:t>
      </w:r>
      <w:r w:rsidR="003C6E90">
        <w:t xml:space="preserve"> evidence on</w:t>
      </w:r>
      <w:r w:rsidR="00564075">
        <w:t xml:space="preserve"> how these devices are being disposed of, and</w:t>
      </w:r>
      <w:r w:rsidR="003C6E90">
        <w:t xml:space="preserve"> the impacts of </w:t>
      </w:r>
      <w:r w:rsidR="00564075">
        <w:t>that</w:t>
      </w:r>
      <w:r w:rsidR="003C6E90">
        <w:t xml:space="preserve"> disposal. As more information on electronic cigarette disposal becomes available, this Model Ordinance may be updated to include an option for regulating electronic cigarettes under </w:t>
      </w:r>
      <w:r w:rsidR="00E62492">
        <w:t>Tobacco Litter Control</w:t>
      </w:r>
      <w:r w:rsidR="00F85D67">
        <w:t xml:space="preserve"> Programs</w:t>
      </w:r>
      <w:r w:rsidR="003C6E90">
        <w:t>. If your jurisdiction is interested in this option, please contact ChangeLab Solutions for more information.</w:t>
      </w:r>
    </w:p>
    <w:p w14:paraId="78C47E9F" w14:textId="77777777" w:rsidR="006031AD" w:rsidRDefault="006031AD" w:rsidP="00C7764D">
      <w:pPr>
        <w:pStyle w:val="bullets-abc"/>
      </w:pPr>
    </w:p>
    <w:p w14:paraId="253AA368" w14:textId="0BC316B2" w:rsidR="00C75528" w:rsidRDefault="00C75528" w:rsidP="00FB0B54">
      <w:pPr>
        <w:pStyle w:val="bullets-abc"/>
        <w:spacing w:line="240" w:lineRule="auto"/>
        <w:ind w:left="1080"/>
      </w:pPr>
      <w:r>
        <w:t>(</w:t>
      </w:r>
      <w:r w:rsidR="005C1134">
        <w:t>f</w:t>
      </w:r>
      <w:r>
        <w:t>)</w:t>
      </w:r>
      <w:r>
        <w:tab/>
      </w:r>
      <w:r w:rsidRPr="00DB641C">
        <w:rPr>
          <w:spacing w:val="-4"/>
        </w:rPr>
        <w:t>“Person” means any natural person, partnership, cooperative association, corporation, personal representative, receiver, trustee, assignee, or any other legal entity.</w:t>
      </w:r>
    </w:p>
    <w:p w14:paraId="559BA5B8" w14:textId="77777777" w:rsidR="00C75528" w:rsidRDefault="00C75528" w:rsidP="00C7764D">
      <w:pPr>
        <w:pStyle w:val="LevelA"/>
        <w:widowControl/>
        <w:suppressAutoHyphens/>
        <w:ind w:left="994"/>
      </w:pPr>
    </w:p>
    <w:p w14:paraId="4F3174FC" w14:textId="1C1B5E0C" w:rsidR="00C75528" w:rsidRDefault="00C75528" w:rsidP="00C75528">
      <w:pPr>
        <w:pStyle w:val="commentsbox"/>
        <w:ind w:left="990"/>
      </w:pPr>
      <w:r w:rsidRPr="00FD5E57">
        <w:rPr>
          <w:b/>
          <w:caps/>
        </w:rPr>
        <w:t>comment:</w:t>
      </w:r>
      <w:r>
        <w:t xml:space="preserve"> The </w:t>
      </w:r>
      <w:r w:rsidR="00D16F02">
        <w:t>city or county c</w:t>
      </w:r>
      <w:r>
        <w:t xml:space="preserve">ode likely contains a definition of </w:t>
      </w:r>
      <w:r>
        <w:rPr>
          <w:rFonts w:ascii="Times New Roman" w:hAnsi="Times New Roman"/>
        </w:rPr>
        <w:t>“</w:t>
      </w:r>
      <w:r w:rsidR="00F6043A">
        <w:t>P</w:t>
      </w:r>
      <w:r>
        <w:t>erson</w:t>
      </w:r>
      <w:r>
        <w:rPr>
          <w:rFonts w:ascii="Times New Roman" w:hAnsi="Times New Roman"/>
        </w:rPr>
        <w:t>”</w:t>
      </w:r>
      <w:r>
        <w:t xml:space="preserve"> and, if so, the definition provided here can be omitted.</w:t>
      </w:r>
    </w:p>
    <w:p w14:paraId="3761CC07" w14:textId="77777777" w:rsidR="00C75528" w:rsidRDefault="00C75528" w:rsidP="00C75528">
      <w:pPr>
        <w:pStyle w:val="LevelA"/>
        <w:widowControl/>
        <w:suppressAutoHyphens/>
      </w:pPr>
    </w:p>
    <w:p w14:paraId="2F467D4F" w14:textId="0012A78C" w:rsidR="00206265" w:rsidRPr="00206265" w:rsidRDefault="00FB0B54" w:rsidP="00FB0B54">
      <w:pPr>
        <w:pStyle w:val="bullets-abc"/>
        <w:spacing w:line="240" w:lineRule="auto"/>
        <w:ind w:left="1080"/>
      </w:pPr>
      <w:r w:rsidRPr="00206265">
        <w:t xml:space="preserve"> </w:t>
      </w:r>
      <w:r w:rsidR="00206265" w:rsidRPr="00206265">
        <w:t>(g) “Producer” means, with regard to each Brand of Filtered Tobacco Product that is sold, offered for sale, or distributed in [ </w:t>
      </w:r>
      <w:r w:rsidR="00206265" w:rsidRPr="00206265">
        <w:rPr>
          <w:u w:val="single"/>
        </w:rPr>
        <w:t>City</w:t>
      </w:r>
      <w:r w:rsidR="00206265" w:rsidRPr="00206265">
        <w:t xml:space="preserve"> / </w:t>
      </w:r>
      <w:r w:rsidR="00206265" w:rsidRPr="006468D2">
        <w:rPr>
          <w:u w:val="double"/>
        </w:rPr>
        <w:t>County</w:t>
      </w:r>
      <w:r w:rsidR="00206265" w:rsidRPr="00206265">
        <w:t> ], one of the following:</w:t>
      </w:r>
    </w:p>
    <w:p w14:paraId="3E421857" w14:textId="621A5A51" w:rsidR="00206265" w:rsidRPr="00206265" w:rsidRDefault="00206265" w:rsidP="00FB0B54">
      <w:pPr>
        <w:pStyle w:val="bullets-abc"/>
        <w:spacing w:line="240" w:lineRule="auto"/>
      </w:pPr>
    </w:p>
    <w:p w14:paraId="08AC96E1" w14:textId="19C58880" w:rsidR="00206265" w:rsidRPr="00206265" w:rsidRDefault="00206265" w:rsidP="00FB0B54">
      <w:pPr>
        <w:pStyle w:val="bullets-abc"/>
        <w:spacing w:line="240" w:lineRule="auto"/>
        <w:ind w:left="1440"/>
      </w:pPr>
      <w:r w:rsidRPr="00206265">
        <w:t xml:space="preserve">(1) The manufacturer of a Filtered Tobacco Product </w:t>
      </w:r>
      <w:r w:rsidR="007C726C">
        <w:t xml:space="preserve">in </w:t>
      </w:r>
      <w:r w:rsidR="007C726C" w:rsidRPr="00206265">
        <w:t>[ </w:t>
      </w:r>
      <w:r w:rsidR="007C726C" w:rsidRPr="00206265">
        <w:rPr>
          <w:u w:val="single"/>
        </w:rPr>
        <w:t>City</w:t>
      </w:r>
      <w:r w:rsidR="007C726C" w:rsidRPr="00206265">
        <w:t xml:space="preserve"> / </w:t>
      </w:r>
      <w:r w:rsidR="007C726C" w:rsidRPr="005A5BAC">
        <w:rPr>
          <w:u w:val="double"/>
        </w:rPr>
        <w:t>County</w:t>
      </w:r>
      <w:r w:rsidR="007C726C">
        <w:rPr>
          <w:u w:val="double"/>
        </w:rPr>
        <w:t xml:space="preserve"> </w:t>
      </w:r>
      <w:r w:rsidR="007C726C" w:rsidRPr="00206265">
        <w:t>]</w:t>
      </w:r>
      <w:r w:rsidR="007C726C">
        <w:t xml:space="preserve">. </w:t>
      </w:r>
    </w:p>
    <w:p w14:paraId="6024DDF9" w14:textId="77777777" w:rsidR="00206265" w:rsidRPr="00206265" w:rsidRDefault="00206265" w:rsidP="00FB0B54">
      <w:pPr>
        <w:pStyle w:val="bullets-abc"/>
        <w:spacing w:line="240" w:lineRule="auto"/>
        <w:ind w:left="1440"/>
      </w:pPr>
    </w:p>
    <w:p w14:paraId="6AB6C342" w14:textId="4CB2F95A" w:rsidR="00206265" w:rsidRPr="00206265" w:rsidRDefault="00206265" w:rsidP="00FB0B54">
      <w:pPr>
        <w:pStyle w:val="bullets-abc"/>
        <w:spacing w:line="240" w:lineRule="auto"/>
        <w:ind w:left="1440"/>
      </w:pPr>
      <w:r w:rsidRPr="00206265">
        <w:t>(</w:t>
      </w:r>
      <w:r w:rsidR="00B456C4">
        <w:t>2</w:t>
      </w:r>
      <w:r w:rsidRPr="00206265">
        <w:t>) If</w:t>
      </w:r>
      <w:r w:rsidR="00E102F0">
        <w:t xml:space="preserve"> </w:t>
      </w:r>
      <w:r w:rsidRPr="00206265">
        <w:t xml:space="preserve">no Person is a Producer of </w:t>
      </w:r>
      <w:r w:rsidR="003B054B">
        <w:t>a</w:t>
      </w:r>
      <w:r w:rsidR="003B054B" w:rsidRPr="00206265">
        <w:t xml:space="preserve"> </w:t>
      </w:r>
      <w:r w:rsidRPr="00206265">
        <w:t xml:space="preserve">Filtered Tobacco Product </w:t>
      </w:r>
      <w:r w:rsidR="00E102F0">
        <w:t>under</w:t>
      </w:r>
      <w:r w:rsidRPr="00206265">
        <w:t xml:space="preserve"> paragraph (1), the Producer is the Importer of </w:t>
      </w:r>
      <w:r w:rsidR="003B054B">
        <w:t>a</w:t>
      </w:r>
      <w:r w:rsidR="003B054B" w:rsidRPr="00206265">
        <w:t xml:space="preserve"> </w:t>
      </w:r>
      <w:r w:rsidRPr="00206265">
        <w:t>Filtered Tobacco Product</w:t>
      </w:r>
      <w:r w:rsidR="003B054B">
        <w:t xml:space="preserve"> manufactured outside of the United States,</w:t>
      </w:r>
      <w:r w:rsidRPr="00206265">
        <w:t xml:space="preserve"> </w:t>
      </w:r>
      <w:r w:rsidR="00D7285D">
        <w:t>that</w:t>
      </w:r>
      <w:r w:rsidRPr="00206265">
        <w:t xml:space="preserve"> sells, offers for sale, or distributes that Filtered Tobacco Product in [ </w:t>
      </w:r>
      <w:r w:rsidRPr="00206265">
        <w:rPr>
          <w:u w:val="single"/>
        </w:rPr>
        <w:t>City</w:t>
      </w:r>
      <w:r w:rsidRPr="00206265">
        <w:t xml:space="preserve"> / </w:t>
      </w:r>
      <w:r w:rsidRPr="006468D2">
        <w:rPr>
          <w:u w:val="double"/>
        </w:rPr>
        <w:t>County</w:t>
      </w:r>
      <w:r w:rsidRPr="00206265">
        <w:t> ]. “Importer” means any purchaser for resale in the</w:t>
      </w:r>
      <w:r w:rsidR="007C726C">
        <w:t xml:space="preserve"> </w:t>
      </w:r>
      <w:r w:rsidR="007C726C" w:rsidRPr="00206265">
        <w:t>[ </w:t>
      </w:r>
      <w:r w:rsidR="007C726C" w:rsidRPr="00206265">
        <w:rPr>
          <w:u w:val="single"/>
        </w:rPr>
        <w:t>City</w:t>
      </w:r>
      <w:r w:rsidR="007C726C" w:rsidRPr="00206265">
        <w:t xml:space="preserve"> / </w:t>
      </w:r>
      <w:r w:rsidR="007C726C" w:rsidRPr="005A5BAC">
        <w:rPr>
          <w:u w:val="double"/>
        </w:rPr>
        <w:t>County</w:t>
      </w:r>
      <w:r w:rsidR="007C726C" w:rsidRPr="00DB5013">
        <w:t xml:space="preserve"> </w:t>
      </w:r>
      <w:r w:rsidR="007C726C" w:rsidRPr="00206265">
        <w:t>]</w:t>
      </w:r>
      <w:r w:rsidR="007C726C">
        <w:t xml:space="preserve"> </w:t>
      </w:r>
      <w:r w:rsidRPr="00206265">
        <w:t xml:space="preserve">of cigarettes or </w:t>
      </w:r>
      <w:r w:rsidR="0008431F">
        <w:t>T</w:t>
      </w:r>
      <w:r w:rsidRPr="00206265">
        <w:t xml:space="preserve">obacco </w:t>
      </w:r>
      <w:r w:rsidR="0008431F">
        <w:t>P</w:t>
      </w:r>
      <w:r w:rsidRPr="00206265">
        <w:t>roducts manufactured outside of the United States</w:t>
      </w:r>
      <w:r w:rsidR="00F67922">
        <w:t>.</w:t>
      </w:r>
    </w:p>
    <w:p w14:paraId="006DAFC2" w14:textId="2807CCCA" w:rsidR="00206265" w:rsidRPr="00206265" w:rsidRDefault="00206265" w:rsidP="00FB0B54">
      <w:pPr>
        <w:pStyle w:val="bullets-abc"/>
        <w:spacing w:line="240" w:lineRule="auto"/>
        <w:ind w:left="1440"/>
      </w:pPr>
    </w:p>
    <w:p w14:paraId="0AFC4925" w14:textId="373099A0" w:rsidR="00206265" w:rsidRPr="00206265" w:rsidRDefault="00206265" w:rsidP="00FB0B54">
      <w:pPr>
        <w:pStyle w:val="bullets-abc"/>
        <w:spacing w:line="240" w:lineRule="auto"/>
        <w:ind w:left="1440"/>
      </w:pPr>
      <w:r w:rsidRPr="00206265">
        <w:t>(</w:t>
      </w:r>
      <w:r w:rsidR="00B456C4">
        <w:t>3</w:t>
      </w:r>
      <w:r w:rsidRPr="00206265">
        <w:t xml:space="preserve">) If no Person is a Producer of </w:t>
      </w:r>
      <w:r w:rsidR="00D7285D">
        <w:t>a</w:t>
      </w:r>
      <w:r w:rsidR="00D7285D" w:rsidRPr="00206265">
        <w:t xml:space="preserve"> </w:t>
      </w:r>
      <w:r w:rsidRPr="00206265">
        <w:t xml:space="preserve">Filtered Tobacco Product </w:t>
      </w:r>
      <w:r w:rsidR="00E102F0">
        <w:t>under</w:t>
      </w:r>
      <w:r w:rsidRPr="00206265">
        <w:t xml:space="preserve"> paragraphs (1) </w:t>
      </w:r>
      <w:r w:rsidR="00B456C4">
        <w:t>or</w:t>
      </w:r>
      <w:r w:rsidR="00B456C4" w:rsidRPr="00206265">
        <w:t xml:space="preserve"> </w:t>
      </w:r>
      <w:r w:rsidRPr="00206265">
        <w:t>(</w:t>
      </w:r>
      <w:r w:rsidR="00B456C4">
        <w:t>2</w:t>
      </w:r>
      <w:r w:rsidRPr="00206265">
        <w:t>), the Producer of a Filtered Tobacco Product is the Distributor of the Filtered Tobacco Product in [ </w:t>
      </w:r>
      <w:r w:rsidRPr="00206265">
        <w:rPr>
          <w:u w:val="single"/>
        </w:rPr>
        <w:t>City</w:t>
      </w:r>
      <w:r w:rsidRPr="00206265">
        <w:t xml:space="preserve"> / </w:t>
      </w:r>
      <w:r w:rsidRPr="006468D2">
        <w:rPr>
          <w:u w:val="double"/>
        </w:rPr>
        <w:t>County</w:t>
      </w:r>
      <w:r w:rsidRPr="00206265">
        <w:t xml:space="preserve"> ]. “Distributor” means any Person </w:t>
      </w:r>
      <w:r w:rsidR="00F67922">
        <w:t>that</w:t>
      </w:r>
      <w:r w:rsidR="00F67922" w:rsidRPr="00206265">
        <w:t xml:space="preserve"> </w:t>
      </w:r>
      <w:r w:rsidRPr="00206265">
        <w:t>sells</w:t>
      </w:r>
      <w:r w:rsidR="00D7285D">
        <w:t xml:space="preserve"> or transfers possession of</w:t>
      </w:r>
      <w:r w:rsidRPr="00206265">
        <w:t xml:space="preserve"> untaxed</w:t>
      </w:r>
      <w:r w:rsidR="00311370">
        <w:t xml:space="preserve"> (unstamped)</w:t>
      </w:r>
      <w:r w:rsidRPr="00206265">
        <w:t xml:space="preserve"> Tobacco Products in [ </w:t>
      </w:r>
      <w:r w:rsidRPr="00206265">
        <w:rPr>
          <w:u w:val="single"/>
        </w:rPr>
        <w:t>City</w:t>
      </w:r>
      <w:r w:rsidRPr="00206265">
        <w:t xml:space="preserve"> / </w:t>
      </w:r>
      <w:r w:rsidR="00F6408B" w:rsidRPr="005A5BAC">
        <w:rPr>
          <w:u w:val="double"/>
        </w:rPr>
        <w:t>County</w:t>
      </w:r>
      <w:r w:rsidR="00BC6E1F" w:rsidRPr="00206265">
        <w:t> </w:t>
      </w:r>
      <w:r w:rsidRPr="00206265">
        <w:t xml:space="preserve">] and any Person </w:t>
      </w:r>
      <w:r w:rsidR="00F67922">
        <w:t>that</w:t>
      </w:r>
      <w:r w:rsidR="00F67922" w:rsidRPr="00206265">
        <w:t xml:space="preserve"> </w:t>
      </w:r>
      <w:r w:rsidRPr="00206265">
        <w:t>places in [ </w:t>
      </w:r>
      <w:r w:rsidRPr="00206265">
        <w:rPr>
          <w:u w:val="single"/>
        </w:rPr>
        <w:t>City</w:t>
      </w:r>
      <w:r w:rsidRPr="00206265">
        <w:t xml:space="preserve"> / </w:t>
      </w:r>
      <w:r w:rsidR="00F6408B" w:rsidRPr="005A5BAC">
        <w:rPr>
          <w:u w:val="double"/>
        </w:rPr>
        <w:t>County</w:t>
      </w:r>
      <w:r w:rsidR="00BC6E1F" w:rsidRPr="00206265">
        <w:t> </w:t>
      </w:r>
      <w:r w:rsidRPr="00206265">
        <w:t>] untaxed Tobacco Products in vending machines or in retail stock for the purpose of selling the Tobacco Products to consumers in [ </w:t>
      </w:r>
      <w:r w:rsidRPr="00206265">
        <w:rPr>
          <w:u w:val="single"/>
        </w:rPr>
        <w:t>City</w:t>
      </w:r>
      <w:r w:rsidRPr="00206265">
        <w:t xml:space="preserve"> / </w:t>
      </w:r>
      <w:r w:rsidR="00F6408B" w:rsidRPr="005A5BAC">
        <w:rPr>
          <w:u w:val="double"/>
        </w:rPr>
        <w:t>County</w:t>
      </w:r>
      <w:r w:rsidR="00BC6E1F" w:rsidRPr="00206265">
        <w:t> </w:t>
      </w:r>
      <w:r w:rsidRPr="00206265">
        <w:t xml:space="preserve">]. </w:t>
      </w:r>
    </w:p>
    <w:p w14:paraId="0B8ED59B" w14:textId="4E48226C" w:rsidR="00206265" w:rsidRPr="00206265" w:rsidRDefault="00206265" w:rsidP="00FB0B54">
      <w:pPr>
        <w:pStyle w:val="bullets-abc"/>
        <w:spacing w:line="240" w:lineRule="auto"/>
        <w:ind w:left="1440"/>
      </w:pPr>
    </w:p>
    <w:p w14:paraId="01A54D07" w14:textId="713604F9" w:rsidR="00206265" w:rsidRPr="00206265" w:rsidRDefault="00206265" w:rsidP="00FB0B54">
      <w:pPr>
        <w:pStyle w:val="bullets-abc"/>
        <w:spacing w:line="240" w:lineRule="auto"/>
        <w:ind w:left="1440"/>
      </w:pPr>
      <w:r w:rsidRPr="00206265">
        <w:t>(</w:t>
      </w:r>
      <w:r w:rsidR="00B456C4">
        <w:t>4</w:t>
      </w:r>
      <w:r w:rsidRPr="00206265">
        <w:t xml:space="preserve">) If no Person is a Producer of </w:t>
      </w:r>
      <w:r w:rsidR="00D7285D">
        <w:t>a</w:t>
      </w:r>
      <w:r w:rsidR="00D7285D" w:rsidRPr="00206265">
        <w:t xml:space="preserve"> </w:t>
      </w:r>
      <w:r w:rsidRPr="00206265">
        <w:t xml:space="preserve">Filtered Tobacco Product </w:t>
      </w:r>
      <w:r w:rsidR="00E102F0">
        <w:t>under</w:t>
      </w:r>
      <w:r w:rsidRPr="00206265">
        <w:t xml:space="preserve"> paragraphs (1) through (</w:t>
      </w:r>
      <w:r w:rsidR="00B456C4">
        <w:t>3</w:t>
      </w:r>
      <w:r w:rsidRPr="00206265">
        <w:t xml:space="preserve">), the Producer of a Filtered Tobacco Product is the Wholesaler of </w:t>
      </w:r>
      <w:r w:rsidR="00D7285D">
        <w:t>a</w:t>
      </w:r>
      <w:r w:rsidR="00D7285D" w:rsidRPr="00206265">
        <w:t xml:space="preserve"> </w:t>
      </w:r>
      <w:r w:rsidRPr="00206265">
        <w:t>Filtered Tobacco Product in [ </w:t>
      </w:r>
      <w:r w:rsidRPr="00206265">
        <w:rPr>
          <w:u w:val="single"/>
        </w:rPr>
        <w:t>City</w:t>
      </w:r>
      <w:r w:rsidRPr="00206265">
        <w:t xml:space="preserve"> / </w:t>
      </w:r>
      <w:r w:rsidR="00F6408B" w:rsidRPr="005A5BAC">
        <w:rPr>
          <w:u w:val="double"/>
        </w:rPr>
        <w:t>County</w:t>
      </w:r>
      <w:r w:rsidR="00BC6E1F" w:rsidRPr="00DB5013">
        <w:t xml:space="preserve"> </w:t>
      </w:r>
      <w:r w:rsidRPr="00206265">
        <w:t>]. “Wholesaler” means any Person, other than a Distributor</w:t>
      </w:r>
      <w:r w:rsidR="00441BC6">
        <w:t>,</w:t>
      </w:r>
      <w:r w:rsidR="00D7285D">
        <w:t xml:space="preserve"> that sells or transfers possession of a Filtered </w:t>
      </w:r>
      <w:r w:rsidR="00247F6C">
        <w:t>Tobacco Product</w:t>
      </w:r>
      <w:r w:rsidR="00247F6C" w:rsidRPr="00206265">
        <w:t xml:space="preserve"> </w:t>
      </w:r>
      <w:r w:rsidR="00D7285D">
        <w:t xml:space="preserve">for resale, </w:t>
      </w:r>
      <w:r w:rsidRPr="00206265">
        <w:t xml:space="preserve">in </w:t>
      </w:r>
      <w:r w:rsidR="00D7285D">
        <w:t xml:space="preserve">a </w:t>
      </w:r>
      <w:r w:rsidRPr="00206265">
        <w:t xml:space="preserve">package to which </w:t>
      </w:r>
      <w:r w:rsidR="00D7285D">
        <w:t>is</w:t>
      </w:r>
      <w:r w:rsidR="00D7285D" w:rsidRPr="00206265">
        <w:t xml:space="preserve"> </w:t>
      </w:r>
      <w:r w:rsidRPr="00206265">
        <w:t xml:space="preserve">affixed </w:t>
      </w:r>
      <w:r w:rsidR="00D7285D">
        <w:t xml:space="preserve">a tax </w:t>
      </w:r>
      <w:r w:rsidRPr="00206265">
        <w:t xml:space="preserve">stamp or meter impression, or </w:t>
      </w:r>
      <w:r w:rsidR="00D7285D">
        <w:t xml:space="preserve">a Filtered </w:t>
      </w:r>
      <w:r w:rsidRPr="00206265">
        <w:t xml:space="preserve">Tobacco Product on which the tax imposed in Sections 20123 and 30131.2 of the </w:t>
      </w:r>
      <w:r w:rsidR="00E63CDF">
        <w:t xml:space="preserve">California </w:t>
      </w:r>
      <w:r w:rsidRPr="00206265">
        <w:t xml:space="preserve">Revenue and Taxation Code has been paid. </w:t>
      </w:r>
    </w:p>
    <w:p w14:paraId="3D88B9BB" w14:textId="2E3BE501" w:rsidR="00206265" w:rsidRPr="00206265" w:rsidRDefault="00206265" w:rsidP="00FB0B54">
      <w:pPr>
        <w:pStyle w:val="bullets-abc"/>
        <w:spacing w:line="240" w:lineRule="auto"/>
        <w:ind w:left="1440"/>
      </w:pPr>
    </w:p>
    <w:p w14:paraId="414A1543" w14:textId="5E826511" w:rsidR="00206265" w:rsidRPr="00206265" w:rsidRDefault="00206265" w:rsidP="00FB0B54">
      <w:pPr>
        <w:pStyle w:val="bullets-abc"/>
        <w:spacing w:line="240" w:lineRule="auto"/>
        <w:ind w:left="1440"/>
      </w:pPr>
      <w:r w:rsidRPr="00206265">
        <w:lastRenderedPageBreak/>
        <w:t>(</w:t>
      </w:r>
      <w:r w:rsidR="00B456C4">
        <w:t>5</w:t>
      </w:r>
      <w:r w:rsidRPr="00206265">
        <w:t xml:space="preserve">) If no Person is a Producer of </w:t>
      </w:r>
      <w:r w:rsidR="00D7285D">
        <w:t>a</w:t>
      </w:r>
      <w:r w:rsidR="00D7285D" w:rsidRPr="00206265">
        <w:t xml:space="preserve"> </w:t>
      </w:r>
      <w:r w:rsidRPr="00206265">
        <w:t xml:space="preserve">Filtered Tobacco Product </w:t>
      </w:r>
      <w:r w:rsidR="00E102F0">
        <w:t>under</w:t>
      </w:r>
      <w:r w:rsidRPr="00206265">
        <w:t xml:space="preserve"> paragraphs (1) through (</w:t>
      </w:r>
      <w:r w:rsidR="00B456C4">
        <w:t>4</w:t>
      </w:r>
      <w:r w:rsidRPr="00206265">
        <w:t xml:space="preserve">), the Producer of a Filtered Tobacco Product is the </w:t>
      </w:r>
      <w:r w:rsidR="009014DB">
        <w:t xml:space="preserve">Tobacco </w:t>
      </w:r>
      <w:r w:rsidRPr="00206265">
        <w:t>Retailer of the Filtered Tobacco Product in [ </w:t>
      </w:r>
      <w:r w:rsidRPr="00206265">
        <w:rPr>
          <w:u w:val="single"/>
        </w:rPr>
        <w:t>City</w:t>
      </w:r>
      <w:r w:rsidRPr="00206265">
        <w:t xml:space="preserve"> / </w:t>
      </w:r>
      <w:r w:rsidR="00F6408B" w:rsidRPr="005A5BAC">
        <w:rPr>
          <w:u w:val="double"/>
        </w:rPr>
        <w:t>County</w:t>
      </w:r>
      <w:r w:rsidR="00BC6E1F" w:rsidRPr="00206265">
        <w:t> </w:t>
      </w:r>
      <w:r w:rsidRPr="00206265">
        <w:t>]</w:t>
      </w:r>
      <w:r w:rsidR="009014DB">
        <w:t xml:space="preserve">. </w:t>
      </w:r>
    </w:p>
    <w:p w14:paraId="0A8F282B" w14:textId="77777777" w:rsidR="00E14E84" w:rsidRDefault="00E14E84" w:rsidP="00587BBA">
      <w:pPr>
        <w:pStyle w:val="bullets-abc"/>
      </w:pPr>
    </w:p>
    <w:p w14:paraId="6D1CF762" w14:textId="4B0BF3F8" w:rsidR="0071767A" w:rsidRDefault="00E14E84" w:rsidP="00216A09">
      <w:pPr>
        <w:pStyle w:val="commentsbox"/>
        <w:spacing w:after="240"/>
        <w:ind w:left="990"/>
      </w:pPr>
      <w:r w:rsidRPr="00FD5E57">
        <w:rPr>
          <w:b/>
          <w:caps/>
        </w:rPr>
        <w:t>comment:</w:t>
      </w:r>
      <w:r>
        <w:t xml:space="preserve"> This </w:t>
      </w:r>
      <w:r w:rsidR="00111151">
        <w:t xml:space="preserve">definition </w:t>
      </w:r>
      <w:r w:rsidR="00F6408B">
        <w:t>identifies</w:t>
      </w:r>
      <w:r w:rsidR="008B128F">
        <w:t xml:space="preserve"> the </w:t>
      </w:r>
      <w:r w:rsidR="00111151">
        <w:t>businesses</w:t>
      </w:r>
      <w:r w:rsidR="008B128F">
        <w:t xml:space="preserve"> that will be</w:t>
      </w:r>
      <w:r w:rsidR="0085686A">
        <w:t xml:space="preserve"> required to comply with this </w:t>
      </w:r>
      <w:r w:rsidR="00441BC6">
        <w:t>O</w:t>
      </w:r>
      <w:r w:rsidR="0085686A">
        <w:t xml:space="preserve">rdinance, either by </w:t>
      </w:r>
      <w:r w:rsidR="008B128F">
        <w:t xml:space="preserve">implementing </w:t>
      </w:r>
      <w:r w:rsidR="0085686A">
        <w:t xml:space="preserve">a </w:t>
      </w:r>
      <w:r w:rsidR="00E62492">
        <w:t>Tobacco Litter Control</w:t>
      </w:r>
      <w:r w:rsidR="005345F2">
        <w:t xml:space="preserve"> P</w:t>
      </w:r>
      <w:r w:rsidR="008B128F">
        <w:t>rogram</w:t>
      </w:r>
      <w:r w:rsidR="0085686A">
        <w:t xml:space="preserve"> or </w:t>
      </w:r>
      <w:r w:rsidR="00441BC6">
        <w:t xml:space="preserve">by </w:t>
      </w:r>
      <w:r w:rsidR="0085686A">
        <w:t>paying an in-lieu fee</w:t>
      </w:r>
      <w:r w:rsidR="008B128F">
        <w:t xml:space="preserve">. This definition is intended to identify the legal entity responsible for selling </w:t>
      </w:r>
      <w:r w:rsidR="00206265">
        <w:t xml:space="preserve">each </w:t>
      </w:r>
      <w:r w:rsidR="00441BC6" w:rsidRPr="00441BC6">
        <w:t>B</w:t>
      </w:r>
      <w:r w:rsidR="00206265" w:rsidRPr="00441BC6">
        <w:t>ran</w:t>
      </w:r>
      <w:r w:rsidR="00206265">
        <w:t>d of Filtered Tobacco Product</w:t>
      </w:r>
      <w:r w:rsidR="008B128F">
        <w:t xml:space="preserve"> within </w:t>
      </w:r>
      <w:r w:rsidR="0085686A">
        <w:t>a city or county</w:t>
      </w:r>
      <w:r w:rsidR="008B128F">
        <w:t xml:space="preserve">. </w:t>
      </w:r>
      <w:r w:rsidR="004C42DC">
        <w:t xml:space="preserve">Because a city or county only has authority to regulate entities </w:t>
      </w:r>
      <w:r w:rsidR="004B3E21">
        <w:t xml:space="preserve">that </w:t>
      </w:r>
      <w:r w:rsidR="00111151">
        <w:t>are engaged in</w:t>
      </w:r>
      <w:r w:rsidR="004B3E21">
        <w:t xml:space="preserve"> business </w:t>
      </w:r>
      <w:r w:rsidR="004C42DC">
        <w:t xml:space="preserve">within its </w:t>
      </w:r>
      <w:r w:rsidR="00111151">
        <w:t xml:space="preserve">geographic </w:t>
      </w:r>
      <w:r w:rsidR="004C42DC">
        <w:t xml:space="preserve">jurisdiction, </w:t>
      </w:r>
      <w:r w:rsidR="00F57B50">
        <w:t xml:space="preserve">it is important to identify the </w:t>
      </w:r>
      <w:r w:rsidR="00111151">
        <w:t>business</w:t>
      </w:r>
      <w:r w:rsidR="00F57B50">
        <w:t xml:space="preserve"> that is responsible for the sale of tobacco products within the city or county</w:t>
      </w:r>
      <w:r w:rsidR="00111151">
        <w:t xml:space="preserve"> (and therefore subject to local jurisdiction</w:t>
      </w:r>
      <w:r w:rsidR="00F67922">
        <w:t>)</w:t>
      </w:r>
      <w:r w:rsidR="00F57B50">
        <w:t>.</w:t>
      </w:r>
      <w:r w:rsidR="00FB0B54">
        <w:br/>
      </w:r>
      <w:r w:rsidR="00FB0B54">
        <w:br/>
      </w:r>
      <w:r w:rsidR="00F57B50">
        <w:t xml:space="preserve">This </w:t>
      </w:r>
      <w:r w:rsidR="004C42DC">
        <w:t xml:space="preserve">tiered definition </w:t>
      </w:r>
      <w:r w:rsidR="00F57B50">
        <w:t xml:space="preserve">begins </w:t>
      </w:r>
      <w:r w:rsidR="00AC3D9D">
        <w:t xml:space="preserve">at the top of the </w:t>
      </w:r>
      <w:r w:rsidR="00F57B50">
        <w:t>tobacco supply chain, and then moves down the supply chain</w:t>
      </w:r>
      <w:r w:rsidR="005F2DC2">
        <w:t>.</w:t>
      </w:r>
      <w:r w:rsidR="00F57B50">
        <w:t xml:space="preserve"> </w:t>
      </w:r>
      <w:r w:rsidR="005F2DC2">
        <w:t xml:space="preserve">Following the tiers, </w:t>
      </w:r>
      <w:r w:rsidR="00F57B50">
        <w:t xml:space="preserve">it is possible to identify </w:t>
      </w:r>
      <w:r w:rsidR="005F2DC2">
        <w:t>the most appropriate Producer:</w:t>
      </w:r>
      <w:r w:rsidR="00111151">
        <w:t xml:space="preserve"> </w:t>
      </w:r>
      <w:r w:rsidR="005F2DC2">
        <w:t xml:space="preserve">a </w:t>
      </w:r>
      <w:r w:rsidR="00111151">
        <w:t xml:space="preserve">business </w:t>
      </w:r>
      <w:r w:rsidR="00F57B50">
        <w:t xml:space="preserve">responsible for the sale of </w:t>
      </w:r>
      <w:r w:rsidR="00CC6338">
        <w:t xml:space="preserve">a </w:t>
      </w:r>
      <w:r w:rsidR="00F67922">
        <w:t>B</w:t>
      </w:r>
      <w:r w:rsidR="00CC6338">
        <w:t xml:space="preserve">rand of </w:t>
      </w:r>
      <w:r w:rsidR="00F67922">
        <w:t>Filtered T</w:t>
      </w:r>
      <w:r w:rsidR="00F57B50">
        <w:t xml:space="preserve">obacco </w:t>
      </w:r>
      <w:r w:rsidR="00F67922">
        <w:t xml:space="preserve">Product </w:t>
      </w:r>
      <w:r w:rsidR="00111151">
        <w:t xml:space="preserve">that has sufficient ties to the city or county to subject it to </w:t>
      </w:r>
      <w:r w:rsidR="005F2DC2">
        <w:t>local</w:t>
      </w:r>
      <w:r w:rsidR="00111151">
        <w:t xml:space="preserve"> laws</w:t>
      </w:r>
      <w:r w:rsidR="00F57B50">
        <w:t xml:space="preserve">. </w:t>
      </w:r>
      <w:r w:rsidR="00E91AD0">
        <w:t>The tiers are as follows:</w:t>
      </w:r>
    </w:p>
    <w:p w14:paraId="10396E2F" w14:textId="73CB7E5F" w:rsidR="00BA18FC" w:rsidRDefault="00AC3D9D" w:rsidP="00A5170E">
      <w:pPr>
        <w:pStyle w:val="commentsbox"/>
        <w:numPr>
          <w:ilvl w:val="0"/>
          <w:numId w:val="42"/>
        </w:numPr>
      </w:pPr>
      <w:r>
        <w:t>Tier 1</w:t>
      </w:r>
      <w:r w:rsidR="00BA18FC">
        <w:t>: T</w:t>
      </w:r>
      <w:r>
        <w:t>he manufacturer</w:t>
      </w:r>
      <w:r w:rsidR="00BA18FC">
        <w:t xml:space="preserve"> of a Filtered Tobacco Product</w:t>
      </w:r>
      <w:r>
        <w:t xml:space="preserve">, if the manufacturer is within </w:t>
      </w:r>
      <w:r w:rsidR="00164703">
        <w:t>c</w:t>
      </w:r>
      <w:r>
        <w:t xml:space="preserve">ity or </w:t>
      </w:r>
      <w:r w:rsidR="00164703">
        <w:t xml:space="preserve">county </w:t>
      </w:r>
      <w:r>
        <w:t xml:space="preserve">limits. </w:t>
      </w:r>
    </w:p>
    <w:p w14:paraId="72A57057" w14:textId="0914BF2D" w:rsidR="00BA18FC" w:rsidRDefault="00AC3D9D" w:rsidP="00A5170E">
      <w:pPr>
        <w:pStyle w:val="commentsbox"/>
        <w:numPr>
          <w:ilvl w:val="0"/>
          <w:numId w:val="42"/>
        </w:numPr>
      </w:pPr>
      <w:r>
        <w:t>Tier 2</w:t>
      </w:r>
      <w:r w:rsidR="00BA18FC">
        <w:t>:</w:t>
      </w:r>
      <w:r>
        <w:t xml:space="preserve"> </w:t>
      </w:r>
      <w:r w:rsidR="00111151">
        <w:t>An</w:t>
      </w:r>
      <w:r>
        <w:t xml:space="preserve"> Importer, </w:t>
      </w:r>
      <w:r w:rsidR="00BA18FC">
        <w:t>which is</w:t>
      </w:r>
      <w:r>
        <w:t xml:space="preserve"> the company that buys Filtered Tobacco Products manufactured outside the United States</w:t>
      </w:r>
      <w:r w:rsidR="00E91AD0">
        <w:t xml:space="preserve"> for resale within the U</w:t>
      </w:r>
      <w:r w:rsidR="00BC6E1F">
        <w:t xml:space="preserve">nited </w:t>
      </w:r>
      <w:r w:rsidR="00E91AD0">
        <w:t>S</w:t>
      </w:r>
      <w:r w:rsidR="00BC6E1F">
        <w:t>tates</w:t>
      </w:r>
      <w:r>
        <w:t xml:space="preserve">. </w:t>
      </w:r>
    </w:p>
    <w:p w14:paraId="07C894BE" w14:textId="17906617" w:rsidR="00BA18FC" w:rsidRDefault="00AC3D9D" w:rsidP="00A5170E">
      <w:pPr>
        <w:pStyle w:val="commentsbox"/>
        <w:numPr>
          <w:ilvl w:val="0"/>
          <w:numId w:val="42"/>
        </w:numPr>
      </w:pPr>
      <w:r>
        <w:t>Tier 3</w:t>
      </w:r>
      <w:r w:rsidR="00BA18FC">
        <w:t xml:space="preserve">: </w:t>
      </w:r>
      <w:r w:rsidR="00111151">
        <w:t>A</w:t>
      </w:r>
      <w:r>
        <w:t xml:space="preserve"> Distributor, which buys Filtered Tobacco Products from a manufacturer or Importer. The Distributor is the entity responsible for paying California tobacco taxes, so a Distributor may possess </w:t>
      </w:r>
      <w:r w:rsidR="00A5170E">
        <w:t>untaxed (</w:t>
      </w:r>
      <w:r>
        <w:t>unstamped</w:t>
      </w:r>
      <w:r w:rsidR="00A5170E">
        <w:t>)</w:t>
      </w:r>
      <w:r>
        <w:t xml:space="preserve"> cigarettes and tobacco products, but </w:t>
      </w:r>
      <w:r w:rsidR="00A5170E">
        <w:t>must pay the tax and affix the tax stamp to products when they are sold</w:t>
      </w:r>
      <w:r w:rsidR="00111151">
        <w:t xml:space="preserve"> or transferred</w:t>
      </w:r>
      <w:r w:rsidR="00A5170E">
        <w:t>.</w:t>
      </w:r>
    </w:p>
    <w:p w14:paraId="3617B0BF" w14:textId="754109B2" w:rsidR="00BA18FC" w:rsidRDefault="0071767A" w:rsidP="00A5170E">
      <w:pPr>
        <w:pStyle w:val="commentsbox"/>
        <w:numPr>
          <w:ilvl w:val="0"/>
          <w:numId w:val="42"/>
        </w:numPr>
      </w:pPr>
      <w:r>
        <w:t>Tier</w:t>
      </w:r>
      <w:r w:rsidR="00AC3D9D">
        <w:t xml:space="preserve"> 4</w:t>
      </w:r>
      <w:r w:rsidR="00BA18FC">
        <w:t>:</w:t>
      </w:r>
      <w:r w:rsidR="00AC3D9D">
        <w:t xml:space="preserve"> </w:t>
      </w:r>
      <w:r w:rsidR="00111151">
        <w:t>A</w:t>
      </w:r>
      <w:r w:rsidR="00AC3D9D">
        <w:t xml:space="preserve"> Wholesaler, </w:t>
      </w:r>
      <w:r w:rsidR="00E91AD0">
        <w:t>which</w:t>
      </w:r>
      <w:r w:rsidR="00AC3D9D">
        <w:t xml:space="preserve"> </w:t>
      </w:r>
      <w:r>
        <w:t xml:space="preserve">is an intermediary between the Distributor and Retailer. </w:t>
      </w:r>
      <w:r w:rsidR="00111151">
        <w:t>A</w:t>
      </w:r>
      <w:r>
        <w:t xml:space="preserve"> Wholesaler may possess </w:t>
      </w:r>
      <w:r w:rsidR="005221D0">
        <w:t xml:space="preserve">only </w:t>
      </w:r>
      <w:r>
        <w:t xml:space="preserve">products on which state taxes </w:t>
      </w:r>
      <w:r w:rsidR="00BA18FC">
        <w:t>have already been paid.</w:t>
      </w:r>
      <w:r w:rsidR="00642989">
        <w:t xml:space="preserve"> </w:t>
      </w:r>
    </w:p>
    <w:p w14:paraId="7BE879EA" w14:textId="11F8180A" w:rsidR="00216A09" w:rsidRPr="00216A09" w:rsidRDefault="0071767A" w:rsidP="00216A09">
      <w:pPr>
        <w:pStyle w:val="commentsbox"/>
        <w:numPr>
          <w:ilvl w:val="0"/>
          <w:numId w:val="42"/>
        </w:numPr>
        <w:spacing w:after="240"/>
      </w:pPr>
      <w:r>
        <w:t>Tier 5</w:t>
      </w:r>
      <w:r w:rsidR="00BA18FC">
        <w:t xml:space="preserve">: </w:t>
      </w:r>
      <w:r w:rsidR="00111151">
        <w:t>A</w:t>
      </w:r>
      <w:r>
        <w:t xml:space="preserve"> Tobacco Retailer</w:t>
      </w:r>
      <w:r w:rsidR="00BA18FC">
        <w:t xml:space="preserve">, </w:t>
      </w:r>
      <w:r w:rsidR="00E91AD0">
        <w:t>which</w:t>
      </w:r>
      <w:r w:rsidR="00BA18FC">
        <w:t xml:space="preserve"> sells Filtered Tobacco Products to consumers</w:t>
      </w:r>
      <w:r w:rsidR="00AC3D9D">
        <w:t xml:space="preserve">. </w:t>
      </w:r>
    </w:p>
    <w:p w14:paraId="0C18F587" w14:textId="57D5E45A" w:rsidR="00921DF5" w:rsidRDefault="00181922" w:rsidP="00A77595">
      <w:pPr>
        <w:pStyle w:val="commentsbox"/>
        <w:ind w:left="990"/>
      </w:pPr>
      <w:r>
        <w:t xml:space="preserve">A </w:t>
      </w:r>
      <w:r w:rsidR="00AC3D9D">
        <w:t>city or county</w:t>
      </w:r>
      <w:r>
        <w:t xml:space="preserve"> does not need </w:t>
      </w:r>
      <w:r w:rsidR="00AC3D9D">
        <w:t xml:space="preserve">to follow these tiers, but can instead choose the definition that </w:t>
      </w:r>
      <w:r w:rsidR="002A615D">
        <w:t>meets</w:t>
      </w:r>
      <w:r w:rsidR="00AC3D9D">
        <w:t xml:space="preserve"> community</w:t>
      </w:r>
      <w:r w:rsidR="002A615D">
        <w:t xml:space="preserve"> goals.</w:t>
      </w:r>
      <w:r w:rsidR="00642989">
        <w:t xml:space="preserve"> </w:t>
      </w:r>
      <w:r w:rsidR="002A615D">
        <w:t xml:space="preserve">In making this determination, however, it is important to understand </w:t>
      </w:r>
      <w:r w:rsidR="002A615D" w:rsidRPr="001F3E01">
        <w:t xml:space="preserve">how </w:t>
      </w:r>
      <w:r w:rsidR="001F3E01" w:rsidRPr="001F3E01">
        <w:t>T</w:t>
      </w:r>
      <w:r w:rsidR="002A615D" w:rsidRPr="001F3E01">
        <w:t xml:space="preserve">obacco </w:t>
      </w:r>
      <w:r w:rsidR="001F3E01" w:rsidRPr="001F3E01">
        <w:t>P</w:t>
      </w:r>
      <w:r w:rsidR="002A615D" w:rsidRPr="001F3E01">
        <w:t>roducts</w:t>
      </w:r>
      <w:r w:rsidR="002A615D">
        <w:t xml:space="preserve"> are distributed and sold in your community</w:t>
      </w:r>
      <w:r w:rsidR="00AC3D9D">
        <w:t>.</w:t>
      </w:r>
    </w:p>
    <w:p w14:paraId="04D87DEC" w14:textId="77777777" w:rsidR="00F81B45" w:rsidRDefault="00F81B45" w:rsidP="00A77595">
      <w:pPr>
        <w:pStyle w:val="bullets-abc"/>
        <w:ind w:left="0" w:firstLine="0"/>
      </w:pPr>
    </w:p>
    <w:p w14:paraId="3A6C4A60" w14:textId="65CA01B8" w:rsidR="00FA09B9" w:rsidRDefault="00FA09B9" w:rsidP="00FB0B54">
      <w:pPr>
        <w:pStyle w:val="bullets-abc"/>
        <w:spacing w:line="240" w:lineRule="auto"/>
        <w:ind w:left="1080"/>
      </w:pPr>
      <w:r w:rsidRPr="00FA09B9">
        <w:t>(</w:t>
      </w:r>
      <w:r w:rsidR="00297BDB">
        <w:t>h</w:t>
      </w:r>
      <w:r>
        <w:t xml:space="preserve">) </w:t>
      </w:r>
      <w:r w:rsidR="00F81B45">
        <w:t>“Tobacco Product” means</w:t>
      </w:r>
      <w:r>
        <w:t xml:space="preserve">: </w:t>
      </w:r>
    </w:p>
    <w:p w14:paraId="70BDA4C5" w14:textId="77777777" w:rsidR="00265E5B" w:rsidRDefault="00265E5B" w:rsidP="00FB0B54">
      <w:pPr>
        <w:pStyle w:val="bullets-abc"/>
        <w:spacing w:line="240" w:lineRule="auto"/>
      </w:pPr>
    </w:p>
    <w:p w14:paraId="19988234" w14:textId="29078F3E" w:rsidR="00FA09B9" w:rsidRDefault="00FA09B9" w:rsidP="00FB0B54">
      <w:pPr>
        <w:pStyle w:val="bullets-abc"/>
        <w:spacing w:line="240" w:lineRule="auto"/>
        <w:ind w:left="1440"/>
      </w:pPr>
      <w:r>
        <w:t>(1) A</w:t>
      </w:r>
      <w:r w:rsidRPr="00793E34">
        <w:t>ny product containing, made, or derived from tobacco or nicotine that is intended for human consumption, whether smoked, heated, chewed, absorbed, dissolved, inhaled, snorted, sniffed, or ingested by any other means, including, but not limited to</w:t>
      </w:r>
      <w:r w:rsidR="005221D0">
        <w:t>,</w:t>
      </w:r>
      <w:r w:rsidRPr="00793E34">
        <w:t xml:space="preserve"> cigarettes, cigars, little cigars, chewin</w:t>
      </w:r>
      <w:r>
        <w:t xml:space="preserve">g tobacco, </w:t>
      </w:r>
      <w:r w:rsidR="00580998">
        <w:t xml:space="preserve">dissolvables, snus, </w:t>
      </w:r>
      <w:r>
        <w:t xml:space="preserve">pipe tobacco, and snuff. </w:t>
      </w:r>
    </w:p>
    <w:p w14:paraId="317F03B3" w14:textId="77777777" w:rsidR="00265E5B" w:rsidRDefault="00265E5B" w:rsidP="00FB0B54">
      <w:pPr>
        <w:pStyle w:val="bullets-abc"/>
        <w:spacing w:line="240" w:lineRule="auto"/>
        <w:ind w:left="1354"/>
      </w:pPr>
    </w:p>
    <w:p w14:paraId="3DF136EA" w14:textId="43A63BD8" w:rsidR="00FA09B9" w:rsidRDefault="00FA09B9" w:rsidP="00FB0B54">
      <w:pPr>
        <w:pStyle w:val="bullets-abc"/>
        <w:spacing w:line="240" w:lineRule="auto"/>
        <w:ind w:left="1440"/>
      </w:pPr>
      <w:r>
        <w:t xml:space="preserve">(2) </w:t>
      </w:r>
      <w:r w:rsidRPr="00793E34">
        <w:t>Notwithstanding</w:t>
      </w:r>
      <w:r>
        <w:t xml:space="preserve"> any provision of </w:t>
      </w:r>
      <w:r w:rsidR="00E10C00">
        <w:t xml:space="preserve">paragraph </w:t>
      </w:r>
      <w:r>
        <w:t xml:space="preserve">(1) </w:t>
      </w:r>
      <w:r w:rsidRPr="00793E34">
        <w:t>to the contrary, “</w:t>
      </w:r>
      <w:r w:rsidR="004B3E21">
        <w:t>T</w:t>
      </w:r>
      <w:r w:rsidRPr="00793E34">
        <w:t xml:space="preserve">obacco </w:t>
      </w:r>
      <w:r w:rsidR="004B3E21">
        <w:t>P</w:t>
      </w:r>
      <w:r w:rsidRPr="00793E34">
        <w:t xml:space="preserve">roduct” includes any component, part, or accessory of a </w:t>
      </w:r>
      <w:r w:rsidR="00547C05">
        <w:t>T</w:t>
      </w:r>
      <w:r w:rsidRPr="00793E34">
        <w:t xml:space="preserve">obacco </w:t>
      </w:r>
      <w:r w:rsidR="00547C05">
        <w:t>P</w:t>
      </w:r>
      <w:r w:rsidRPr="00793E34">
        <w:t>roduct, whether or not sold separately.</w:t>
      </w:r>
      <w:r w:rsidR="00642989">
        <w:t xml:space="preserve"> </w:t>
      </w:r>
    </w:p>
    <w:p w14:paraId="3C3F290A" w14:textId="77777777" w:rsidR="00FB0B54" w:rsidRDefault="00FB0B54">
      <w:pPr>
        <w:spacing w:line="240" w:lineRule="auto"/>
        <w:rPr>
          <w:rFonts w:cs="Times-Roman"/>
          <w:color w:val="000000"/>
          <w:lang w:bidi="en-US"/>
        </w:rPr>
      </w:pPr>
      <w:r>
        <w:br w:type="page"/>
      </w:r>
    </w:p>
    <w:p w14:paraId="1AA9B3E2" w14:textId="22BCB381" w:rsidR="00A77595" w:rsidRPr="00A77595" w:rsidRDefault="004B3E21" w:rsidP="00FB0B54">
      <w:pPr>
        <w:pStyle w:val="bullets-abc"/>
        <w:spacing w:line="240" w:lineRule="auto"/>
        <w:ind w:left="1440"/>
      </w:pPr>
      <w:r>
        <w:lastRenderedPageBreak/>
        <w:t xml:space="preserve">(3) “Tobacco Product” does not include </w:t>
      </w:r>
      <w:r w:rsidR="00547C05">
        <w:t xml:space="preserve">an </w:t>
      </w:r>
      <w:r>
        <w:t>electronic smoking device.</w:t>
      </w:r>
      <w:r w:rsidR="00642989">
        <w:t xml:space="preserve"> </w:t>
      </w:r>
      <w:r w:rsidR="00547C05">
        <w:t xml:space="preserve">For purposes of this definition, an “electronic smoking device” means </w:t>
      </w:r>
      <w:r w:rsidR="00A77595" w:rsidRPr="00A77595">
        <w:t xml:space="preserve">an electronic device that can be used to deliver an inhaled dose of nicotine, or other substances, including any component, part, or accessory of such a device, whether or not sold separately. </w:t>
      </w:r>
    </w:p>
    <w:p w14:paraId="56A1756E" w14:textId="1209B2F0" w:rsidR="004B3E21" w:rsidRDefault="004B3E21" w:rsidP="00A77595">
      <w:pPr>
        <w:pStyle w:val="bullets-abc"/>
      </w:pPr>
    </w:p>
    <w:p w14:paraId="05032A43" w14:textId="10C96E67" w:rsidR="00FA09B9" w:rsidRDefault="00FA09B9" w:rsidP="00FA09B9">
      <w:pPr>
        <w:pStyle w:val="commentsbox"/>
        <w:ind w:left="994" w:right="115"/>
      </w:pPr>
      <w:r w:rsidRPr="006B31F7">
        <w:rPr>
          <w:b/>
          <w:caps/>
        </w:rPr>
        <w:t>comment:</w:t>
      </w:r>
      <w:r>
        <w:rPr>
          <w:b/>
          <w:smallCaps/>
        </w:rPr>
        <w:t xml:space="preserve"> </w:t>
      </w:r>
      <w:r>
        <w:t xml:space="preserve">This definition of Tobacco Product differs from the definition in </w:t>
      </w:r>
      <w:r w:rsidR="00CC6338">
        <w:t xml:space="preserve">ChangeLab Solutions’ </w:t>
      </w:r>
      <w:hyperlink r:id="rId10" w:history="1">
        <w:r w:rsidRPr="00FB0B54">
          <w:rPr>
            <w:rStyle w:val="Hyperlink"/>
            <w:i/>
            <w:color w:val="006D9F"/>
            <w:u w:val="none"/>
          </w:rPr>
          <w:t>California Tobacco Retailer Licensing Model Ordinance</w:t>
        </w:r>
        <w:r w:rsidRPr="00FB0B54">
          <w:rPr>
            <w:rStyle w:val="Hyperlink"/>
            <w:i/>
            <w:color w:val="000000" w:themeColor="text1"/>
            <w:u w:val="none"/>
          </w:rPr>
          <w:t>.</w:t>
        </w:r>
      </w:hyperlink>
      <w:r>
        <w:t xml:space="preserve"> The definition in this </w:t>
      </w:r>
      <w:r w:rsidR="0093423A">
        <w:t xml:space="preserve">Ordinance </w:t>
      </w:r>
      <w:r>
        <w:t>is narrower, and excludes electronic smoking devices</w:t>
      </w:r>
      <w:r w:rsidR="00A554BA">
        <w:t xml:space="preserve">, for the reasons detailed </w:t>
      </w:r>
      <w:r w:rsidR="00BA18FC">
        <w:t xml:space="preserve">in the comment following </w:t>
      </w:r>
      <w:r w:rsidR="00E10C00">
        <w:t xml:space="preserve">paragraph </w:t>
      </w:r>
      <w:r w:rsidR="00BA18FC">
        <w:t>(e) above</w:t>
      </w:r>
      <w:r w:rsidR="00A554BA">
        <w:t xml:space="preserve">. </w:t>
      </w:r>
    </w:p>
    <w:p w14:paraId="73E1E1E1" w14:textId="77777777" w:rsidR="00805164" w:rsidRDefault="00805164" w:rsidP="00C75528">
      <w:pPr>
        <w:pStyle w:val="bullets-abc"/>
      </w:pPr>
    </w:p>
    <w:p w14:paraId="166A8FFA" w14:textId="4F2E9F8B" w:rsidR="00805164" w:rsidRDefault="00805164" w:rsidP="00FB0B54">
      <w:pPr>
        <w:pStyle w:val="bullets-abc"/>
        <w:spacing w:line="240" w:lineRule="auto"/>
        <w:ind w:left="1080"/>
      </w:pPr>
      <w:r w:rsidRPr="00805164">
        <w:t>(</w:t>
      </w:r>
      <w:r w:rsidR="00297BDB">
        <w:t>i</w:t>
      </w:r>
      <w:r>
        <w:t xml:space="preserve">) “Tobacco Retailer” </w:t>
      </w:r>
      <w:r w:rsidRPr="00B55625">
        <w:t xml:space="preserve">means any Person who sells, offers for sale, </w:t>
      </w:r>
      <w:r w:rsidR="00BD6397">
        <w:t xml:space="preserve">possesses for sale, </w:t>
      </w:r>
      <w:r w:rsidRPr="00B55625">
        <w:t>or does or offers to exchange for any form of consideration, tobacco</w:t>
      </w:r>
      <w:r w:rsidR="00A77595">
        <w:t xml:space="preserve"> or</w:t>
      </w:r>
      <w:r w:rsidRPr="00B55625">
        <w:t xml:space="preserve"> Tobacco Products </w:t>
      </w:r>
      <w:r w:rsidR="009014DB">
        <w:t>to a consumer</w:t>
      </w:r>
      <w:r w:rsidRPr="00B55625">
        <w:t>. “Tobacco Retailing” shall mean the doing of any of these things. This definition is without regard to the quantity of Tobacco Products sold, offered for sale, exchanged, or offered for exchange.</w:t>
      </w:r>
    </w:p>
    <w:p w14:paraId="119C8AB7" w14:textId="77777777" w:rsidR="00397B81" w:rsidRDefault="00397B81" w:rsidP="00FB0B54">
      <w:pPr>
        <w:pStyle w:val="bullets-abc"/>
        <w:spacing w:line="240" w:lineRule="auto"/>
        <w:ind w:left="1080"/>
      </w:pPr>
    </w:p>
    <w:p w14:paraId="3D82464D" w14:textId="7BF6CDC7" w:rsidR="000A39E5" w:rsidRDefault="000874AD" w:rsidP="00FB0B54">
      <w:pPr>
        <w:pStyle w:val="bullets-abc"/>
        <w:spacing w:line="240" w:lineRule="auto"/>
        <w:ind w:left="1080"/>
      </w:pPr>
      <w:r w:rsidDel="000874AD">
        <w:t xml:space="preserve"> </w:t>
      </w:r>
      <w:r w:rsidR="00C75528">
        <w:t>(</w:t>
      </w:r>
      <w:r w:rsidR="00297BDB">
        <w:t>j</w:t>
      </w:r>
      <w:r w:rsidR="00C7764D">
        <w:t>) “Tobacco Waste</w:t>
      </w:r>
      <w:r w:rsidR="00C75528">
        <w:t>” means</w:t>
      </w:r>
      <w:r w:rsidR="000A39E5">
        <w:t xml:space="preserve"> any component of a Filtered Tobacco Product </w:t>
      </w:r>
      <w:r w:rsidR="000A39E5" w:rsidRPr="000A39E5">
        <w:t xml:space="preserve">that has been abandoned or discarded </w:t>
      </w:r>
      <w:r w:rsidR="00B523EC">
        <w:t>in [ </w:t>
      </w:r>
      <w:r w:rsidR="00B523EC">
        <w:rPr>
          <w:u w:val="single"/>
        </w:rPr>
        <w:t>City</w:t>
      </w:r>
      <w:r w:rsidR="00B523EC">
        <w:t xml:space="preserve"> / </w:t>
      </w:r>
      <w:r w:rsidR="00B523EC">
        <w:rPr>
          <w:u w:val="double"/>
        </w:rPr>
        <w:t>County</w:t>
      </w:r>
      <w:r w:rsidR="00B523EC">
        <w:t xml:space="preserve"> ] </w:t>
      </w:r>
      <w:r w:rsidR="000A39E5" w:rsidRPr="000A39E5">
        <w:t>or is inten</w:t>
      </w:r>
      <w:r w:rsidR="00B523EC">
        <w:t xml:space="preserve">ded to be discarded </w:t>
      </w:r>
      <w:r w:rsidR="00BD6397">
        <w:t xml:space="preserve">in </w:t>
      </w:r>
      <w:r w:rsidR="00BC6E1F">
        <w:t>[ </w:t>
      </w:r>
      <w:r w:rsidR="00BC6E1F">
        <w:rPr>
          <w:u w:val="single"/>
        </w:rPr>
        <w:t>City</w:t>
      </w:r>
      <w:r w:rsidR="00BC6E1F">
        <w:t xml:space="preserve"> / </w:t>
      </w:r>
      <w:r w:rsidR="00BC6E1F">
        <w:rPr>
          <w:u w:val="double"/>
        </w:rPr>
        <w:t>County</w:t>
      </w:r>
      <w:r w:rsidR="00BC6E1F">
        <w:t> ]</w:t>
      </w:r>
      <w:r w:rsidR="00BD6397">
        <w:t xml:space="preserve"> </w:t>
      </w:r>
      <w:r w:rsidR="00B523EC">
        <w:t>by a</w:t>
      </w:r>
      <w:r w:rsidR="00CB0E62">
        <w:t xml:space="preserve">ny </w:t>
      </w:r>
      <w:r w:rsidR="009014DB">
        <w:t>Person</w:t>
      </w:r>
      <w:r w:rsidR="000A39E5" w:rsidRPr="000A39E5">
        <w:t>.</w:t>
      </w:r>
    </w:p>
    <w:p w14:paraId="715A65BD" w14:textId="77777777" w:rsidR="00297BDB" w:rsidRDefault="00297BDB" w:rsidP="00FB0B54">
      <w:pPr>
        <w:pStyle w:val="bullets-abc"/>
        <w:spacing w:line="240" w:lineRule="auto"/>
        <w:ind w:left="1080"/>
      </w:pPr>
    </w:p>
    <w:p w14:paraId="1D6E16A0" w14:textId="2C7B752F" w:rsidR="00297BDB" w:rsidRDefault="00297BDB" w:rsidP="00FB0B54">
      <w:pPr>
        <w:pStyle w:val="bullets-abc"/>
        <w:spacing w:line="240" w:lineRule="auto"/>
        <w:ind w:left="1080"/>
      </w:pPr>
      <w:r>
        <w:t>(k) “Waste Organization”</w:t>
      </w:r>
      <w:r w:rsidRPr="00397B81">
        <w:t xml:space="preserve"> means an organiz</w:t>
      </w:r>
      <w:r>
        <w:t>ation designated by a Producer or group of P</w:t>
      </w:r>
      <w:r w:rsidRPr="00397B81">
        <w:t xml:space="preserve">roducers to operate a </w:t>
      </w:r>
      <w:r>
        <w:t>Tobacco Litter Control</w:t>
      </w:r>
      <w:r w:rsidRPr="00397B81">
        <w:t xml:space="preserve"> </w:t>
      </w:r>
      <w:r>
        <w:t>P</w:t>
      </w:r>
      <w:r w:rsidRPr="00397B81">
        <w:t>rogram</w:t>
      </w:r>
      <w:r>
        <w:t xml:space="preserve"> on the Producer’s or Producers’ behalf.</w:t>
      </w:r>
    </w:p>
    <w:p w14:paraId="58C45C47" w14:textId="77777777" w:rsidR="007F3679" w:rsidRDefault="007F3679" w:rsidP="007F3679">
      <w:pPr>
        <w:pStyle w:val="bullets-abc"/>
      </w:pPr>
    </w:p>
    <w:p w14:paraId="3FE6F2AE" w14:textId="77777777" w:rsidR="00314973" w:rsidRDefault="007F3679" w:rsidP="00080878">
      <w:pPr>
        <w:pStyle w:val="bullets-abc"/>
        <w:ind w:left="0" w:firstLine="0"/>
      </w:pPr>
      <w:r>
        <w:rPr>
          <w:b/>
        </w:rPr>
        <w:t>Sec. [ ____ (*2) ]. REQUIREMENT FOR SALE.</w:t>
      </w:r>
      <w:r>
        <w:t xml:space="preserve"> </w:t>
      </w:r>
    </w:p>
    <w:p w14:paraId="7B75B2D9" w14:textId="77777777" w:rsidR="00314973" w:rsidRDefault="00314973" w:rsidP="00080878">
      <w:pPr>
        <w:pStyle w:val="bullets-abc"/>
        <w:ind w:left="0" w:firstLine="0"/>
      </w:pPr>
    </w:p>
    <w:p w14:paraId="23107913" w14:textId="47582850" w:rsidR="00215494" w:rsidRDefault="00215494" w:rsidP="00FB0B54">
      <w:pPr>
        <w:pStyle w:val="bullets-abc"/>
        <w:spacing w:line="240" w:lineRule="auto"/>
        <w:ind w:left="1080"/>
      </w:pPr>
      <w:r>
        <w:t xml:space="preserve">(a) </w:t>
      </w:r>
      <w:r w:rsidR="00194324">
        <w:t>No</w:t>
      </w:r>
      <w:r w:rsidR="007F3679" w:rsidRPr="007F3679">
        <w:t xml:space="preserve"> Producer </w:t>
      </w:r>
      <w:r w:rsidR="00194324">
        <w:t>shall</w:t>
      </w:r>
      <w:r w:rsidR="00194324" w:rsidRPr="007F3679">
        <w:t xml:space="preserve"> </w:t>
      </w:r>
      <w:r w:rsidR="007F3679" w:rsidRPr="007F3679">
        <w:t>sell</w:t>
      </w:r>
      <w:r w:rsidR="00DB15DF">
        <w:t>, offer for sale,</w:t>
      </w:r>
      <w:r w:rsidR="007F3679" w:rsidRPr="007F3679">
        <w:t xml:space="preserve"> or distribute </w:t>
      </w:r>
      <w:r w:rsidR="00194324">
        <w:t xml:space="preserve">a </w:t>
      </w:r>
      <w:r w:rsidR="007F3679" w:rsidRPr="007F3679">
        <w:t xml:space="preserve">Filtered Tobacco Product in [ </w:t>
      </w:r>
      <w:r w:rsidR="007F3679" w:rsidRPr="007F3679">
        <w:rPr>
          <w:u w:val="single"/>
        </w:rPr>
        <w:t>City</w:t>
      </w:r>
      <w:r w:rsidR="007F3679" w:rsidRPr="007F3679">
        <w:t xml:space="preserve"> / </w:t>
      </w:r>
      <w:r w:rsidR="007F3679" w:rsidRPr="007F3679">
        <w:rPr>
          <w:u w:val="double"/>
        </w:rPr>
        <w:t>County</w:t>
      </w:r>
      <w:r w:rsidR="007F3679" w:rsidRPr="007F3679">
        <w:t xml:space="preserve"> ] unless the </w:t>
      </w:r>
      <w:r w:rsidR="00194324">
        <w:t>Department has approved</w:t>
      </w:r>
      <w:r w:rsidR="004E489F">
        <w:t xml:space="preserve"> a </w:t>
      </w:r>
      <w:r w:rsidR="00E62492">
        <w:t>Tobacco Litter Control</w:t>
      </w:r>
      <w:r w:rsidR="004E489F">
        <w:t xml:space="preserve"> Program</w:t>
      </w:r>
      <w:r w:rsidR="00DB15DF">
        <w:t xml:space="preserve"> </w:t>
      </w:r>
      <w:r w:rsidR="006A787B">
        <w:t xml:space="preserve">covering each </w:t>
      </w:r>
      <w:r w:rsidR="00194324">
        <w:t xml:space="preserve">Brand of Filtered Tobacco Product to be sold, offered for sale, or distributed by that Producer </w:t>
      </w:r>
      <w:r w:rsidR="00DB15DF">
        <w:t>pursuant to Se</w:t>
      </w:r>
      <w:r w:rsidR="00DB15DF" w:rsidRPr="00CC6338">
        <w:t xml:space="preserve">ction </w:t>
      </w:r>
      <w:r w:rsidR="00CC6338" w:rsidRPr="006468D2">
        <w:t xml:space="preserve">[ ____ (*4) ] </w:t>
      </w:r>
      <w:r w:rsidR="00DB15DF" w:rsidRPr="00CC6338">
        <w:t xml:space="preserve">of </w:t>
      </w:r>
      <w:r w:rsidR="00DB15DF">
        <w:t>this Ordinance</w:t>
      </w:r>
      <w:r w:rsidR="00A43E9A">
        <w:t>.</w:t>
      </w:r>
      <w:r w:rsidR="00642989">
        <w:t xml:space="preserve"> </w:t>
      </w:r>
      <w:r w:rsidR="00A43E9A">
        <w:t xml:space="preserve">The Tobacco Litter Control Program required by this </w:t>
      </w:r>
      <w:r w:rsidR="00980D70">
        <w:t>S</w:t>
      </w:r>
      <w:r w:rsidR="00A43E9A">
        <w:t>ection may be</w:t>
      </w:r>
      <w:r w:rsidR="00C8361D">
        <w:t xml:space="preserve"> implemented as follows</w:t>
      </w:r>
      <w:r w:rsidR="004E489F">
        <w:t xml:space="preserve">: </w:t>
      </w:r>
    </w:p>
    <w:p w14:paraId="573F7588" w14:textId="77777777" w:rsidR="00215494" w:rsidRDefault="00215494" w:rsidP="00FB0B54">
      <w:pPr>
        <w:pStyle w:val="bullets-abc"/>
        <w:spacing w:line="240" w:lineRule="auto"/>
        <w:ind w:left="1440"/>
      </w:pPr>
    </w:p>
    <w:p w14:paraId="68141964" w14:textId="4CF4E009" w:rsidR="00921DF5" w:rsidRDefault="00215494" w:rsidP="00FB0B54">
      <w:pPr>
        <w:pStyle w:val="bullets-abc"/>
        <w:spacing w:line="240" w:lineRule="auto"/>
        <w:ind w:left="1440"/>
      </w:pPr>
      <w:r>
        <w:t xml:space="preserve">(1) </w:t>
      </w:r>
      <w:r w:rsidR="00C8361D">
        <w:t>I</w:t>
      </w:r>
      <w:r w:rsidR="00921DF5">
        <w:t xml:space="preserve">ndividually or jointly with other Producers; or </w:t>
      </w:r>
      <w:r w:rsidR="004E489F">
        <w:br/>
      </w:r>
    </w:p>
    <w:p w14:paraId="60260240" w14:textId="6943A5B0" w:rsidR="004E489F" w:rsidRDefault="00215494" w:rsidP="00FB0B54">
      <w:pPr>
        <w:pStyle w:val="bullets-abc"/>
        <w:tabs>
          <w:tab w:val="num" w:pos="1440"/>
        </w:tabs>
        <w:spacing w:line="240" w:lineRule="auto"/>
        <w:ind w:left="1440"/>
      </w:pPr>
      <w:r>
        <w:t xml:space="preserve">(2) </w:t>
      </w:r>
      <w:r w:rsidR="00C8361D">
        <w:t>B</w:t>
      </w:r>
      <w:r w:rsidR="00A43E9A">
        <w:t>y a</w:t>
      </w:r>
      <w:r w:rsidR="004E489F">
        <w:t xml:space="preserve"> Waste Organization </w:t>
      </w:r>
      <w:r w:rsidR="001F1119">
        <w:t xml:space="preserve">on </w:t>
      </w:r>
      <w:r w:rsidR="004E489F">
        <w:t xml:space="preserve">the </w:t>
      </w:r>
      <w:r w:rsidR="006B474F">
        <w:t>Producer’s</w:t>
      </w:r>
      <w:r w:rsidR="00C8361D">
        <w:t xml:space="preserve"> or Producers’</w:t>
      </w:r>
      <w:r w:rsidR="006B474F">
        <w:t xml:space="preserve"> </w:t>
      </w:r>
      <w:r w:rsidR="004E489F">
        <w:t>behalf</w:t>
      </w:r>
      <w:r w:rsidR="00A77595">
        <w:t>.</w:t>
      </w:r>
    </w:p>
    <w:p w14:paraId="661F1221" w14:textId="77777777" w:rsidR="00921DF5" w:rsidRDefault="00921DF5" w:rsidP="00FB0B54">
      <w:pPr>
        <w:pStyle w:val="bullets-abc"/>
        <w:spacing w:line="240" w:lineRule="auto"/>
      </w:pPr>
    </w:p>
    <w:p w14:paraId="51075F0B" w14:textId="0D2F0D0F" w:rsidR="00921DF5" w:rsidRDefault="00215494" w:rsidP="00FB0B54">
      <w:pPr>
        <w:pStyle w:val="bullets-abc"/>
        <w:spacing w:line="240" w:lineRule="auto"/>
        <w:ind w:left="1080"/>
      </w:pPr>
      <w:r>
        <w:t xml:space="preserve">(b) </w:t>
      </w:r>
      <w:r w:rsidR="00314973">
        <w:t xml:space="preserve">Alternatively, a Producer may </w:t>
      </w:r>
      <w:r w:rsidR="00956BE3">
        <w:t>pay</w:t>
      </w:r>
      <w:r w:rsidR="004E489F">
        <w:t xml:space="preserve"> an in-lieu fee to cover the reasonable costs </w:t>
      </w:r>
      <w:r w:rsidR="00956BE3">
        <w:t xml:space="preserve">to </w:t>
      </w:r>
      <w:r w:rsidR="00956BE3" w:rsidRPr="007F3679">
        <w:t>[ </w:t>
      </w:r>
      <w:r w:rsidR="00956BE3" w:rsidRPr="007F3679">
        <w:rPr>
          <w:u w:val="single"/>
        </w:rPr>
        <w:t>City</w:t>
      </w:r>
      <w:r w:rsidR="00956BE3" w:rsidRPr="007F3679">
        <w:t xml:space="preserve"> / </w:t>
      </w:r>
      <w:r w:rsidR="00956BE3" w:rsidRPr="007F3679">
        <w:rPr>
          <w:u w:val="double"/>
        </w:rPr>
        <w:t>County</w:t>
      </w:r>
      <w:r w:rsidR="00956BE3" w:rsidRPr="007F3679">
        <w:t> ]</w:t>
      </w:r>
      <w:r w:rsidR="00956BE3">
        <w:t xml:space="preserve"> </w:t>
      </w:r>
      <w:r w:rsidR="004E489F">
        <w:t xml:space="preserve">of </w:t>
      </w:r>
      <w:r w:rsidR="002454FF">
        <w:t>mitigating</w:t>
      </w:r>
      <w:r w:rsidR="004E489F">
        <w:t xml:space="preserve"> the Tobacco Waste attributable to the Producer in the </w:t>
      </w:r>
      <w:r w:rsidR="004E489F" w:rsidRPr="007F3679">
        <w:t>[ </w:t>
      </w:r>
      <w:r w:rsidR="004E489F" w:rsidRPr="007F3679">
        <w:rPr>
          <w:u w:val="single"/>
        </w:rPr>
        <w:t>City</w:t>
      </w:r>
      <w:r w:rsidR="004E489F" w:rsidRPr="007F3679">
        <w:t xml:space="preserve"> / </w:t>
      </w:r>
      <w:r w:rsidR="004E489F" w:rsidRPr="007F3679">
        <w:rPr>
          <w:u w:val="double"/>
        </w:rPr>
        <w:t>County</w:t>
      </w:r>
      <w:r w:rsidR="004E489F" w:rsidRPr="007F3679">
        <w:t> ]</w:t>
      </w:r>
      <w:r w:rsidR="00DB15DF">
        <w:t xml:space="preserve">, pursuant to Section </w:t>
      </w:r>
      <w:r w:rsidR="00CE4786" w:rsidRPr="005A5BAC">
        <w:t>[ ____ (*</w:t>
      </w:r>
      <w:r w:rsidR="00CE4786">
        <w:t>5</w:t>
      </w:r>
      <w:r w:rsidR="00CE4786" w:rsidRPr="005A5BAC">
        <w:t xml:space="preserve">) ] </w:t>
      </w:r>
      <w:r w:rsidR="00DB15DF">
        <w:t>of this Ordinance</w:t>
      </w:r>
      <w:r w:rsidR="00E63CDF">
        <w:t>.</w:t>
      </w:r>
      <w:r w:rsidR="00956BE3">
        <w:t xml:space="preserve"> Payment of a fee in lieu of complying with </w:t>
      </w:r>
      <w:r w:rsidR="00E10C00">
        <w:t xml:space="preserve">paragraph </w:t>
      </w:r>
      <w:r w:rsidR="00956BE3">
        <w:t>(a) above is entirely at the option of the Producer</w:t>
      </w:r>
      <w:r w:rsidR="00C8361D">
        <w:t>,</w:t>
      </w:r>
      <w:r w:rsidR="00956BE3">
        <w:t xml:space="preserve"> and each Producer shall have the right to comply with </w:t>
      </w:r>
      <w:r w:rsidR="00E10C00">
        <w:t xml:space="preserve">paragraph </w:t>
      </w:r>
      <w:r w:rsidR="00956BE3">
        <w:t>(a) rather than paying a fee in lieu of doing so.</w:t>
      </w:r>
    </w:p>
    <w:p w14:paraId="0CA87E38" w14:textId="77777777" w:rsidR="007F3679" w:rsidRPr="00080878" w:rsidRDefault="007F3679" w:rsidP="00921DF5">
      <w:pPr>
        <w:pStyle w:val="bullets-abc"/>
        <w:ind w:left="1354"/>
        <w:rPr>
          <w:b/>
        </w:rPr>
      </w:pPr>
    </w:p>
    <w:p w14:paraId="1587059B" w14:textId="47168117" w:rsidR="004E489F" w:rsidRDefault="004E489F" w:rsidP="004E489F">
      <w:pPr>
        <w:pStyle w:val="Heading3"/>
        <w:rPr>
          <w:rFonts w:ascii="Times New Roman" w:hAnsi="Times New Roman"/>
        </w:rPr>
      </w:pPr>
      <w:r w:rsidRPr="00080878">
        <w:rPr>
          <w:b/>
        </w:rPr>
        <w:lastRenderedPageBreak/>
        <w:t>Sec. [ ____ (*3) ]. TOBACCO RETAILERS.</w:t>
      </w:r>
      <w:r w:rsidRPr="008B128F">
        <w:rPr>
          <w:rFonts w:ascii="Times New Roman" w:hAnsi="Times New Roman"/>
        </w:rPr>
        <w:t xml:space="preserve"> </w:t>
      </w:r>
      <w:r w:rsidRPr="005C1134">
        <w:rPr>
          <w:rFonts w:ascii="Times New Roman" w:hAnsi="Times New Roman"/>
        </w:rPr>
        <w:t>No Tobacco Retailer shall sell</w:t>
      </w:r>
      <w:r>
        <w:rPr>
          <w:rFonts w:ascii="Times New Roman" w:hAnsi="Times New Roman"/>
        </w:rPr>
        <w:t>, possess for sale,</w:t>
      </w:r>
      <w:r w:rsidRPr="005C1134">
        <w:rPr>
          <w:rFonts w:ascii="Times New Roman" w:hAnsi="Times New Roman"/>
        </w:rPr>
        <w:t xml:space="preserve"> or offer for sale any Filtered Tobacco Product in the [</w:t>
      </w:r>
      <w:r w:rsidRPr="005C1134">
        <w:rPr>
          <w:rFonts w:ascii="Times New Roman" w:hAnsi="Times New Roman" w:hint="eastAsia"/>
        </w:rPr>
        <w:t> </w:t>
      </w:r>
      <w:r w:rsidRPr="005C1134">
        <w:rPr>
          <w:rFonts w:ascii="Times New Roman" w:hAnsi="Times New Roman"/>
          <w:u w:val="single"/>
        </w:rPr>
        <w:t>City</w:t>
      </w:r>
      <w:r w:rsidRPr="005C1134">
        <w:rPr>
          <w:rFonts w:ascii="Times New Roman" w:hAnsi="Times New Roman"/>
        </w:rPr>
        <w:t xml:space="preserve"> / </w:t>
      </w:r>
      <w:r w:rsidRPr="005C1134">
        <w:rPr>
          <w:rFonts w:ascii="Times New Roman" w:hAnsi="Times New Roman"/>
          <w:u w:val="double"/>
        </w:rPr>
        <w:t>County</w:t>
      </w:r>
      <w:r w:rsidRPr="005C1134">
        <w:rPr>
          <w:rFonts w:ascii="Times New Roman" w:hAnsi="Times New Roman" w:hint="eastAsia"/>
        </w:rPr>
        <w:t> </w:t>
      </w:r>
      <w:r w:rsidRPr="005C1134">
        <w:rPr>
          <w:rFonts w:ascii="Times New Roman" w:hAnsi="Times New Roman"/>
        </w:rPr>
        <w:t>] unless the Filtered Tobacco Product is</w:t>
      </w:r>
      <w:r w:rsidR="008F048F">
        <w:rPr>
          <w:rFonts w:ascii="Times New Roman" w:hAnsi="Times New Roman"/>
        </w:rPr>
        <w:t xml:space="preserve"> </w:t>
      </w:r>
      <w:r w:rsidR="006A787B">
        <w:rPr>
          <w:rFonts w:ascii="Times New Roman" w:hAnsi="Times New Roman"/>
        </w:rPr>
        <w:t>covered by a Tobacco Litter Control Program pursuant to</w:t>
      </w:r>
      <w:r w:rsidR="008F048F">
        <w:rPr>
          <w:rFonts w:ascii="Times New Roman" w:hAnsi="Times New Roman"/>
        </w:rPr>
        <w:t xml:space="preserve"> Section</w:t>
      </w:r>
      <w:r w:rsidR="0065006C">
        <w:rPr>
          <w:rFonts w:ascii="Times New Roman" w:hAnsi="Times New Roman"/>
        </w:rPr>
        <w:t xml:space="preserve"> </w:t>
      </w:r>
      <w:r w:rsidR="0065006C" w:rsidRPr="0065006C">
        <w:rPr>
          <w:rFonts w:ascii="Times New Roman" w:hAnsi="Times New Roman"/>
        </w:rPr>
        <w:t>[ ____ (*</w:t>
      </w:r>
      <w:r w:rsidR="0065006C">
        <w:rPr>
          <w:rFonts w:ascii="Times New Roman" w:hAnsi="Times New Roman"/>
        </w:rPr>
        <w:t>2</w:t>
      </w:r>
      <w:r w:rsidR="0065006C" w:rsidRPr="0065006C">
        <w:rPr>
          <w:rFonts w:ascii="Times New Roman" w:hAnsi="Times New Roman"/>
        </w:rPr>
        <w:t>) ]</w:t>
      </w:r>
      <w:r w:rsidR="008F048F">
        <w:rPr>
          <w:rFonts w:ascii="Times New Roman" w:hAnsi="Times New Roman"/>
        </w:rPr>
        <w:t xml:space="preserve"> of this</w:t>
      </w:r>
      <w:r w:rsidR="00CE4786">
        <w:rPr>
          <w:rFonts w:ascii="Times New Roman" w:hAnsi="Times New Roman"/>
        </w:rPr>
        <w:t xml:space="preserve"> </w:t>
      </w:r>
      <w:r w:rsidR="00CE4786" w:rsidRPr="006468D2">
        <w:rPr>
          <w:rFonts w:ascii="Times New Roman" w:hAnsi="Times New Roman"/>
        </w:rPr>
        <w:t>[ </w:t>
      </w:r>
      <w:r w:rsidR="00CE4786" w:rsidRPr="006468D2">
        <w:rPr>
          <w:rFonts w:ascii="Times New Roman" w:hAnsi="Times New Roman"/>
          <w:u w:val="single"/>
        </w:rPr>
        <w:t>article</w:t>
      </w:r>
      <w:r w:rsidR="00CE4786" w:rsidRPr="006468D2">
        <w:rPr>
          <w:rFonts w:ascii="Times New Roman" w:hAnsi="Times New Roman"/>
        </w:rPr>
        <w:t xml:space="preserve"> / </w:t>
      </w:r>
      <w:r w:rsidR="00CE4786" w:rsidRPr="006468D2">
        <w:rPr>
          <w:rFonts w:ascii="Times New Roman" w:hAnsi="Times New Roman"/>
          <w:u w:val="double"/>
        </w:rPr>
        <w:t>chapter</w:t>
      </w:r>
      <w:r w:rsidR="00CE4786" w:rsidRPr="006468D2">
        <w:rPr>
          <w:rFonts w:ascii="Times New Roman" w:hAnsi="Times New Roman"/>
        </w:rPr>
        <w:t> ]</w:t>
      </w:r>
      <w:r w:rsidR="008F048F">
        <w:rPr>
          <w:rFonts w:ascii="Times New Roman" w:hAnsi="Times New Roman"/>
        </w:rPr>
        <w:t>.</w:t>
      </w:r>
      <w:r w:rsidRPr="005C1134">
        <w:rPr>
          <w:rFonts w:ascii="Times New Roman" w:hAnsi="Times New Roman"/>
        </w:rPr>
        <w:t xml:space="preserve"> </w:t>
      </w:r>
    </w:p>
    <w:p w14:paraId="142D24A7" w14:textId="77777777" w:rsidR="00F20CF0" w:rsidRPr="00F20CF0" w:rsidRDefault="00F20CF0" w:rsidP="00A30E23"/>
    <w:p w14:paraId="340548D5" w14:textId="230D0145" w:rsidR="004272A4" w:rsidRDefault="004272A4" w:rsidP="004272A4">
      <w:pPr>
        <w:pStyle w:val="commentsbox"/>
        <w:ind w:left="0"/>
      </w:pPr>
      <w:r w:rsidRPr="00FD5E57">
        <w:rPr>
          <w:b/>
          <w:caps/>
        </w:rPr>
        <w:t>comment:</w:t>
      </w:r>
      <w:r>
        <w:t xml:space="preserve"> Section</w:t>
      </w:r>
      <w:r w:rsidR="00314973">
        <w:t>s</w:t>
      </w:r>
      <w:r>
        <w:t xml:space="preserve"> 2</w:t>
      </w:r>
      <w:r w:rsidR="00314973">
        <w:t xml:space="preserve"> and 3</w:t>
      </w:r>
      <w:r>
        <w:t xml:space="preserve"> make it illegal to distribute </w:t>
      </w:r>
      <w:r w:rsidR="00C17F56">
        <w:t xml:space="preserve">or </w:t>
      </w:r>
      <w:r>
        <w:t xml:space="preserve">sell </w:t>
      </w:r>
      <w:r w:rsidR="00796F42">
        <w:t xml:space="preserve">a Brand of </w:t>
      </w:r>
      <w:r>
        <w:t xml:space="preserve">Filtered Tobacco Products </w:t>
      </w:r>
      <w:r w:rsidR="00CE4786">
        <w:t xml:space="preserve">in a city or county </w:t>
      </w:r>
      <w:r>
        <w:t>unless the Producer</w:t>
      </w:r>
      <w:r w:rsidR="00796F42">
        <w:t xml:space="preserve"> of that Brand</w:t>
      </w:r>
      <w:r>
        <w:t xml:space="preserve"> has complied with this </w:t>
      </w:r>
      <w:r w:rsidR="00796F42">
        <w:t>O</w:t>
      </w:r>
      <w:r w:rsidR="00314973">
        <w:t>rdinance</w:t>
      </w:r>
      <w:r>
        <w:t>.</w:t>
      </w:r>
      <w:r w:rsidR="00314973">
        <w:t xml:space="preserve"> The Producer may comply by implementing a </w:t>
      </w:r>
      <w:r w:rsidR="00E62492">
        <w:t>Tobacco Litter Control</w:t>
      </w:r>
      <w:r w:rsidR="00314973">
        <w:t xml:space="preserve"> Program</w:t>
      </w:r>
      <w:r w:rsidR="00E91AD0">
        <w:t xml:space="preserve"> that collect</w:t>
      </w:r>
      <w:r w:rsidR="00A77595">
        <w:t>s</w:t>
      </w:r>
      <w:r w:rsidR="00E91AD0">
        <w:t xml:space="preserve"> and dispos</w:t>
      </w:r>
      <w:r w:rsidR="00A77595">
        <w:t>es</w:t>
      </w:r>
      <w:r w:rsidR="00E91AD0">
        <w:t xml:space="preserve"> of Tobacco Waste</w:t>
      </w:r>
      <w:r w:rsidR="00314973">
        <w:t xml:space="preserve">, </w:t>
      </w:r>
      <w:r w:rsidR="00E91AD0">
        <w:t xml:space="preserve">as </w:t>
      </w:r>
      <w:r w:rsidR="00314973">
        <w:t>described in Section 4</w:t>
      </w:r>
      <w:r w:rsidR="00E91AD0">
        <w:t xml:space="preserve">. </w:t>
      </w:r>
      <w:r w:rsidR="006B474F">
        <w:t xml:space="preserve">A </w:t>
      </w:r>
      <w:r w:rsidR="00097A5D">
        <w:t>R</w:t>
      </w:r>
      <w:r w:rsidR="006B474F">
        <w:t xml:space="preserve">etailer may not sell a specific </w:t>
      </w:r>
      <w:r w:rsidR="001F3E01">
        <w:t>T</w:t>
      </w:r>
      <w:r w:rsidR="006B474F" w:rsidRPr="001F3E01">
        <w:t xml:space="preserve">obacco </w:t>
      </w:r>
      <w:r w:rsidR="001F3E01">
        <w:t>P</w:t>
      </w:r>
      <w:r w:rsidR="006B474F" w:rsidRPr="001F3E01">
        <w:t>roduct</w:t>
      </w:r>
      <w:r w:rsidR="006B474F">
        <w:t xml:space="preserve"> unless the specific product is covered by an approved </w:t>
      </w:r>
      <w:r w:rsidR="00386DEF">
        <w:t>Program</w:t>
      </w:r>
      <w:r w:rsidR="006B474F">
        <w:t xml:space="preserve">. </w:t>
      </w:r>
      <w:r w:rsidR="00314973">
        <w:t>Alternatively, a Producer may choose to pay an in-lieu fee</w:t>
      </w:r>
      <w:r w:rsidR="006468D2">
        <w:t>, described in Section 5,</w:t>
      </w:r>
      <w:r w:rsidR="00314973">
        <w:t xml:space="preserve"> to the </w:t>
      </w:r>
      <w:r w:rsidR="00C77869">
        <w:t>c</w:t>
      </w:r>
      <w:r w:rsidR="00314973">
        <w:t xml:space="preserve">ity or </w:t>
      </w:r>
      <w:r w:rsidR="00C77869">
        <w:t>c</w:t>
      </w:r>
      <w:r w:rsidR="00314973">
        <w:t xml:space="preserve">ounty to cover the </w:t>
      </w:r>
      <w:r w:rsidR="00C77869">
        <w:t>c</w:t>
      </w:r>
      <w:r w:rsidR="00314973">
        <w:t>ity</w:t>
      </w:r>
      <w:r w:rsidR="00C17F56">
        <w:t>’s</w:t>
      </w:r>
      <w:r w:rsidR="00314973">
        <w:t xml:space="preserve"> or </w:t>
      </w:r>
      <w:r w:rsidR="00C77869">
        <w:t>c</w:t>
      </w:r>
      <w:r w:rsidR="00314973">
        <w:t xml:space="preserve">ounty’s costs of cleaning up the </w:t>
      </w:r>
      <w:r w:rsidR="00C17F56">
        <w:t>T</w:t>
      </w:r>
      <w:r w:rsidR="00314973">
        <w:t xml:space="preserve">obacco </w:t>
      </w:r>
      <w:r w:rsidR="00C17F56">
        <w:t xml:space="preserve">Waste </w:t>
      </w:r>
      <w:r w:rsidR="00314973">
        <w:t xml:space="preserve">attributable to the Producer. </w:t>
      </w:r>
    </w:p>
    <w:p w14:paraId="1C6D7E74" w14:textId="77777777" w:rsidR="004E489F" w:rsidRPr="004E489F" w:rsidRDefault="004E489F" w:rsidP="00080878"/>
    <w:p w14:paraId="35DF3925" w14:textId="249B3C19" w:rsidR="00C75528" w:rsidRDefault="007F3679" w:rsidP="00FB0B54">
      <w:pPr>
        <w:pStyle w:val="Heading3"/>
        <w:spacing w:after="240"/>
      </w:pPr>
      <w:r w:rsidRPr="00080878">
        <w:rPr>
          <w:b/>
        </w:rPr>
        <w:t>Sec. [ ____ (*</w:t>
      </w:r>
      <w:r w:rsidR="004E489F" w:rsidRPr="00080878">
        <w:rPr>
          <w:b/>
        </w:rPr>
        <w:t>4</w:t>
      </w:r>
      <w:r w:rsidRPr="00080878">
        <w:rPr>
          <w:b/>
        </w:rPr>
        <w:t xml:space="preserve">) ]. </w:t>
      </w:r>
      <w:r w:rsidR="00E62492">
        <w:rPr>
          <w:b/>
        </w:rPr>
        <w:t>TOBACCO LITTER CONTROL</w:t>
      </w:r>
      <w:r w:rsidRPr="00080878">
        <w:rPr>
          <w:b/>
        </w:rPr>
        <w:t xml:space="preserve"> PROGRAM</w:t>
      </w:r>
      <w:r w:rsidR="00726F2E">
        <w:rPr>
          <w:b/>
        </w:rPr>
        <w:t>.</w:t>
      </w:r>
    </w:p>
    <w:p w14:paraId="4FA00F0A" w14:textId="33C310F7" w:rsidR="00C75528" w:rsidRDefault="00C75528" w:rsidP="00FB0B54">
      <w:pPr>
        <w:pStyle w:val="bullets-abc"/>
        <w:spacing w:line="240" w:lineRule="auto"/>
        <w:ind w:left="1080"/>
      </w:pPr>
      <w:r>
        <w:t>(</w:t>
      </w:r>
      <w:r w:rsidR="00AD2B34">
        <w:t>a</w:t>
      </w:r>
      <w:r>
        <w:t>)</w:t>
      </w:r>
      <w:r w:rsidR="00642989">
        <w:t xml:space="preserve"> </w:t>
      </w:r>
      <w:r w:rsidR="00AF46E0">
        <w:t xml:space="preserve">TOBACCO LITTER CONTROL </w:t>
      </w:r>
      <w:r w:rsidR="00A73E0A">
        <w:t xml:space="preserve">PROGRAM </w:t>
      </w:r>
      <w:r w:rsidR="00921DF5">
        <w:t>CONTENT</w:t>
      </w:r>
      <w:r>
        <w:t xml:space="preserve">. </w:t>
      </w:r>
      <w:r w:rsidR="002E78BC">
        <w:t xml:space="preserve">Each Tobacco Litter Control Program </w:t>
      </w:r>
      <w:r w:rsidR="00314EFE">
        <w:t>shall</w:t>
      </w:r>
      <w:r w:rsidR="002E78BC">
        <w:t xml:space="preserve"> be </w:t>
      </w:r>
      <w:r w:rsidR="009C5281">
        <w:t xml:space="preserve">fully </w:t>
      </w:r>
      <w:r w:rsidR="002E78BC">
        <w:t>described in a</w:t>
      </w:r>
      <w:r w:rsidR="009C5281">
        <w:t xml:space="preserve"> binding </w:t>
      </w:r>
      <w:r w:rsidR="002E78BC">
        <w:t>written document</w:t>
      </w:r>
      <w:r w:rsidR="00A5170E">
        <w:t xml:space="preserve"> that will be submitted to the Department as provided in </w:t>
      </w:r>
      <w:r w:rsidR="00E10C00">
        <w:t xml:space="preserve">paragraph </w:t>
      </w:r>
      <w:r w:rsidR="00A5170E">
        <w:t>(c)</w:t>
      </w:r>
      <w:r w:rsidR="002E78BC">
        <w:t xml:space="preserve">. </w:t>
      </w:r>
      <w:r w:rsidR="00921DF5" w:rsidRPr="00921DF5">
        <w:t xml:space="preserve">Each </w:t>
      </w:r>
      <w:r w:rsidR="00E62492">
        <w:t>Tobacco Litter Control</w:t>
      </w:r>
      <w:r w:rsidR="00921DF5" w:rsidRPr="00921DF5">
        <w:t xml:space="preserve"> </w:t>
      </w:r>
      <w:r w:rsidR="008F048F">
        <w:t>P</w:t>
      </w:r>
      <w:r w:rsidR="00921DF5" w:rsidRPr="00921DF5">
        <w:t xml:space="preserve">rogram shall </w:t>
      </w:r>
      <w:r w:rsidR="002E78BC">
        <w:t>include</w:t>
      </w:r>
      <w:r w:rsidR="002E78BC" w:rsidRPr="00921DF5">
        <w:t xml:space="preserve"> </w:t>
      </w:r>
      <w:r w:rsidR="00921DF5" w:rsidRPr="00921DF5">
        <w:t>each of the following:</w:t>
      </w:r>
      <w:r w:rsidR="00642989">
        <w:t xml:space="preserve"> </w:t>
      </w:r>
    </w:p>
    <w:p w14:paraId="4A6DE13A" w14:textId="77777777" w:rsidR="00C75528" w:rsidRDefault="00C75528" w:rsidP="00FB0B54">
      <w:pPr>
        <w:pStyle w:val="bullets-abc"/>
        <w:spacing w:line="240" w:lineRule="auto"/>
        <w:rPr>
          <w:rFonts w:cs="Times New Roman"/>
          <w:b/>
          <w:color w:val="auto"/>
          <w:szCs w:val="20"/>
          <w:lang w:bidi="ar-SA"/>
        </w:rPr>
      </w:pPr>
    </w:p>
    <w:p w14:paraId="286DB20C" w14:textId="3B04625B" w:rsidR="00AC4CA4" w:rsidRDefault="00726F2E" w:rsidP="00FB0B54">
      <w:pPr>
        <w:pStyle w:val="bullets-abc"/>
        <w:spacing w:line="240" w:lineRule="auto"/>
        <w:ind w:left="1440"/>
        <w:rPr>
          <w:rFonts w:cs="Times New Roman"/>
          <w:color w:val="auto"/>
          <w:szCs w:val="20"/>
          <w:lang w:bidi="ar-SA"/>
        </w:rPr>
      </w:pPr>
      <w:r>
        <w:rPr>
          <w:rFonts w:cs="Times New Roman"/>
          <w:color w:val="auto"/>
          <w:szCs w:val="20"/>
          <w:lang w:bidi="ar-SA"/>
        </w:rPr>
        <w:t xml:space="preserve">(1) </w:t>
      </w:r>
      <w:r w:rsidR="00C87451">
        <w:rPr>
          <w:rFonts w:cs="Times New Roman"/>
          <w:color w:val="auto"/>
          <w:szCs w:val="20"/>
          <w:lang w:bidi="ar-SA"/>
        </w:rPr>
        <w:t xml:space="preserve">COLLECTION METHODS. </w:t>
      </w:r>
      <w:r w:rsidR="008D6B42">
        <w:rPr>
          <w:rFonts w:cs="Times New Roman"/>
          <w:color w:val="auto"/>
          <w:szCs w:val="20"/>
          <w:lang w:bidi="ar-SA"/>
        </w:rPr>
        <w:t>Each</w:t>
      </w:r>
      <w:r w:rsidR="00C87451">
        <w:rPr>
          <w:rFonts w:cs="Times New Roman"/>
          <w:color w:val="auto"/>
          <w:szCs w:val="20"/>
          <w:lang w:bidi="ar-SA"/>
        </w:rPr>
        <w:t xml:space="preserve"> </w:t>
      </w:r>
      <w:r w:rsidR="00E62492">
        <w:rPr>
          <w:rFonts w:cs="Times New Roman"/>
          <w:color w:val="auto"/>
          <w:szCs w:val="20"/>
          <w:lang w:bidi="ar-SA"/>
        </w:rPr>
        <w:t>Tobacco Litter Control</w:t>
      </w:r>
      <w:r w:rsidR="00C87451">
        <w:rPr>
          <w:rFonts w:cs="Times New Roman"/>
          <w:color w:val="auto"/>
          <w:szCs w:val="20"/>
          <w:lang w:bidi="ar-SA"/>
        </w:rPr>
        <w:t xml:space="preserve"> Program </w:t>
      </w:r>
      <w:r w:rsidR="00AD2B34">
        <w:rPr>
          <w:rFonts w:cs="Times New Roman"/>
          <w:color w:val="auto"/>
          <w:szCs w:val="20"/>
          <w:lang w:bidi="ar-SA"/>
        </w:rPr>
        <w:t xml:space="preserve">shall </w:t>
      </w:r>
      <w:r w:rsidR="003F21B9">
        <w:rPr>
          <w:rFonts w:cs="Times New Roman"/>
          <w:color w:val="auto"/>
          <w:szCs w:val="20"/>
          <w:lang w:bidi="ar-SA"/>
        </w:rPr>
        <w:t>provide a</w:t>
      </w:r>
      <w:r w:rsidR="00C87451" w:rsidRPr="008D4924">
        <w:rPr>
          <w:rFonts w:cs="Times New Roman"/>
          <w:color w:val="auto"/>
          <w:szCs w:val="20"/>
          <w:lang w:bidi="ar-SA"/>
        </w:rPr>
        <w:t xml:space="preserve"> description of the methods by which </w:t>
      </w:r>
      <w:r w:rsidR="006B474F">
        <w:rPr>
          <w:rFonts w:cs="Times New Roman"/>
          <w:color w:val="auto"/>
          <w:szCs w:val="20"/>
          <w:lang w:bidi="ar-SA"/>
        </w:rPr>
        <w:t xml:space="preserve">a Producer’s </w:t>
      </w:r>
      <w:r w:rsidR="00C87451">
        <w:rPr>
          <w:rFonts w:cs="Times New Roman"/>
          <w:color w:val="auto"/>
          <w:szCs w:val="20"/>
          <w:lang w:bidi="ar-SA"/>
        </w:rPr>
        <w:t xml:space="preserve">Tobacco Waste </w:t>
      </w:r>
      <w:r w:rsidR="00C87451" w:rsidRPr="008D4924">
        <w:rPr>
          <w:rFonts w:cs="Times New Roman"/>
          <w:color w:val="auto"/>
          <w:szCs w:val="20"/>
          <w:lang w:bidi="ar-SA"/>
        </w:rPr>
        <w:t xml:space="preserve">will be collected in </w:t>
      </w:r>
      <w:r w:rsidR="00C87451">
        <w:t>[ </w:t>
      </w:r>
      <w:r w:rsidR="00C87451">
        <w:rPr>
          <w:u w:val="single"/>
        </w:rPr>
        <w:t>City</w:t>
      </w:r>
      <w:r w:rsidR="00C87451">
        <w:t xml:space="preserve"> / </w:t>
      </w:r>
      <w:r w:rsidR="00C87451">
        <w:rPr>
          <w:u w:val="double"/>
        </w:rPr>
        <w:t>County</w:t>
      </w:r>
      <w:r w:rsidR="00C87451">
        <w:t> ], including a</w:t>
      </w:r>
      <w:r w:rsidR="000D22ED">
        <w:rPr>
          <w:rFonts w:cs="Times New Roman"/>
          <w:color w:val="auto"/>
          <w:szCs w:val="20"/>
          <w:lang w:bidi="ar-SA"/>
        </w:rPr>
        <w:t xml:space="preserve"> description of how the </w:t>
      </w:r>
      <w:r w:rsidR="00E62492">
        <w:rPr>
          <w:rFonts w:cs="Times New Roman"/>
          <w:color w:val="auto"/>
          <w:szCs w:val="20"/>
          <w:lang w:bidi="ar-SA"/>
        </w:rPr>
        <w:t>Tobacco Litter Control</w:t>
      </w:r>
      <w:r w:rsidR="000D22ED">
        <w:rPr>
          <w:rFonts w:cs="Times New Roman"/>
          <w:color w:val="auto"/>
          <w:szCs w:val="20"/>
          <w:lang w:bidi="ar-SA"/>
        </w:rPr>
        <w:t xml:space="preserve"> Program</w:t>
      </w:r>
      <w:r w:rsidR="00C87451" w:rsidRPr="008D4924">
        <w:rPr>
          <w:rFonts w:cs="Times New Roman"/>
          <w:color w:val="auto"/>
          <w:szCs w:val="20"/>
          <w:lang w:bidi="ar-SA"/>
        </w:rPr>
        <w:t xml:space="preserve"> will</w:t>
      </w:r>
      <w:r w:rsidR="00C87451">
        <w:rPr>
          <w:rFonts w:cs="Times New Roman"/>
          <w:color w:val="auto"/>
          <w:szCs w:val="20"/>
          <w:lang w:bidi="ar-SA"/>
        </w:rPr>
        <w:t xml:space="preserve"> provide for collection of Tobacco Waste from residential areas, commercial areas, and public spaces</w:t>
      </w:r>
      <w:r w:rsidR="00407CA9">
        <w:rPr>
          <w:rFonts w:cs="Times New Roman"/>
          <w:color w:val="auto"/>
          <w:szCs w:val="20"/>
          <w:lang w:bidi="ar-SA"/>
        </w:rPr>
        <w:t>,</w:t>
      </w:r>
      <w:r w:rsidR="00C87451">
        <w:rPr>
          <w:rFonts w:cs="Times New Roman"/>
          <w:color w:val="auto"/>
          <w:szCs w:val="20"/>
          <w:lang w:bidi="ar-SA"/>
        </w:rPr>
        <w:t xml:space="preserve"> and a description of any locations where the Producer, group of Producers, or </w:t>
      </w:r>
      <w:r w:rsidR="000D22ED">
        <w:rPr>
          <w:rFonts w:cs="Times New Roman"/>
          <w:color w:val="auto"/>
          <w:szCs w:val="20"/>
          <w:lang w:bidi="ar-SA"/>
        </w:rPr>
        <w:t>Waste</w:t>
      </w:r>
      <w:r w:rsidR="00C87451">
        <w:rPr>
          <w:rFonts w:cs="Times New Roman"/>
          <w:color w:val="auto"/>
          <w:szCs w:val="20"/>
          <w:lang w:bidi="ar-SA"/>
        </w:rPr>
        <w:t xml:space="preserve"> Organization will place Tobacco Waste receptacles, such as ash trays or ash cans. No Producer, group of Producers, or </w:t>
      </w:r>
      <w:r w:rsidR="000D22ED">
        <w:rPr>
          <w:rFonts w:cs="Times New Roman"/>
          <w:color w:val="auto"/>
          <w:szCs w:val="20"/>
          <w:lang w:bidi="ar-SA"/>
        </w:rPr>
        <w:t>Waste</w:t>
      </w:r>
      <w:r w:rsidR="00C87451">
        <w:rPr>
          <w:rFonts w:cs="Times New Roman"/>
          <w:color w:val="auto"/>
          <w:szCs w:val="20"/>
          <w:lang w:bidi="ar-SA"/>
        </w:rPr>
        <w:t xml:space="preserve"> Organization </w:t>
      </w:r>
      <w:r w:rsidR="00EA6C5D">
        <w:rPr>
          <w:rFonts w:cs="Times New Roman"/>
          <w:color w:val="auto"/>
          <w:szCs w:val="20"/>
          <w:lang w:bidi="ar-SA"/>
        </w:rPr>
        <w:t xml:space="preserve">may comply with this </w:t>
      </w:r>
      <w:r w:rsidR="00980D70">
        <w:rPr>
          <w:rFonts w:cs="Times New Roman"/>
          <w:color w:val="auto"/>
          <w:szCs w:val="20"/>
          <w:lang w:bidi="ar-SA"/>
        </w:rPr>
        <w:t>S</w:t>
      </w:r>
      <w:r w:rsidR="00E10C00">
        <w:rPr>
          <w:rFonts w:cs="Times New Roman"/>
          <w:color w:val="auto"/>
          <w:szCs w:val="20"/>
          <w:lang w:bidi="ar-SA"/>
        </w:rPr>
        <w:t xml:space="preserve">ection </w:t>
      </w:r>
      <w:r w:rsidR="00EA6C5D">
        <w:rPr>
          <w:rFonts w:cs="Times New Roman"/>
          <w:color w:val="auto"/>
          <w:szCs w:val="20"/>
          <w:lang w:bidi="ar-SA"/>
        </w:rPr>
        <w:t xml:space="preserve">by </w:t>
      </w:r>
      <w:r w:rsidR="00C87451">
        <w:rPr>
          <w:rFonts w:cs="Times New Roman"/>
          <w:color w:val="auto"/>
          <w:szCs w:val="20"/>
          <w:lang w:bidi="ar-SA"/>
        </w:rPr>
        <w:t>distribut</w:t>
      </w:r>
      <w:r w:rsidR="00EA6C5D">
        <w:rPr>
          <w:rFonts w:cs="Times New Roman"/>
          <w:color w:val="auto"/>
          <w:szCs w:val="20"/>
          <w:lang w:bidi="ar-SA"/>
        </w:rPr>
        <w:t>ing</w:t>
      </w:r>
      <w:r w:rsidR="00C87451">
        <w:rPr>
          <w:rFonts w:cs="Times New Roman"/>
          <w:color w:val="auto"/>
          <w:szCs w:val="20"/>
          <w:lang w:bidi="ar-SA"/>
        </w:rPr>
        <w:t xml:space="preserve"> hand-held ash receptacles. No Producer, group of Producers, or </w:t>
      </w:r>
      <w:r w:rsidR="000D22ED">
        <w:rPr>
          <w:rFonts w:cs="Times New Roman"/>
          <w:color w:val="auto"/>
          <w:szCs w:val="20"/>
          <w:lang w:bidi="ar-SA"/>
        </w:rPr>
        <w:t>Waste</w:t>
      </w:r>
      <w:r w:rsidR="00C87451">
        <w:rPr>
          <w:rFonts w:cs="Times New Roman"/>
          <w:color w:val="auto"/>
          <w:szCs w:val="20"/>
          <w:lang w:bidi="ar-SA"/>
        </w:rPr>
        <w:t xml:space="preserve"> Organization shall place Tobacco Waste receptacles within an area in which smoking is prohibited by law</w:t>
      </w:r>
      <w:r w:rsidR="00DA3891">
        <w:rPr>
          <w:rFonts w:cs="Times New Roman"/>
          <w:color w:val="auto"/>
          <w:szCs w:val="20"/>
          <w:lang w:bidi="ar-SA"/>
        </w:rPr>
        <w:t>.</w:t>
      </w:r>
      <w:r w:rsidR="00C87451" w:rsidRPr="008D4924">
        <w:rPr>
          <w:rFonts w:cs="Times New Roman"/>
          <w:color w:val="auto"/>
          <w:szCs w:val="20"/>
          <w:lang w:bidi="ar-SA"/>
        </w:rPr>
        <w:t xml:space="preserve"> </w:t>
      </w:r>
    </w:p>
    <w:p w14:paraId="27BEE478" w14:textId="77777777" w:rsidR="008D6B42" w:rsidRDefault="008D6B42" w:rsidP="00314EFE">
      <w:pPr>
        <w:pStyle w:val="bullets-abc"/>
        <w:ind w:left="1440"/>
        <w:rPr>
          <w:rFonts w:cs="Times New Roman"/>
          <w:color w:val="auto"/>
          <w:szCs w:val="20"/>
          <w:lang w:bidi="ar-SA"/>
        </w:rPr>
      </w:pPr>
    </w:p>
    <w:p w14:paraId="20CEF7C5" w14:textId="1417799B" w:rsidR="00437DE1" w:rsidRPr="00437DE1" w:rsidRDefault="008D6B42" w:rsidP="00437DE1">
      <w:pPr>
        <w:pStyle w:val="commentsbox"/>
        <w:ind w:left="994" w:right="115"/>
      </w:pPr>
      <w:r w:rsidRPr="006B31F7">
        <w:rPr>
          <w:b/>
          <w:caps/>
        </w:rPr>
        <w:t>comment:</w:t>
      </w:r>
      <w:r>
        <w:rPr>
          <w:b/>
          <w:smallCaps/>
        </w:rPr>
        <w:t xml:space="preserve"> </w:t>
      </w:r>
      <w:r>
        <w:t xml:space="preserve">Collection methods are not specifically defined in order to allow </w:t>
      </w:r>
      <w:r w:rsidR="00437DE1">
        <w:t xml:space="preserve">for a broad range of collection activities. For example, collection activities could include installing ash cans, </w:t>
      </w:r>
      <w:r w:rsidR="00530125">
        <w:t>collecting littered</w:t>
      </w:r>
      <w:r w:rsidR="00437DE1">
        <w:t xml:space="preserve"> Tobacco Waste, and hosting collection events where individuals </w:t>
      </w:r>
      <w:r w:rsidR="00786269">
        <w:t xml:space="preserve">and </w:t>
      </w:r>
      <w:r w:rsidR="00437DE1">
        <w:t>business</w:t>
      </w:r>
      <w:r w:rsidR="00786269">
        <w:t>es</w:t>
      </w:r>
      <w:r w:rsidR="00437DE1">
        <w:t xml:space="preserve"> can drop off their collected Tobacco Waste. </w:t>
      </w:r>
      <w:r w:rsidR="00437DE1">
        <w:br/>
      </w:r>
      <w:r w:rsidR="00437DE1">
        <w:br/>
        <w:t>Note that Producers may wish to install ash cans or other Tobacco Waste receptacles on city- or county-owned property, such as sidewalks. Your jurisdiction likely has specific regulations on placing objects</w:t>
      </w:r>
      <w:r w:rsidR="00786269">
        <w:t>,</w:t>
      </w:r>
      <w:r w:rsidR="00437DE1">
        <w:t xml:space="preserve"> such as Tobacco Waste receptacles</w:t>
      </w:r>
      <w:r w:rsidR="00786269">
        <w:t>,</w:t>
      </w:r>
      <w:r w:rsidR="00437DE1">
        <w:t xml:space="preserve"> on public property, and you should consult with your </w:t>
      </w:r>
      <w:r w:rsidR="00C77869">
        <w:t>c</w:t>
      </w:r>
      <w:r w:rsidR="00437DE1">
        <w:t xml:space="preserve">ity </w:t>
      </w:r>
      <w:r w:rsidR="00C77869">
        <w:t>a</w:t>
      </w:r>
      <w:r w:rsidR="00530125">
        <w:t xml:space="preserve">ttorney </w:t>
      </w:r>
      <w:r w:rsidR="00437DE1">
        <w:t xml:space="preserve">or </w:t>
      </w:r>
      <w:r w:rsidR="00C77869">
        <w:t>c</w:t>
      </w:r>
      <w:r w:rsidR="00437DE1">
        <w:t xml:space="preserve">ounty </w:t>
      </w:r>
      <w:r w:rsidR="00C77869">
        <w:t>c</w:t>
      </w:r>
      <w:r w:rsidR="00530125">
        <w:t>ounsel</w:t>
      </w:r>
      <w:r w:rsidR="00437DE1">
        <w:t xml:space="preserve"> </w:t>
      </w:r>
      <w:r w:rsidR="00AF175A">
        <w:t xml:space="preserve">to learn more. If specific procedures or approvals are required to place Tobacco Waste receptacles on public property, you may consider including these in the Department review and approval process, described below in </w:t>
      </w:r>
      <w:r w:rsidR="00E10C00">
        <w:t xml:space="preserve">paragraph </w:t>
      </w:r>
      <w:r w:rsidR="00AF175A">
        <w:t>(c).</w:t>
      </w:r>
      <w:r w:rsidR="000E3F64">
        <w:t xml:space="preserve"> If Producers wish to place Tobacco Waste receptacles on private property, the Producers will have to obtain the necessary permissions from individual private property owners. </w:t>
      </w:r>
    </w:p>
    <w:p w14:paraId="251DD414" w14:textId="28E68EEA" w:rsidR="00AC4CA4" w:rsidRPr="00CA44A9" w:rsidRDefault="00FB0B54" w:rsidP="00FB0B54">
      <w:pPr>
        <w:pStyle w:val="bullets-abc"/>
        <w:spacing w:line="240" w:lineRule="auto"/>
        <w:ind w:left="1440"/>
        <w:rPr>
          <w:rFonts w:cs="Times New Roman"/>
          <w:color w:val="auto"/>
          <w:szCs w:val="20"/>
          <w:lang w:bidi="ar-SA"/>
        </w:rPr>
      </w:pPr>
      <w:r>
        <w:rPr>
          <w:rFonts w:cs="Times New Roman"/>
          <w:color w:val="auto"/>
          <w:szCs w:val="20"/>
          <w:lang w:bidi="ar-SA"/>
        </w:rPr>
        <w:lastRenderedPageBreak/>
        <w:t xml:space="preserve"> </w:t>
      </w:r>
      <w:r w:rsidR="00AC4CA4">
        <w:rPr>
          <w:rFonts w:cs="Times New Roman"/>
          <w:color w:val="auto"/>
          <w:szCs w:val="20"/>
          <w:lang w:bidi="ar-SA"/>
        </w:rPr>
        <w:t>(2</w:t>
      </w:r>
      <w:r w:rsidR="00AC4CA4" w:rsidRPr="00CA44A9">
        <w:rPr>
          <w:rFonts w:cs="Times New Roman"/>
          <w:color w:val="auto"/>
          <w:szCs w:val="20"/>
          <w:lang w:bidi="ar-SA"/>
        </w:rPr>
        <w:t xml:space="preserve">) </w:t>
      </w:r>
      <w:r w:rsidR="00AC4CA4">
        <w:rPr>
          <w:rFonts w:cs="Times New Roman"/>
          <w:color w:val="auto"/>
          <w:szCs w:val="20"/>
          <w:lang w:bidi="ar-SA"/>
        </w:rPr>
        <w:t xml:space="preserve">COLLECTION RATE. </w:t>
      </w:r>
      <w:r w:rsidR="00FF51E2">
        <w:rPr>
          <w:rFonts w:cs="Times New Roman"/>
          <w:color w:val="auto"/>
          <w:szCs w:val="20"/>
          <w:lang w:bidi="ar-SA"/>
        </w:rPr>
        <w:t>Each</w:t>
      </w:r>
      <w:r w:rsidR="00FF51E2" w:rsidRPr="00CA44A9">
        <w:rPr>
          <w:rFonts w:cs="Times New Roman"/>
          <w:color w:val="auto"/>
          <w:szCs w:val="20"/>
          <w:lang w:bidi="ar-SA"/>
        </w:rPr>
        <w:t xml:space="preserve"> </w:t>
      </w:r>
      <w:r w:rsidR="00E62492">
        <w:rPr>
          <w:rFonts w:cs="Times New Roman"/>
          <w:color w:val="auto"/>
          <w:szCs w:val="20"/>
          <w:lang w:bidi="ar-SA"/>
        </w:rPr>
        <w:t>Tobacco Litter Control</w:t>
      </w:r>
      <w:r w:rsidR="00AC4CA4">
        <w:rPr>
          <w:rFonts w:cs="Times New Roman"/>
          <w:color w:val="auto"/>
          <w:szCs w:val="20"/>
          <w:lang w:bidi="ar-SA"/>
        </w:rPr>
        <w:t xml:space="preserve"> Program</w:t>
      </w:r>
      <w:r w:rsidR="00AC4CA4" w:rsidRPr="00CA44A9">
        <w:rPr>
          <w:rFonts w:cs="Times New Roman"/>
          <w:color w:val="auto"/>
          <w:szCs w:val="20"/>
          <w:lang w:bidi="ar-SA"/>
        </w:rPr>
        <w:t xml:space="preserve"> shall </w:t>
      </w:r>
      <w:r w:rsidR="00F20CF0">
        <w:rPr>
          <w:rFonts w:cs="Times New Roman"/>
          <w:color w:val="auto"/>
          <w:szCs w:val="20"/>
          <w:lang w:bidi="ar-SA"/>
        </w:rPr>
        <w:t>be designed to</w:t>
      </w:r>
      <w:r w:rsidR="00AC4CA4">
        <w:rPr>
          <w:rFonts w:cs="Times New Roman"/>
          <w:color w:val="auto"/>
          <w:szCs w:val="20"/>
          <w:lang w:bidi="ar-SA"/>
        </w:rPr>
        <w:t xml:space="preserve"> achieve a [ </w:t>
      </w:r>
      <w:r w:rsidR="00AC4CA4" w:rsidRPr="005F45B5">
        <w:rPr>
          <w:rFonts w:cs="Times New Roman"/>
          <w:color w:val="auto"/>
          <w:szCs w:val="20"/>
          <w:u w:val="single"/>
          <w:lang w:bidi="ar-SA"/>
        </w:rPr>
        <w:t>30</w:t>
      </w:r>
      <w:r w:rsidR="00AC4CA4">
        <w:rPr>
          <w:rFonts w:cs="Times New Roman"/>
          <w:color w:val="auto"/>
          <w:szCs w:val="20"/>
          <w:lang w:bidi="ar-SA"/>
        </w:rPr>
        <w:t xml:space="preserve"> ] </w:t>
      </w:r>
      <w:r w:rsidR="00AC4CA4" w:rsidRPr="00CA44A9">
        <w:rPr>
          <w:rFonts w:cs="Times New Roman"/>
          <w:color w:val="auto"/>
          <w:szCs w:val="20"/>
          <w:lang w:bidi="ar-SA"/>
        </w:rPr>
        <w:t>percent Collection Rate five</w:t>
      </w:r>
      <w:r w:rsidR="00CB4BF1">
        <w:rPr>
          <w:rFonts w:cs="Times New Roman"/>
          <w:color w:val="auto"/>
          <w:szCs w:val="20"/>
          <w:lang w:bidi="ar-SA"/>
        </w:rPr>
        <w:t xml:space="preserve"> (5)</w:t>
      </w:r>
      <w:r w:rsidR="00AC4CA4" w:rsidRPr="00CA44A9">
        <w:rPr>
          <w:rFonts w:cs="Times New Roman"/>
          <w:color w:val="auto"/>
          <w:szCs w:val="20"/>
          <w:lang w:bidi="ar-SA"/>
        </w:rPr>
        <w:t xml:space="preserve"> years after the </w:t>
      </w:r>
      <w:r w:rsidR="00427630">
        <w:rPr>
          <w:rFonts w:cs="Times New Roman"/>
          <w:color w:val="auto"/>
          <w:szCs w:val="20"/>
          <w:lang w:bidi="ar-SA"/>
        </w:rPr>
        <w:t>Program</w:t>
      </w:r>
      <w:r w:rsidR="00AC4CA4" w:rsidRPr="00CA44A9">
        <w:rPr>
          <w:rFonts w:cs="Times New Roman"/>
          <w:color w:val="auto"/>
          <w:szCs w:val="20"/>
          <w:lang w:bidi="ar-SA"/>
        </w:rPr>
        <w:t xml:space="preserve"> is implemented.</w:t>
      </w:r>
      <w:r w:rsidR="00AC4CA4">
        <w:rPr>
          <w:rFonts w:cs="Times New Roman"/>
          <w:color w:val="auto"/>
          <w:szCs w:val="20"/>
          <w:lang w:bidi="ar-SA"/>
        </w:rPr>
        <w:br/>
      </w:r>
    </w:p>
    <w:p w14:paraId="045DC355" w14:textId="07C93BFB" w:rsidR="00AC4CA4" w:rsidRDefault="00AC4CA4" w:rsidP="00FB0B54">
      <w:pPr>
        <w:pStyle w:val="bullets-abc"/>
        <w:spacing w:line="240" w:lineRule="auto"/>
        <w:ind w:left="1800"/>
        <w:rPr>
          <w:rFonts w:cs="Times New Roman"/>
          <w:color w:val="auto"/>
          <w:szCs w:val="20"/>
          <w:lang w:bidi="ar-SA"/>
        </w:rPr>
      </w:pPr>
      <w:r w:rsidRPr="00CA44A9">
        <w:rPr>
          <w:rFonts w:cs="Times New Roman"/>
          <w:color w:val="auto"/>
          <w:szCs w:val="20"/>
          <w:lang w:bidi="ar-SA"/>
        </w:rPr>
        <w:t xml:space="preserve"> (</w:t>
      </w:r>
      <w:r>
        <w:rPr>
          <w:rFonts w:cs="Times New Roman"/>
          <w:color w:val="auto"/>
          <w:szCs w:val="20"/>
          <w:lang w:bidi="ar-SA"/>
        </w:rPr>
        <w:t>i</w:t>
      </w:r>
      <w:r w:rsidRPr="00CA44A9">
        <w:rPr>
          <w:rFonts w:cs="Times New Roman"/>
          <w:color w:val="auto"/>
          <w:szCs w:val="20"/>
          <w:lang w:bidi="ar-SA"/>
        </w:rPr>
        <w:t xml:space="preserve">) </w:t>
      </w:r>
      <w:r w:rsidR="00FF51E2">
        <w:rPr>
          <w:rFonts w:cs="Times New Roman"/>
          <w:color w:val="auto"/>
          <w:szCs w:val="20"/>
          <w:lang w:bidi="ar-SA"/>
        </w:rPr>
        <w:t>Each</w:t>
      </w:r>
      <w:r w:rsidR="00FF51E2" w:rsidRPr="00CA44A9">
        <w:rPr>
          <w:rFonts w:cs="Times New Roman"/>
          <w:color w:val="auto"/>
          <w:szCs w:val="20"/>
          <w:lang w:bidi="ar-SA"/>
        </w:rPr>
        <w:t xml:space="preserve"> </w:t>
      </w:r>
      <w:r w:rsidR="00EA6C5D">
        <w:rPr>
          <w:rFonts w:cs="Times New Roman"/>
          <w:color w:val="auto"/>
          <w:szCs w:val="20"/>
          <w:lang w:bidi="ar-SA"/>
        </w:rPr>
        <w:t xml:space="preserve">Tobacco Litter Control </w:t>
      </w:r>
      <w:r>
        <w:rPr>
          <w:rFonts w:cs="Times New Roman"/>
          <w:color w:val="auto"/>
          <w:szCs w:val="20"/>
          <w:lang w:bidi="ar-SA"/>
        </w:rPr>
        <w:t>Program</w:t>
      </w:r>
      <w:r w:rsidRPr="00CA44A9">
        <w:rPr>
          <w:rFonts w:cs="Times New Roman"/>
          <w:color w:val="auto"/>
          <w:szCs w:val="20"/>
          <w:lang w:bidi="ar-SA"/>
        </w:rPr>
        <w:t xml:space="preserve"> shall provide an estimate of the total quantity and percentage of Tobacco Waste that will be collected during each of the five years following approval of the </w:t>
      </w:r>
      <w:r w:rsidR="00E62492">
        <w:rPr>
          <w:rFonts w:cs="Times New Roman"/>
          <w:color w:val="auto"/>
          <w:szCs w:val="20"/>
          <w:lang w:bidi="ar-SA"/>
        </w:rPr>
        <w:t>Tobacco Litter Control</w:t>
      </w:r>
      <w:r>
        <w:rPr>
          <w:rFonts w:cs="Times New Roman"/>
          <w:color w:val="auto"/>
          <w:szCs w:val="20"/>
          <w:lang w:bidi="ar-SA"/>
        </w:rPr>
        <w:t xml:space="preserve"> Program</w:t>
      </w:r>
      <w:r w:rsidR="00EF69B8">
        <w:rPr>
          <w:rFonts w:cs="Times New Roman"/>
          <w:color w:val="auto"/>
          <w:szCs w:val="20"/>
          <w:lang w:bidi="ar-SA"/>
        </w:rPr>
        <w:t>.</w:t>
      </w:r>
    </w:p>
    <w:p w14:paraId="1C1B52F9" w14:textId="77777777" w:rsidR="00AC4CA4" w:rsidRPr="00CA44A9" w:rsidRDefault="00AC4CA4" w:rsidP="00FB0B54">
      <w:pPr>
        <w:pStyle w:val="bullets-abc"/>
        <w:spacing w:line="240" w:lineRule="auto"/>
        <w:ind w:left="1800"/>
        <w:rPr>
          <w:rFonts w:cs="Times New Roman"/>
          <w:color w:val="auto"/>
          <w:szCs w:val="20"/>
          <w:lang w:bidi="ar-SA"/>
        </w:rPr>
      </w:pPr>
    </w:p>
    <w:p w14:paraId="5F4ACBAF" w14:textId="67EEF7AC" w:rsidR="00AC4CA4" w:rsidRDefault="00AC4CA4" w:rsidP="00FB0B54">
      <w:pPr>
        <w:pStyle w:val="bullets-abc"/>
        <w:spacing w:line="240" w:lineRule="auto"/>
        <w:ind w:left="1800"/>
        <w:rPr>
          <w:rFonts w:cs="Times New Roman"/>
          <w:color w:val="auto"/>
          <w:szCs w:val="20"/>
          <w:lang w:bidi="ar-SA"/>
        </w:rPr>
      </w:pPr>
      <w:r w:rsidRPr="00CA44A9">
        <w:rPr>
          <w:rFonts w:cs="Times New Roman"/>
          <w:color w:val="auto"/>
          <w:szCs w:val="20"/>
          <w:lang w:bidi="ar-SA"/>
        </w:rPr>
        <w:t xml:space="preserve">(ii) </w:t>
      </w:r>
      <w:r w:rsidR="00FF51E2">
        <w:rPr>
          <w:rFonts w:cs="Times New Roman"/>
          <w:color w:val="auto"/>
          <w:szCs w:val="20"/>
          <w:lang w:bidi="ar-SA"/>
        </w:rPr>
        <w:t>Each</w:t>
      </w:r>
      <w:r w:rsidR="00EA6C5D">
        <w:rPr>
          <w:rFonts w:cs="Times New Roman"/>
          <w:color w:val="auto"/>
          <w:szCs w:val="20"/>
          <w:lang w:bidi="ar-SA"/>
        </w:rPr>
        <w:t xml:space="preserve"> Tobacco Litter Control</w:t>
      </w:r>
      <w:r w:rsidR="00FF51E2" w:rsidRPr="00CA44A9">
        <w:rPr>
          <w:rFonts w:cs="Times New Roman"/>
          <w:color w:val="auto"/>
          <w:szCs w:val="20"/>
          <w:lang w:bidi="ar-SA"/>
        </w:rPr>
        <w:t xml:space="preserve"> </w:t>
      </w:r>
      <w:r>
        <w:rPr>
          <w:rFonts w:cs="Times New Roman"/>
          <w:color w:val="auto"/>
          <w:szCs w:val="20"/>
          <w:lang w:bidi="ar-SA"/>
        </w:rPr>
        <w:t xml:space="preserve">Program </w:t>
      </w:r>
      <w:r w:rsidRPr="00CA44A9">
        <w:rPr>
          <w:rFonts w:cs="Times New Roman"/>
          <w:color w:val="auto"/>
          <w:szCs w:val="20"/>
          <w:lang w:bidi="ar-SA"/>
        </w:rPr>
        <w:t>shall provide a description of how data on the quantities of Tobacco Waste collected will be gathered and reported</w:t>
      </w:r>
      <w:r w:rsidR="00F20CF0">
        <w:rPr>
          <w:rFonts w:cs="Times New Roman"/>
          <w:color w:val="auto"/>
          <w:szCs w:val="20"/>
          <w:lang w:bidi="ar-SA"/>
        </w:rPr>
        <w:t>.</w:t>
      </w:r>
    </w:p>
    <w:p w14:paraId="6CFA7471" w14:textId="77777777" w:rsidR="00EF7B24" w:rsidRDefault="00EF7B24" w:rsidP="00FB0B54">
      <w:pPr>
        <w:pStyle w:val="bullets-abc"/>
        <w:spacing w:line="240" w:lineRule="auto"/>
        <w:ind w:left="1080"/>
      </w:pPr>
    </w:p>
    <w:p w14:paraId="72F25E0D" w14:textId="38CE8C86" w:rsidR="00EF7B24" w:rsidRDefault="00EF7B24" w:rsidP="00FB0B54">
      <w:pPr>
        <w:pStyle w:val="bullets-abc"/>
        <w:spacing w:line="240" w:lineRule="auto"/>
        <w:ind w:left="1800"/>
      </w:pPr>
      <w:r>
        <w:t>(iii) The Department shall publish annually an estimate of the weight of all Tobacco Waste generated in [ </w:t>
      </w:r>
      <w:r w:rsidRPr="0050464F">
        <w:rPr>
          <w:u w:val="single"/>
        </w:rPr>
        <w:t>City</w:t>
      </w:r>
      <w:r>
        <w:t xml:space="preserve"> / </w:t>
      </w:r>
      <w:r w:rsidRPr="0050464F">
        <w:rPr>
          <w:u w:val="double"/>
        </w:rPr>
        <w:t>County</w:t>
      </w:r>
      <w:r>
        <w:t> ]. This estimate may be based on a reasonable pro rata calculation based on national and state data.</w:t>
      </w:r>
    </w:p>
    <w:p w14:paraId="268B39B2" w14:textId="77777777" w:rsidR="00EF7B24" w:rsidRDefault="00EF7B24" w:rsidP="00160996">
      <w:pPr>
        <w:pStyle w:val="bullets-abc"/>
        <w:ind w:left="1800"/>
        <w:rPr>
          <w:rFonts w:cs="Times New Roman"/>
          <w:color w:val="auto"/>
          <w:szCs w:val="20"/>
          <w:lang w:bidi="ar-SA"/>
        </w:rPr>
      </w:pPr>
    </w:p>
    <w:p w14:paraId="37099175" w14:textId="77777777" w:rsidR="00216A09" w:rsidRDefault="00AC4CA4" w:rsidP="00216A09">
      <w:pPr>
        <w:pStyle w:val="commentsbox"/>
        <w:spacing w:after="120"/>
        <w:ind w:left="994" w:right="115"/>
      </w:pPr>
      <w:r w:rsidRPr="006B31F7">
        <w:rPr>
          <w:b/>
          <w:caps/>
        </w:rPr>
        <w:t>comment:</w:t>
      </w:r>
      <w:r>
        <w:rPr>
          <w:b/>
          <w:smallCaps/>
        </w:rPr>
        <w:t xml:space="preserve"> </w:t>
      </w:r>
      <w:r w:rsidR="00DA3891">
        <w:t>The Collection R</w:t>
      </w:r>
      <w:r>
        <w:t>ate is a benchmark that can be adjusted to suit your jurisdiction</w:t>
      </w:r>
      <w:r w:rsidR="00DA3891">
        <w:t>’</w:t>
      </w:r>
      <w:r>
        <w:t xml:space="preserve">s needs and abilities. </w:t>
      </w:r>
      <w:r w:rsidR="008D6B42">
        <w:t xml:space="preserve">Based on collection rates achieved by similar programs for other types of toxic litter, this </w:t>
      </w:r>
      <w:r w:rsidR="00AA20B6">
        <w:t>M</w:t>
      </w:r>
      <w:r w:rsidR="008D6B42">
        <w:t>odel suggests a</w:t>
      </w:r>
      <w:r>
        <w:t xml:space="preserve"> 30 percent </w:t>
      </w:r>
      <w:r w:rsidR="00D327BB">
        <w:t>C</w:t>
      </w:r>
      <w:r>
        <w:t xml:space="preserve">ollection </w:t>
      </w:r>
      <w:r w:rsidR="00D327BB">
        <w:t>R</w:t>
      </w:r>
      <w:r>
        <w:t xml:space="preserve">ate as a minimum benchmark. </w:t>
      </w:r>
    </w:p>
    <w:p w14:paraId="7AAF30AD" w14:textId="051E144B" w:rsidR="00AC4CA4" w:rsidRDefault="00F20CF0" w:rsidP="00216A09">
      <w:pPr>
        <w:pStyle w:val="commentsbox"/>
        <w:ind w:left="994" w:right="115"/>
      </w:pPr>
      <w:r>
        <w:t>If you are concerned about Producers’ ability to meet your stated collection goal, you may wish to include a provision that allows Producers to apply to the Department for a revised minimum collection goal. Revisions to the collection goal should only be approved if the Producer submits</w:t>
      </w:r>
      <w:r w:rsidR="00AA20B6">
        <w:t xml:space="preserve"> the following</w:t>
      </w:r>
      <w:r>
        <w:t xml:space="preserve">: (1) an explanation of why the original collection goal is not feasible; (2) a proposed alternative collection goal; and (3) a demonstration of how the Producer’s Program will achieve significant and continuous improvement toward the original collection goal. </w:t>
      </w:r>
    </w:p>
    <w:p w14:paraId="744AEB6E" w14:textId="13543993" w:rsidR="00C87451" w:rsidRDefault="00C87451" w:rsidP="005F45B5">
      <w:pPr>
        <w:pStyle w:val="bullets-abc"/>
        <w:ind w:left="0" w:firstLine="0"/>
        <w:rPr>
          <w:rFonts w:cs="Times New Roman"/>
          <w:color w:val="auto"/>
          <w:szCs w:val="20"/>
          <w:lang w:bidi="ar-SA"/>
        </w:rPr>
      </w:pPr>
    </w:p>
    <w:p w14:paraId="65E10012" w14:textId="46F1E4AD" w:rsidR="00C87451" w:rsidRDefault="00C87451" w:rsidP="00FB0B54">
      <w:pPr>
        <w:pStyle w:val="bullets-abc"/>
        <w:spacing w:line="240" w:lineRule="auto"/>
        <w:ind w:left="1440"/>
        <w:rPr>
          <w:rFonts w:cs="Times New Roman"/>
          <w:color w:val="auto"/>
          <w:szCs w:val="20"/>
          <w:lang w:bidi="ar-SA"/>
        </w:rPr>
      </w:pPr>
      <w:r>
        <w:rPr>
          <w:rFonts w:cs="Times New Roman"/>
          <w:color w:val="auto"/>
          <w:szCs w:val="20"/>
          <w:lang w:bidi="ar-SA"/>
        </w:rPr>
        <w:t>(</w:t>
      </w:r>
      <w:r w:rsidR="00AC4CA4">
        <w:rPr>
          <w:rFonts w:cs="Times New Roman"/>
          <w:color w:val="auto"/>
          <w:szCs w:val="20"/>
          <w:lang w:bidi="ar-SA"/>
        </w:rPr>
        <w:t>3</w:t>
      </w:r>
      <w:r>
        <w:rPr>
          <w:rFonts w:cs="Times New Roman"/>
          <w:color w:val="auto"/>
          <w:szCs w:val="20"/>
          <w:lang w:bidi="ar-SA"/>
        </w:rPr>
        <w:t>) DISPOSAL METHODS. Tobacco Waste</w:t>
      </w:r>
      <w:r w:rsidRPr="0091425A">
        <w:rPr>
          <w:rFonts w:cs="Times New Roman"/>
          <w:color w:val="auto"/>
          <w:szCs w:val="20"/>
          <w:lang w:bidi="ar-SA"/>
        </w:rPr>
        <w:t xml:space="preserve"> </w:t>
      </w:r>
      <w:r w:rsidR="00AD2B34">
        <w:rPr>
          <w:rFonts w:cs="Times New Roman"/>
          <w:color w:val="auto"/>
          <w:szCs w:val="20"/>
          <w:lang w:bidi="ar-SA"/>
        </w:rPr>
        <w:t>shall</w:t>
      </w:r>
      <w:r w:rsidRPr="0091425A">
        <w:rPr>
          <w:rFonts w:cs="Times New Roman"/>
          <w:color w:val="auto"/>
          <w:szCs w:val="20"/>
          <w:lang w:bidi="ar-SA"/>
        </w:rPr>
        <w:t xml:space="preserve"> be safely and securely </w:t>
      </w:r>
      <w:r w:rsidR="005E79F0">
        <w:rPr>
          <w:rFonts w:cs="Times New Roman"/>
          <w:color w:val="auto"/>
          <w:szCs w:val="20"/>
          <w:lang w:bidi="ar-SA"/>
        </w:rPr>
        <w:t xml:space="preserve">handled and </w:t>
      </w:r>
      <w:r w:rsidRPr="0091425A">
        <w:rPr>
          <w:rFonts w:cs="Times New Roman"/>
          <w:color w:val="auto"/>
          <w:szCs w:val="20"/>
          <w:lang w:bidi="ar-SA"/>
        </w:rPr>
        <w:t>transported from collection through final disposition</w:t>
      </w:r>
      <w:r w:rsidR="001F3E01">
        <w:rPr>
          <w:rFonts w:cs="Times New Roman"/>
          <w:color w:val="auto"/>
          <w:szCs w:val="20"/>
          <w:lang w:bidi="ar-SA"/>
        </w:rPr>
        <w:t xml:space="preserve">. </w:t>
      </w:r>
    </w:p>
    <w:p w14:paraId="03CC967F" w14:textId="77777777" w:rsidR="00C87451" w:rsidRDefault="00C87451" w:rsidP="00FB0B54">
      <w:pPr>
        <w:pStyle w:val="bullets-abc"/>
        <w:spacing w:line="240" w:lineRule="auto"/>
        <w:ind w:left="1354"/>
        <w:rPr>
          <w:rFonts w:cs="Times New Roman"/>
          <w:color w:val="auto"/>
          <w:szCs w:val="20"/>
          <w:lang w:bidi="ar-SA"/>
        </w:rPr>
      </w:pPr>
    </w:p>
    <w:p w14:paraId="5AB64573" w14:textId="48DEA434" w:rsidR="00C87451" w:rsidRDefault="00C87451" w:rsidP="00FB0B54">
      <w:pPr>
        <w:pStyle w:val="bullets-abc"/>
        <w:spacing w:line="240" w:lineRule="auto"/>
        <w:ind w:left="1800"/>
      </w:pPr>
      <w:r>
        <w:rPr>
          <w:rFonts w:cs="Times New Roman"/>
          <w:color w:val="auto"/>
          <w:szCs w:val="20"/>
          <w:lang w:bidi="ar-SA"/>
        </w:rPr>
        <w:t>(i)</w:t>
      </w:r>
      <w:r w:rsidR="00642989">
        <w:rPr>
          <w:rFonts w:cs="Times New Roman"/>
          <w:color w:val="auto"/>
          <w:szCs w:val="20"/>
          <w:lang w:bidi="ar-SA"/>
        </w:rPr>
        <w:t xml:space="preserve"> </w:t>
      </w:r>
      <w:r>
        <w:t xml:space="preserve">Each </w:t>
      </w:r>
      <w:r w:rsidR="00E62492">
        <w:t>Tobacco Litter Control</w:t>
      </w:r>
      <w:r>
        <w:t xml:space="preserve"> Program </w:t>
      </w:r>
      <w:r w:rsidR="00AD2B34">
        <w:t>shall</w:t>
      </w:r>
      <w:r>
        <w:t xml:space="preserve"> dispose of Tobacco Waste according to generally accepted best practices in the waste disposal industry, including best management practices that prevent windblown litter and leaching of chemicals into groundwater or stormwater. At a minimum, Tobacco Waste </w:t>
      </w:r>
      <w:r w:rsidR="00AD2B34">
        <w:t>shall</w:t>
      </w:r>
      <w:r>
        <w:t xml:space="preserve"> be enclosed in two layers of impermeable material and disposed of in a landfill. </w:t>
      </w:r>
      <w:r>
        <w:br/>
      </w:r>
    </w:p>
    <w:p w14:paraId="1D933947" w14:textId="69956FCD" w:rsidR="00C87451" w:rsidRDefault="00C87451" w:rsidP="00FB0B54">
      <w:pPr>
        <w:pStyle w:val="bullets-abc"/>
        <w:spacing w:line="240" w:lineRule="auto"/>
        <w:ind w:left="1800"/>
        <w:rPr>
          <w:rFonts w:cs="Times New Roman"/>
          <w:color w:val="auto"/>
          <w:szCs w:val="20"/>
          <w:lang w:bidi="ar-SA"/>
        </w:rPr>
      </w:pPr>
      <w:r>
        <w:rPr>
          <w:rFonts w:cs="Times New Roman"/>
          <w:color w:val="auto"/>
          <w:szCs w:val="20"/>
          <w:lang w:bidi="ar-SA"/>
        </w:rPr>
        <w:t xml:space="preserve">(ii) </w:t>
      </w:r>
      <w:r>
        <w:t xml:space="preserve">Each </w:t>
      </w:r>
      <w:r w:rsidR="00E62492">
        <w:t>Tobacco Litter Control</w:t>
      </w:r>
      <w:r>
        <w:t xml:space="preserve"> Program shall provide t</w:t>
      </w:r>
      <w:r w:rsidRPr="0091425A">
        <w:rPr>
          <w:rFonts w:cs="Times New Roman"/>
          <w:color w:val="auto"/>
          <w:szCs w:val="20"/>
          <w:lang w:bidi="ar-SA"/>
        </w:rPr>
        <w:t>he na</w:t>
      </w:r>
      <w:r>
        <w:rPr>
          <w:rFonts w:cs="Times New Roman"/>
          <w:color w:val="auto"/>
          <w:szCs w:val="20"/>
          <w:lang w:bidi="ar-SA"/>
        </w:rPr>
        <w:t xml:space="preserve">mes and locations of </w:t>
      </w:r>
      <w:r w:rsidRPr="0091425A">
        <w:rPr>
          <w:rFonts w:cs="Times New Roman"/>
          <w:color w:val="auto"/>
          <w:szCs w:val="20"/>
          <w:lang w:bidi="ar-SA"/>
        </w:rPr>
        <w:t>process</w:t>
      </w:r>
      <w:r w:rsidR="0073356F">
        <w:rPr>
          <w:rFonts w:cs="Times New Roman"/>
          <w:color w:val="auto"/>
          <w:szCs w:val="20"/>
          <w:lang w:bidi="ar-SA"/>
        </w:rPr>
        <w:t>ing</w:t>
      </w:r>
      <w:r w:rsidRPr="0091425A">
        <w:rPr>
          <w:rFonts w:cs="Times New Roman"/>
          <w:color w:val="auto"/>
          <w:szCs w:val="20"/>
          <w:lang w:bidi="ar-SA"/>
        </w:rPr>
        <w:t xml:space="preserve"> and disposal facilities that may be used by </w:t>
      </w:r>
      <w:r>
        <w:rPr>
          <w:rFonts w:cs="Times New Roman"/>
          <w:color w:val="auto"/>
          <w:szCs w:val="20"/>
          <w:lang w:bidi="ar-SA"/>
        </w:rPr>
        <w:t xml:space="preserve">the </w:t>
      </w:r>
      <w:r w:rsidR="00E62492">
        <w:rPr>
          <w:rFonts w:cs="Times New Roman"/>
          <w:color w:val="auto"/>
          <w:szCs w:val="20"/>
          <w:lang w:bidi="ar-SA"/>
        </w:rPr>
        <w:t>Tobacco Litter Control</w:t>
      </w:r>
      <w:r w:rsidR="00D5219C">
        <w:rPr>
          <w:rFonts w:cs="Times New Roman"/>
          <w:color w:val="auto"/>
          <w:szCs w:val="20"/>
          <w:lang w:bidi="ar-SA"/>
        </w:rPr>
        <w:t xml:space="preserve"> P</w:t>
      </w:r>
      <w:r>
        <w:rPr>
          <w:rFonts w:cs="Times New Roman"/>
          <w:color w:val="auto"/>
          <w:szCs w:val="20"/>
          <w:lang w:bidi="ar-SA"/>
        </w:rPr>
        <w:t>rogram</w:t>
      </w:r>
      <w:r w:rsidR="00AA20B6">
        <w:rPr>
          <w:rFonts w:cs="Times New Roman"/>
          <w:color w:val="auto"/>
          <w:szCs w:val="20"/>
          <w:lang w:bidi="ar-SA"/>
        </w:rPr>
        <w:t>.</w:t>
      </w:r>
      <w:r w:rsidRPr="008D4924">
        <w:rPr>
          <w:rFonts w:cs="Times New Roman"/>
          <w:color w:val="auto"/>
          <w:szCs w:val="20"/>
          <w:lang w:bidi="ar-SA"/>
        </w:rPr>
        <w:t xml:space="preserve"> </w:t>
      </w:r>
      <w:r>
        <w:rPr>
          <w:rFonts w:cs="Times New Roman"/>
          <w:color w:val="auto"/>
          <w:szCs w:val="20"/>
          <w:lang w:bidi="ar-SA"/>
        </w:rPr>
        <w:br/>
      </w:r>
    </w:p>
    <w:p w14:paraId="34090CDF" w14:textId="25981172" w:rsidR="00C87451" w:rsidRPr="009E65C6" w:rsidRDefault="00C87451" w:rsidP="00FB0B54">
      <w:pPr>
        <w:pStyle w:val="bullets-abc"/>
        <w:spacing w:line="240" w:lineRule="auto"/>
        <w:ind w:left="1800"/>
        <w:rPr>
          <w:rFonts w:cs="Times New Roman"/>
          <w:color w:val="auto"/>
          <w:szCs w:val="20"/>
          <w:lang w:bidi="ar-SA"/>
        </w:rPr>
      </w:pPr>
      <w:r>
        <w:rPr>
          <w:rFonts w:cs="Times New Roman"/>
          <w:color w:val="auto"/>
          <w:szCs w:val="20"/>
          <w:lang w:bidi="ar-SA"/>
        </w:rPr>
        <w:t xml:space="preserve">(iii) </w:t>
      </w:r>
      <w:r>
        <w:t xml:space="preserve">Each </w:t>
      </w:r>
      <w:r w:rsidR="00E62492">
        <w:t>Tobacco Litter Control</w:t>
      </w:r>
      <w:r w:rsidR="00554B77">
        <w:t xml:space="preserve"> P</w:t>
      </w:r>
      <w:r>
        <w:t xml:space="preserve">rogram </w:t>
      </w:r>
      <w:r w:rsidR="00AD2B34">
        <w:t>shall</w:t>
      </w:r>
      <w:r>
        <w:t xml:space="preserve"> comply with all local, state, and federal laws and regulations applicable to its operations.</w:t>
      </w:r>
    </w:p>
    <w:p w14:paraId="5A3F83B4" w14:textId="77777777" w:rsidR="00C87451" w:rsidRDefault="00C87451" w:rsidP="00C87451">
      <w:pPr>
        <w:pStyle w:val="bullets-abc"/>
      </w:pPr>
    </w:p>
    <w:p w14:paraId="51AC6F2D" w14:textId="7418EDE6" w:rsidR="00C87451" w:rsidRDefault="00C87451" w:rsidP="00C87451">
      <w:pPr>
        <w:pStyle w:val="commentsbox"/>
        <w:ind w:left="994" w:right="115"/>
      </w:pPr>
      <w:r w:rsidRPr="006B31F7">
        <w:rPr>
          <w:b/>
          <w:caps/>
        </w:rPr>
        <w:lastRenderedPageBreak/>
        <w:t>comment:</w:t>
      </w:r>
      <w:r>
        <w:rPr>
          <w:b/>
          <w:smallCaps/>
        </w:rPr>
        <w:t xml:space="preserve"> </w:t>
      </w:r>
      <w:r>
        <w:t xml:space="preserve">This </w:t>
      </w:r>
      <w:r w:rsidR="00C24513">
        <w:t>O</w:t>
      </w:r>
      <w:r>
        <w:t xml:space="preserve">rdinance does not specify a particular method of waste disposal because there is not currently a robust body of scientific literature on the best way to dispose of </w:t>
      </w:r>
      <w:r w:rsidR="00DC163F">
        <w:t>Tobacco Waste</w:t>
      </w:r>
      <w:r>
        <w:t xml:space="preserve">. By requiring best practices, the </w:t>
      </w:r>
      <w:r w:rsidR="00C24513">
        <w:t>O</w:t>
      </w:r>
      <w:r>
        <w:t xml:space="preserve">rdinance allows flexibility, so the requirements may change as disposal research </w:t>
      </w:r>
      <w:r w:rsidR="00C24513">
        <w:t xml:space="preserve">emerges </w:t>
      </w:r>
      <w:r>
        <w:t xml:space="preserve">and technology develops. This </w:t>
      </w:r>
      <w:r w:rsidR="00C24513">
        <w:t>O</w:t>
      </w:r>
      <w:r>
        <w:t xml:space="preserve">rdinance does not require disposal at a hazardous waste facility because these facilities are often located far away, and jurisdictions may be forced to take on additional responsibilities if </w:t>
      </w:r>
      <w:r w:rsidR="00DC163F">
        <w:t>Tobacco Waste</w:t>
      </w:r>
      <w:r>
        <w:t xml:space="preserve"> is characterized as hazardous waste. </w:t>
      </w:r>
    </w:p>
    <w:p w14:paraId="5FC4BA82" w14:textId="77777777" w:rsidR="00C87451" w:rsidRDefault="00C87451" w:rsidP="00C87451">
      <w:pPr>
        <w:pStyle w:val="bullets-abc"/>
        <w:ind w:left="1354"/>
        <w:rPr>
          <w:rFonts w:cs="Times New Roman"/>
          <w:color w:val="auto"/>
          <w:szCs w:val="20"/>
          <w:lang w:bidi="ar-SA"/>
        </w:rPr>
      </w:pPr>
    </w:p>
    <w:p w14:paraId="7B90F9EA" w14:textId="32E0EA73" w:rsidR="00C87451" w:rsidRDefault="00C87451" w:rsidP="00FB0B54">
      <w:pPr>
        <w:pStyle w:val="bullets-abc"/>
        <w:spacing w:line="240" w:lineRule="auto"/>
        <w:ind w:left="1440"/>
      </w:pPr>
      <w:r>
        <w:rPr>
          <w:rFonts w:cs="Times New Roman"/>
          <w:color w:val="auto"/>
          <w:szCs w:val="20"/>
          <w:lang w:bidi="ar-SA"/>
        </w:rPr>
        <w:t>(</w:t>
      </w:r>
      <w:r w:rsidR="00AC4CA4">
        <w:rPr>
          <w:rFonts w:cs="Times New Roman"/>
          <w:color w:val="auto"/>
          <w:szCs w:val="20"/>
          <w:lang w:bidi="ar-SA"/>
        </w:rPr>
        <w:t>4</w:t>
      </w:r>
      <w:r>
        <w:rPr>
          <w:rFonts w:cs="Times New Roman"/>
          <w:color w:val="auto"/>
          <w:szCs w:val="20"/>
          <w:lang w:bidi="ar-SA"/>
        </w:rPr>
        <w:t xml:space="preserve">) EDUCATION AND OUTREACH. </w:t>
      </w:r>
      <w:r>
        <w:t xml:space="preserve">A </w:t>
      </w:r>
      <w:r w:rsidR="00E62492">
        <w:t>Tobacco Litter Control</w:t>
      </w:r>
      <w:r>
        <w:t xml:space="preserve"> Program </w:t>
      </w:r>
      <w:r w:rsidR="00AD2B34">
        <w:t>shall</w:t>
      </w:r>
      <w:r>
        <w:t xml:space="preserve"> provide outreach and education to </w:t>
      </w:r>
      <w:r w:rsidR="00A80BD8">
        <w:t>Disposers</w:t>
      </w:r>
      <w:r>
        <w:t xml:space="preserve"> for the purpose of promoting the appropriate disposal of Tobacco Waste and options available to </w:t>
      </w:r>
      <w:r w:rsidR="00A80BD8">
        <w:t>Disposers</w:t>
      </w:r>
      <w:r>
        <w:t xml:space="preserve"> for the disposal of Tobacco Waste</w:t>
      </w:r>
      <w:r w:rsidR="0008431F">
        <w:t>, and to attain the goals of the Program</w:t>
      </w:r>
      <w:r>
        <w:t>.</w:t>
      </w:r>
      <w:r w:rsidR="0008431F">
        <w:t xml:space="preserve"> </w:t>
      </w:r>
    </w:p>
    <w:p w14:paraId="03D08BD5" w14:textId="77777777" w:rsidR="00C87451" w:rsidRDefault="00C87451" w:rsidP="00FB0B54">
      <w:pPr>
        <w:pStyle w:val="bullets-abc"/>
        <w:spacing w:line="240" w:lineRule="auto"/>
        <w:ind w:left="1354"/>
      </w:pPr>
    </w:p>
    <w:p w14:paraId="72912DBD" w14:textId="4641407B" w:rsidR="00C87451" w:rsidRDefault="00C87451" w:rsidP="00FB0B54">
      <w:pPr>
        <w:pStyle w:val="bullets-abc"/>
        <w:spacing w:line="240" w:lineRule="auto"/>
        <w:ind w:left="1800"/>
      </w:pPr>
      <w:r>
        <w:t xml:space="preserve">(i) A </w:t>
      </w:r>
      <w:r w:rsidR="00E62492">
        <w:t>Tobacco Litter Control</w:t>
      </w:r>
      <w:r>
        <w:t xml:space="preserve"> Program’s outreach and education efforts </w:t>
      </w:r>
      <w:r w:rsidR="00CB4BF1">
        <w:t xml:space="preserve">may </w:t>
      </w:r>
      <w:r>
        <w:t>include information on the environmental impacts of Tobacco Waste, the public health impacts of Tobacco Waste, and the lack of health benefits of</w:t>
      </w:r>
      <w:r w:rsidR="00642989">
        <w:t xml:space="preserve"> </w:t>
      </w:r>
      <w:r>
        <w:t>filters</w:t>
      </w:r>
      <w:r w:rsidR="00247F6C">
        <w:t xml:space="preserve"> on Tobacco Products</w:t>
      </w:r>
      <w:r>
        <w:t xml:space="preserve">. </w:t>
      </w:r>
      <w:r>
        <w:br/>
      </w:r>
    </w:p>
    <w:p w14:paraId="469490D0" w14:textId="798EF9F1" w:rsidR="00C87451" w:rsidRDefault="00C87451" w:rsidP="00FB0B54">
      <w:pPr>
        <w:pStyle w:val="bullets-abc"/>
        <w:spacing w:line="240" w:lineRule="auto"/>
        <w:ind w:left="1800"/>
      </w:pPr>
      <w:r>
        <w:t xml:space="preserve">(ii) A </w:t>
      </w:r>
      <w:r w:rsidR="00E62492">
        <w:t>Tobacco Litter Control</w:t>
      </w:r>
      <w:r w:rsidR="00554B77">
        <w:t xml:space="preserve"> Program </w:t>
      </w:r>
      <w:r>
        <w:t>shall develop, and updat</w:t>
      </w:r>
      <w:r w:rsidR="00CE4786">
        <w:t>e</w:t>
      </w:r>
      <w:r>
        <w:t xml:space="preserve"> as necessary, educational and other outreach materials for </w:t>
      </w:r>
      <w:r w:rsidR="00CE4786">
        <w:t>R</w:t>
      </w:r>
      <w:r>
        <w:t xml:space="preserve">etailers of Filtered Tobacco Products. These materials may include, but are not limited to, one or </w:t>
      </w:r>
      <w:r w:rsidR="001F3E01">
        <w:t xml:space="preserve">both </w:t>
      </w:r>
      <w:r>
        <w:t xml:space="preserve">of the following: </w:t>
      </w:r>
    </w:p>
    <w:p w14:paraId="4C845DCB" w14:textId="77777777" w:rsidR="00C87451" w:rsidRDefault="00C87451" w:rsidP="00FB0B54">
      <w:pPr>
        <w:pStyle w:val="bullets-abc"/>
        <w:spacing w:line="240" w:lineRule="auto"/>
        <w:ind w:left="2160"/>
      </w:pPr>
    </w:p>
    <w:p w14:paraId="0D0F139C" w14:textId="58351A99" w:rsidR="00C87451" w:rsidRDefault="00726F2E" w:rsidP="00FB0B54">
      <w:pPr>
        <w:pStyle w:val="bullets-abc"/>
        <w:spacing w:line="240" w:lineRule="auto"/>
        <w:ind w:left="2160"/>
      </w:pPr>
      <w:r>
        <w:t xml:space="preserve">(A) </w:t>
      </w:r>
      <w:r w:rsidR="00C87451">
        <w:t>Signage that is prominently displayed and easily visible to the consumer.</w:t>
      </w:r>
    </w:p>
    <w:p w14:paraId="166FF981" w14:textId="77777777" w:rsidR="00C87451" w:rsidRDefault="00C87451" w:rsidP="00FB0B54">
      <w:pPr>
        <w:pStyle w:val="bullets-abc"/>
        <w:spacing w:line="240" w:lineRule="auto"/>
        <w:ind w:left="2160"/>
      </w:pPr>
    </w:p>
    <w:p w14:paraId="60C37552" w14:textId="50538BD2" w:rsidR="00C87451" w:rsidRDefault="00726F2E" w:rsidP="00FB0B54">
      <w:pPr>
        <w:pStyle w:val="bullets-abc"/>
        <w:spacing w:line="240" w:lineRule="auto"/>
        <w:ind w:left="2160"/>
      </w:pPr>
      <w:r>
        <w:t xml:space="preserve">(B) </w:t>
      </w:r>
      <w:r w:rsidR="00C87451">
        <w:t xml:space="preserve">Written materials and templates of materials for reproduction by </w:t>
      </w:r>
      <w:r w:rsidR="00CB4BF1">
        <w:t>R</w:t>
      </w:r>
      <w:r w:rsidR="00C87451">
        <w:t xml:space="preserve">etailers to be provided to the consumer at the time of purchase. </w:t>
      </w:r>
    </w:p>
    <w:p w14:paraId="4578B21D" w14:textId="77777777" w:rsidR="00C87451" w:rsidRDefault="00C87451" w:rsidP="00FB0B54">
      <w:pPr>
        <w:pStyle w:val="bullets-abc"/>
        <w:spacing w:line="240" w:lineRule="auto"/>
        <w:ind w:left="1354"/>
      </w:pPr>
    </w:p>
    <w:p w14:paraId="4255EEE2" w14:textId="0B93F161" w:rsidR="00C87451" w:rsidRDefault="00C87451" w:rsidP="00FB0B54">
      <w:pPr>
        <w:pStyle w:val="bullets-abc"/>
        <w:spacing w:line="240" w:lineRule="auto"/>
        <w:ind w:left="1800"/>
      </w:pPr>
      <w:r>
        <w:t xml:space="preserve">(iii) A </w:t>
      </w:r>
      <w:r w:rsidR="00936C90">
        <w:t>Tobacco Litter Control</w:t>
      </w:r>
      <w:r w:rsidR="00554B77">
        <w:t xml:space="preserve"> Program </w:t>
      </w:r>
      <w:r w:rsidR="00AD2B34">
        <w:t>shall</w:t>
      </w:r>
      <w:r>
        <w:t xml:space="preserve"> prepare education</w:t>
      </w:r>
      <w:r w:rsidR="006D5BDA">
        <w:t>al</w:t>
      </w:r>
      <w:r>
        <w:t xml:space="preserve"> and outreach materials that publicize the location and operation of collection </w:t>
      </w:r>
      <w:r w:rsidR="00E808F3">
        <w:t xml:space="preserve">sites </w:t>
      </w:r>
      <w:r>
        <w:t>in [ </w:t>
      </w:r>
      <w:r>
        <w:rPr>
          <w:u w:val="single"/>
        </w:rPr>
        <w:t>City</w:t>
      </w:r>
      <w:r>
        <w:t xml:space="preserve"> / </w:t>
      </w:r>
      <w:r>
        <w:rPr>
          <w:u w:val="double"/>
        </w:rPr>
        <w:t>County</w:t>
      </w:r>
      <w:r>
        <w:t xml:space="preserve"> ] and disseminate the materials to </w:t>
      </w:r>
      <w:r w:rsidR="00A80BD8">
        <w:t>Disposers</w:t>
      </w:r>
      <w:r w:rsidR="00554B77">
        <w:t xml:space="preserve">. The </w:t>
      </w:r>
      <w:r w:rsidR="00AF46E0">
        <w:t xml:space="preserve">Tobacco Litter Control </w:t>
      </w:r>
      <w:r w:rsidR="00554B77">
        <w:t>P</w:t>
      </w:r>
      <w:r>
        <w:t xml:space="preserve">rogram also </w:t>
      </w:r>
      <w:r w:rsidR="00AD2B34">
        <w:t>shall</w:t>
      </w:r>
      <w:r>
        <w:t xml:space="preserve"> </w:t>
      </w:r>
      <w:r w:rsidR="00314EFE">
        <w:t xml:space="preserve">maintain </w:t>
      </w:r>
      <w:r>
        <w:t xml:space="preserve">a website publicizing collection </w:t>
      </w:r>
      <w:r w:rsidR="00E808F3">
        <w:t xml:space="preserve">sites </w:t>
      </w:r>
      <w:r>
        <w:t xml:space="preserve">and </w:t>
      </w:r>
      <w:r w:rsidR="00427630">
        <w:t>Program</w:t>
      </w:r>
      <w:r>
        <w:t xml:space="preserve"> operations </w:t>
      </w:r>
      <w:r w:rsidR="006D5BDA">
        <w:t xml:space="preserve">as well as </w:t>
      </w:r>
      <w:r>
        <w:t xml:space="preserve">a toll-free telephone number that </w:t>
      </w:r>
      <w:r w:rsidR="00A80BD8">
        <w:t>Disposers</w:t>
      </w:r>
      <w:r>
        <w:t xml:space="preserve"> can call to find nearby collection </w:t>
      </w:r>
      <w:r w:rsidR="00E808F3">
        <w:t xml:space="preserve">sites </w:t>
      </w:r>
      <w:r>
        <w:t xml:space="preserve">and </w:t>
      </w:r>
      <w:r w:rsidR="006D5BDA">
        <w:t xml:space="preserve">learn </w:t>
      </w:r>
      <w:r>
        <w:t xml:space="preserve">how the </w:t>
      </w:r>
      <w:r w:rsidR="00427630">
        <w:t>Program</w:t>
      </w:r>
      <w:r>
        <w:t xml:space="preserve"> works.</w:t>
      </w:r>
    </w:p>
    <w:p w14:paraId="3F7E4C81" w14:textId="77777777" w:rsidR="00EF6EA1" w:rsidRDefault="00EF6EA1" w:rsidP="00FB0B54">
      <w:pPr>
        <w:pStyle w:val="bullets-abc"/>
        <w:spacing w:line="240" w:lineRule="auto"/>
        <w:ind w:left="1800"/>
      </w:pPr>
    </w:p>
    <w:p w14:paraId="47BC5A81" w14:textId="169111EE" w:rsidR="00EF6EA1" w:rsidRDefault="00AF4C90" w:rsidP="00FB0B54">
      <w:pPr>
        <w:pStyle w:val="bullets-abc"/>
        <w:spacing w:line="240" w:lineRule="auto"/>
        <w:ind w:left="1800"/>
      </w:pPr>
      <w:r>
        <w:t xml:space="preserve">[ </w:t>
      </w:r>
      <w:r w:rsidR="00EF6EA1">
        <w:t xml:space="preserve">(iv) A Tobacco Litter Control Program shall develop measures to evaluate the effectiveness of the Program’s outreach and education methods. Such measures may include, but are not limited to, surveys and observational studies. </w:t>
      </w:r>
      <w:r>
        <w:t>]</w:t>
      </w:r>
    </w:p>
    <w:p w14:paraId="75BA209A" w14:textId="77777777" w:rsidR="00C87451" w:rsidRPr="008D4924" w:rsidRDefault="00C87451" w:rsidP="00FB0B54">
      <w:pPr>
        <w:pStyle w:val="bullets-abc"/>
        <w:spacing w:line="240" w:lineRule="auto"/>
        <w:ind w:left="1354"/>
        <w:rPr>
          <w:rFonts w:cs="Times New Roman"/>
          <w:color w:val="auto"/>
          <w:szCs w:val="20"/>
          <w:lang w:bidi="ar-SA"/>
        </w:rPr>
      </w:pPr>
    </w:p>
    <w:p w14:paraId="34B529DA" w14:textId="5B4CB4D2" w:rsidR="007D7E8A" w:rsidRDefault="008D4924" w:rsidP="00FB0B54">
      <w:pPr>
        <w:pStyle w:val="bullets-abc"/>
        <w:spacing w:line="240" w:lineRule="auto"/>
        <w:ind w:left="1440"/>
        <w:rPr>
          <w:rFonts w:cs="Times New Roman"/>
          <w:color w:val="auto"/>
          <w:szCs w:val="20"/>
          <w:lang w:bidi="ar-SA"/>
        </w:rPr>
      </w:pPr>
      <w:r>
        <w:rPr>
          <w:rFonts w:cs="Times New Roman"/>
          <w:color w:val="auto"/>
          <w:szCs w:val="20"/>
          <w:lang w:bidi="ar-SA"/>
        </w:rPr>
        <w:t>(</w:t>
      </w:r>
      <w:r w:rsidR="00AC4CA4">
        <w:rPr>
          <w:rFonts w:cs="Times New Roman"/>
          <w:color w:val="auto"/>
          <w:szCs w:val="20"/>
          <w:lang w:bidi="ar-SA"/>
        </w:rPr>
        <w:t>5</w:t>
      </w:r>
      <w:r>
        <w:rPr>
          <w:rFonts w:cs="Times New Roman"/>
          <w:color w:val="auto"/>
          <w:szCs w:val="20"/>
          <w:lang w:bidi="ar-SA"/>
        </w:rPr>
        <w:t xml:space="preserve">) </w:t>
      </w:r>
      <w:r w:rsidR="007D7E8A">
        <w:rPr>
          <w:rFonts w:cs="Times New Roman"/>
          <w:color w:val="auto"/>
          <w:szCs w:val="20"/>
          <w:lang w:bidi="ar-SA"/>
        </w:rPr>
        <w:t xml:space="preserve">ADDITIONAL INFORMATION REQUIRED. Each </w:t>
      </w:r>
      <w:r w:rsidR="00936C90">
        <w:rPr>
          <w:rFonts w:cs="Times New Roman"/>
          <w:color w:val="auto"/>
          <w:szCs w:val="20"/>
          <w:lang w:bidi="ar-SA"/>
        </w:rPr>
        <w:t>Tobacco Litter Control</w:t>
      </w:r>
      <w:r w:rsidR="007D7E8A">
        <w:rPr>
          <w:rFonts w:cs="Times New Roman"/>
          <w:color w:val="auto"/>
          <w:szCs w:val="20"/>
          <w:lang w:bidi="ar-SA"/>
        </w:rPr>
        <w:t xml:space="preserve"> Program </w:t>
      </w:r>
      <w:r w:rsidR="00AD2B34">
        <w:rPr>
          <w:rFonts w:cs="Times New Roman"/>
          <w:color w:val="auto"/>
          <w:szCs w:val="20"/>
          <w:lang w:bidi="ar-SA"/>
        </w:rPr>
        <w:t>shall</w:t>
      </w:r>
      <w:r w:rsidR="007D7E8A">
        <w:rPr>
          <w:rFonts w:cs="Times New Roman"/>
          <w:color w:val="auto"/>
          <w:szCs w:val="20"/>
          <w:lang w:bidi="ar-SA"/>
        </w:rPr>
        <w:t xml:space="preserve"> also provide the following information to the Department</w:t>
      </w:r>
      <w:r w:rsidR="006D5BDA">
        <w:rPr>
          <w:rFonts w:cs="Times New Roman"/>
          <w:color w:val="auto"/>
          <w:szCs w:val="20"/>
          <w:lang w:bidi="ar-SA"/>
        </w:rPr>
        <w:t>:</w:t>
      </w:r>
      <w:r w:rsidR="007D7E8A">
        <w:rPr>
          <w:rFonts w:cs="Times New Roman"/>
          <w:color w:val="auto"/>
          <w:szCs w:val="20"/>
          <w:lang w:bidi="ar-SA"/>
        </w:rPr>
        <w:t xml:space="preserve"> </w:t>
      </w:r>
    </w:p>
    <w:p w14:paraId="73922D20" w14:textId="77777777" w:rsidR="007D7E8A" w:rsidRDefault="007D7E8A" w:rsidP="00FB0B54">
      <w:pPr>
        <w:pStyle w:val="bullets-abc"/>
        <w:spacing w:line="240" w:lineRule="auto"/>
        <w:ind w:left="1354"/>
        <w:rPr>
          <w:rFonts w:cs="Times New Roman"/>
          <w:color w:val="auto"/>
          <w:szCs w:val="20"/>
          <w:lang w:bidi="ar-SA"/>
        </w:rPr>
      </w:pPr>
    </w:p>
    <w:p w14:paraId="74664BCD" w14:textId="50205EF1" w:rsidR="008D4924" w:rsidRPr="008D4924" w:rsidRDefault="007D7E8A" w:rsidP="00FB0B54">
      <w:pPr>
        <w:pStyle w:val="bullets-abc"/>
        <w:spacing w:line="240" w:lineRule="auto"/>
        <w:ind w:left="1800"/>
        <w:rPr>
          <w:rFonts w:cs="Times New Roman"/>
          <w:color w:val="auto"/>
          <w:szCs w:val="20"/>
          <w:lang w:bidi="ar-SA"/>
        </w:rPr>
      </w:pPr>
      <w:r>
        <w:rPr>
          <w:rFonts w:cs="Times New Roman"/>
          <w:color w:val="auto"/>
          <w:szCs w:val="20"/>
          <w:lang w:bidi="ar-SA"/>
        </w:rPr>
        <w:t>(i)</w:t>
      </w:r>
      <w:r w:rsidR="004E489F">
        <w:rPr>
          <w:rFonts w:cs="Times New Roman"/>
          <w:color w:val="auto"/>
          <w:szCs w:val="20"/>
          <w:lang w:bidi="ar-SA"/>
        </w:rPr>
        <w:t xml:space="preserve"> </w:t>
      </w:r>
      <w:r w:rsidR="008D4924" w:rsidRPr="008D4924">
        <w:rPr>
          <w:rFonts w:cs="Times New Roman"/>
          <w:color w:val="auto"/>
          <w:szCs w:val="20"/>
          <w:lang w:bidi="ar-SA"/>
        </w:rPr>
        <w:t xml:space="preserve">Certification that the </w:t>
      </w:r>
      <w:r w:rsidR="00936C90">
        <w:rPr>
          <w:spacing w:val="-2"/>
        </w:rPr>
        <w:t>Tobacco Litter Control</w:t>
      </w:r>
      <w:r>
        <w:rPr>
          <w:spacing w:val="-2"/>
        </w:rPr>
        <w:t xml:space="preserve"> P</w:t>
      </w:r>
      <w:r w:rsidR="008D4924" w:rsidRPr="008D4924">
        <w:rPr>
          <w:rFonts w:cs="Times New Roman"/>
          <w:color w:val="auto"/>
          <w:szCs w:val="20"/>
          <w:lang w:bidi="ar-SA"/>
        </w:rPr>
        <w:t xml:space="preserve">rogram will accept all </w:t>
      </w:r>
      <w:r w:rsidR="009531C2">
        <w:rPr>
          <w:rFonts w:cs="Times New Roman"/>
          <w:color w:val="auto"/>
          <w:szCs w:val="20"/>
          <w:lang w:bidi="ar-SA"/>
        </w:rPr>
        <w:t>Tobacco Waste</w:t>
      </w:r>
      <w:r w:rsidR="00301D90">
        <w:rPr>
          <w:rFonts w:cs="Times New Roman"/>
          <w:color w:val="auto"/>
          <w:szCs w:val="20"/>
          <w:lang w:bidi="ar-SA"/>
        </w:rPr>
        <w:t xml:space="preserve"> </w:t>
      </w:r>
      <w:r w:rsidR="00331744">
        <w:rPr>
          <w:rFonts w:cs="Times New Roman"/>
          <w:color w:val="auto"/>
          <w:szCs w:val="20"/>
          <w:lang w:bidi="ar-SA"/>
        </w:rPr>
        <w:t xml:space="preserve">from </w:t>
      </w:r>
      <w:r w:rsidR="00A80BD8">
        <w:rPr>
          <w:rFonts w:cs="Times New Roman"/>
          <w:color w:val="auto"/>
          <w:szCs w:val="20"/>
          <w:lang w:bidi="ar-SA"/>
        </w:rPr>
        <w:t>Disposers</w:t>
      </w:r>
      <w:r w:rsidR="006D5BDA">
        <w:rPr>
          <w:rFonts w:cs="Times New Roman"/>
          <w:color w:val="auto"/>
          <w:szCs w:val="20"/>
          <w:lang w:bidi="ar-SA"/>
        </w:rPr>
        <w:t>.</w:t>
      </w:r>
      <w:r w:rsidR="008D4924" w:rsidRPr="008D4924">
        <w:rPr>
          <w:rFonts w:cs="Times New Roman"/>
          <w:color w:val="auto"/>
          <w:szCs w:val="20"/>
          <w:lang w:bidi="ar-SA"/>
        </w:rPr>
        <w:t xml:space="preserve"> </w:t>
      </w:r>
    </w:p>
    <w:p w14:paraId="13770098" w14:textId="77777777" w:rsidR="008D4924" w:rsidRPr="008D4924" w:rsidRDefault="008D4924" w:rsidP="00FB0B54">
      <w:pPr>
        <w:pStyle w:val="bullets-abc"/>
        <w:spacing w:line="240" w:lineRule="auto"/>
        <w:ind w:left="1800"/>
        <w:rPr>
          <w:rFonts w:cs="Times New Roman"/>
          <w:color w:val="auto"/>
          <w:szCs w:val="20"/>
          <w:lang w:bidi="ar-SA"/>
        </w:rPr>
      </w:pPr>
    </w:p>
    <w:p w14:paraId="575E8A47" w14:textId="34E6D817" w:rsidR="0091425A" w:rsidRDefault="008D4924" w:rsidP="00FB0B54">
      <w:pPr>
        <w:pStyle w:val="bullets-abc"/>
        <w:spacing w:line="240" w:lineRule="auto"/>
        <w:ind w:left="1800"/>
        <w:rPr>
          <w:rFonts w:cs="Times New Roman"/>
          <w:color w:val="auto"/>
          <w:szCs w:val="20"/>
          <w:lang w:bidi="ar-SA"/>
        </w:rPr>
      </w:pPr>
      <w:r>
        <w:rPr>
          <w:rFonts w:cs="Times New Roman"/>
          <w:color w:val="auto"/>
          <w:szCs w:val="20"/>
          <w:lang w:bidi="ar-SA"/>
        </w:rPr>
        <w:t>(</w:t>
      </w:r>
      <w:r w:rsidR="007D7E8A">
        <w:rPr>
          <w:rFonts w:cs="Times New Roman"/>
          <w:color w:val="auto"/>
          <w:szCs w:val="20"/>
          <w:lang w:bidi="ar-SA"/>
        </w:rPr>
        <w:t>ii</w:t>
      </w:r>
      <w:r>
        <w:rPr>
          <w:rFonts w:cs="Times New Roman"/>
          <w:color w:val="auto"/>
          <w:szCs w:val="20"/>
          <w:lang w:bidi="ar-SA"/>
        </w:rPr>
        <w:t>)</w:t>
      </w:r>
      <w:r w:rsidR="004E489F">
        <w:rPr>
          <w:rFonts w:cs="Times New Roman"/>
          <w:color w:val="auto"/>
          <w:szCs w:val="20"/>
          <w:lang w:bidi="ar-SA"/>
        </w:rPr>
        <w:t xml:space="preserve"> </w:t>
      </w:r>
      <w:r w:rsidR="0091425A">
        <w:rPr>
          <w:rFonts w:cs="Times New Roman"/>
          <w:color w:val="auto"/>
          <w:szCs w:val="20"/>
          <w:lang w:bidi="ar-SA"/>
        </w:rPr>
        <w:t>Identification and contact information for</w:t>
      </w:r>
      <w:r w:rsidR="001F3E01">
        <w:rPr>
          <w:rFonts w:cs="Times New Roman"/>
          <w:color w:val="auto"/>
          <w:szCs w:val="20"/>
          <w:lang w:bidi="ar-SA"/>
        </w:rPr>
        <w:t xml:space="preserve"> the following</w:t>
      </w:r>
      <w:r w:rsidR="0091425A">
        <w:rPr>
          <w:rFonts w:cs="Times New Roman"/>
          <w:color w:val="auto"/>
          <w:szCs w:val="20"/>
          <w:lang w:bidi="ar-SA"/>
        </w:rPr>
        <w:t>:</w:t>
      </w:r>
    </w:p>
    <w:p w14:paraId="1C5336EE" w14:textId="77777777" w:rsidR="00726F2E" w:rsidRDefault="00726F2E" w:rsidP="00FB0B54">
      <w:pPr>
        <w:pStyle w:val="bullets-abc"/>
        <w:spacing w:line="240" w:lineRule="auto"/>
        <w:ind w:left="1800"/>
        <w:rPr>
          <w:rFonts w:cs="Times New Roman"/>
          <w:color w:val="auto"/>
          <w:szCs w:val="20"/>
          <w:lang w:bidi="ar-SA"/>
        </w:rPr>
      </w:pPr>
    </w:p>
    <w:p w14:paraId="60EBB56F" w14:textId="603A15CB" w:rsidR="0091425A" w:rsidRDefault="0091425A" w:rsidP="00FB0B54">
      <w:pPr>
        <w:pStyle w:val="bullets-abc"/>
        <w:spacing w:line="240" w:lineRule="auto"/>
        <w:ind w:left="2160"/>
        <w:rPr>
          <w:rFonts w:cs="Times New Roman"/>
          <w:color w:val="auto"/>
          <w:szCs w:val="20"/>
          <w:lang w:bidi="ar-SA"/>
        </w:rPr>
      </w:pPr>
      <w:r>
        <w:rPr>
          <w:rFonts w:cs="Times New Roman"/>
          <w:color w:val="auto"/>
          <w:szCs w:val="20"/>
          <w:lang w:bidi="ar-SA"/>
        </w:rPr>
        <w:t>(</w:t>
      </w:r>
      <w:r w:rsidR="0084387C">
        <w:rPr>
          <w:rFonts w:cs="Times New Roman"/>
          <w:color w:val="auto"/>
          <w:szCs w:val="20"/>
          <w:lang w:bidi="ar-SA"/>
        </w:rPr>
        <w:t>A</w:t>
      </w:r>
      <w:r w:rsidRPr="0091425A">
        <w:rPr>
          <w:rFonts w:cs="Times New Roman"/>
          <w:color w:val="auto"/>
          <w:szCs w:val="20"/>
          <w:lang w:bidi="ar-SA"/>
        </w:rPr>
        <w:t xml:space="preserve">) The individual or entity submitting the </w:t>
      </w:r>
      <w:r w:rsidR="00EF6EA1">
        <w:rPr>
          <w:rFonts w:cs="Times New Roman"/>
          <w:color w:val="auto"/>
          <w:szCs w:val="20"/>
          <w:lang w:bidi="ar-SA"/>
        </w:rPr>
        <w:t xml:space="preserve">Tobacco Litter Control </w:t>
      </w:r>
      <w:r w:rsidR="00AF46E0">
        <w:rPr>
          <w:rFonts w:cs="Times New Roman"/>
          <w:color w:val="auto"/>
          <w:szCs w:val="20"/>
          <w:lang w:bidi="ar-SA"/>
        </w:rPr>
        <w:t>Program</w:t>
      </w:r>
      <w:r w:rsidRPr="0091425A">
        <w:rPr>
          <w:rFonts w:cs="Times New Roman"/>
          <w:color w:val="auto"/>
          <w:szCs w:val="20"/>
          <w:lang w:bidi="ar-SA"/>
        </w:rPr>
        <w:t>;</w:t>
      </w:r>
    </w:p>
    <w:p w14:paraId="2FC0B40F" w14:textId="77777777" w:rsidR="00726F2E" w:rsidRPr="0091425A" w:rsidRDefault="00726F2E" w:rsidP="00FB0B54">
      <w:pPr>
        <w:pStyle w:val="bullets-abc"/>
        <w:spacing w:line="240" w:lineRule="auto"/>
        <w:ind w:left="2160"/>
        <w:rPr>
          <w:rFonts w:cs="Times New Roman"/>
          <w:color w:val="auto"/>
          <w:szCs w:val="20"/>
          <w:lang w:bidi="ar-SA"/>
        </w:rPr>
      </w:pPr>
    </w:p>
    <w:p w14:paraId="4D9C55E4" w14:textId="2F62FDE4" w:rsidR="0091425A" w:rsidRDefault="0091425A" w:rsidP="00FB0B54">
      <w:pPr>
        <w:pStyle w:val="bullets-abc"/>
        <w:spacing w:line="240" w:lineRule="auto"/>
        <w:ind w:left="2160"/>
        <w:rPr>
          <w:rFonts w:cs="Times New Roman"/>
          <w:color w:val="auto"/>
          <w:szCs w:val="20"/>
          <w:lang w:bidi="ar-SA"/>
        </w:rPr>
      </w:pPr>
      <w:r>
        <w:rPr>
          <w:rFonts w:cs="Times New Roman"/>
          <w:color w:val="auto"/>
          <w:szCs w:val="20"/>
          <w:lang w:bidi="ar-SA"/>
        </w:rPr>
        <w:t>(</w:t>
      </w:r>
      <w:r w:rsidR="0084387C">
        <w:rPr>
          <w:rFonts w:cs="Times New Roman"/>
          <w:color w:val="auto"/>
          <w:szCs w:val="20"/>
          <w:lang w:bidi="ar-SA"/>
        </w:rPr>
        <w:t>B</w:t>
      </w:r>
      <w:r w:rsidR="00806203">
        <w:rPr>
          <w:rFonts w:cs="Times New Roman"/>
          <w:color w:val="auto"/>
          <w:szCs w:val="20"/>
          <w:lang w:bidi="ar-SA"/>
        </w:rPr>
        <w:t>) All P</w:t>
      </w:r>
      <w:r w:rsidRPr="0091425A">
        <w:rPr>
          <w:rFonts w:cs="Times New Roman"/>
          <w:color w:val="auto"/>
          <w:szCs w:val="20"/>
          <w:lang w:bidi="ar-SA"/>
        </w:rPr>
        <w:t xml:space="preserve">roducers participating in the </w:t>
      </w:r>
      <w:r w:rsidR="00936C90">
        <w:t>Tobacco Litter Control</w:t>
      </w:r>
      <w:r w:rsidR="00554B77">
        <w:t xml:space="preserve"> P</w:t>
      </w:r>
      <w:r w:rsidRPr="0091425A">
        <w:rPr>
          <w:rFonts w:cs="Times New Roman"/>
          <w:color w:val="auto"/>
          <w:szCs w:val="20"/>
          <w:lang w:bidi="ar-SA"/>
        </w:rPr>
        <w:t>rogram;</w:t>
      </w:r>
    </w:p>
    <w:p w14:paraId="450A0B83" w14:textId="77777777" w:rsidR="00726F2E" w:rsidRPr="0091425A" w:rsidRDefault="00726F2E" w:rsidP="00FB0B54">
      <w:pPr>
        <w:pStyle w:val="bullets-abc"/>
        <w:spacing w:line="240" w:lineRule="auto"/>
        <w:ind w:left="2160"/>
        <w:rPr>
          <w:rFonts w:cs="Times New Roman"/>
          <w:color w:val="auto"/>
          <w:szCs w:val="20"/>
          <w:lang w:bidi="ar-SA"/>
        </w:rPr>
      </w:pPr>
    </w:p>
    <w:p w14:paraId="0197DB42" w14:textId="03B2D1F3" w:rsidR="0091425A" w:rsidRDefault="0091425A" w:rsidP="00FB0B54">
      <w:pPr>
        <w:pStyle w:val="bullets-abc"/>
        <w:spacing w:line="240" w:lineRule="auto"/>
        <w:ind w:left="2160"/>
        <w:rPr>
          <w:rFonts w:cs="Times New Roman"/>
          <w:color w:val="auto"/>
          <w:szCs w:val="20"/>
          <w:lang w:bidi="ar-SA"/>
        </w:rPr>
      </w:pPr>
      <w:r>
        <w:rPr>
          <w:rFonts w:cs="Times New Roman"/>
          <w:color w:val="auto"/>
          <w:szCs w:val="20"/>
          <w:lang w:bidi="ar-SA"/>
        </w:rPr>
        <w:t>(</w:t>
      </w:r>
      <w:r w:rsidR="0084387C">
        <w:rPr>
          <w:rFonts w:cs="Times New Roman"/>
          <w:color w:val="auto"/>
          <w:szCs w:val="20"/>
          <w:lang w:bidi="ar-SA"/>
        </w:rPr>
        <w:t>C</w:t>
      </w:r>
      <w:r w:rsidR="00806203">
        <w:rPr>
          <w:rFonts w:cs="Times New Roman"/>
          <w:color w:val="auto"/>
          <w:szCs w:val="20"/>
          <w:lang w:bidi="ar-SA"/>
        </w:rPr>
        <w:t>) The B</w:t>
      </w:r>
      <w:r w:rsidRPr="0091425A">
        <w:rPr>
          <w:rFonts w:cs="Times New Roman"/>
          <w:color w:val="auto"/>
          <w:szCs w:val="20"/>
          <w:lang w:bidi="ar-SA"/>
        </w:rPr>
        <w:t xml:space="preserve">rands covered by the </w:t>
      </w:r>
      <w:r w:rsidR="00AF46E0">
        <w:rPr>
          <w:rFonts w:cs="Times New Roman"/>
          <w:color w:val="auto"/>
          <w:szCs w:val="20"/>
          <w:lang w:bidi="ar-SA"/>
        </w:rPr>
        <w:t xml:space="preserve">Tobacco Litter Control </w:t>
      </w:r>
      <w:r w:rsidR="00554B77">
        <w:rPr>
          <w:rFonts w:cs="Times New Roman"/>
          <w:color w:val="auto"/>
          <w:szCs w:val="20"/>
          <w:lang w:bidi="ar-SA"/>
        </w:rPr>
        <w:t>P</w:t>
      </w:r>
      <w:r w:rsidRPr="0091425A">
        <w:rPr>
          <w:rFonts w:cs="Times New Roman"/>
          <w:color w:val="auto"/>
          <w:szCs w:val="20"/>
          <w:lang w:bidi="ar-SA"/>
        </w:rPr>
        <w:t>rogram</w:t>
      </w:r>
      <w:r w:rsidR="00AF46E0">
        <w:rPr>
          <w:rFonts w:cs="Times New Roman"/>
          <w:color w:val="auto"/>
          <w:szCs w:val="20"/>
          <w:lang w:bidi="ar-SA"/>
        </w:rPr>
        <w:t xml:space="preserve"> and the Producers of those Brands</w:t>
      </w:r>
      <w:r w:rsidRPr="0091425A">
        <w:rPr>
          <w:rFonts w:cs="Times New Roman"/>
          <w:color w:val="auto"/>
          <w:szCs w:val="20"/>
          <w:lang w:bidi="ar-SA"/>
        </w:rPr>
        <w:t>; and</w:t>
      </w:r>
    </w:p>
    <w:p w14:paraId="476C1EBF" w14:textId="77777777" w:rsidR="00726F2E" w:rsidRPr="0091425A" w:rsidRDefault="00726F2E" w:rsidP="00FB0B54">
      <w:pPr>
        <w:pStyle w:val="bullets-abc"/>
        <w:spacing w:line="240" w:lineRule="auto"/>
        <w:ind w:left="2160"/>
        <w:rPr>
          <w:rFonts w:cs="Times New Roman"/>
          <w:color w:val="auto"/>
          <w:szCs w:val="20"/>
          <w:lang w:bidi="ar-SA"/>
        </w:rPr>
      </w:pPr>
    </w:p>
    <w:p w14:paraId="39C314C5" w14:textId="0FED75B0" w:rsidR="008D4924" w:rsidRPr="008D4924" w:rsidRDefault="0091425A" w:rsidP="00FB0B54">
      <w:pPr>
        <w:pStyle w:val="bullets-abc"/>
        <w:spacing w:line="240" w:lineRule="auto"/>
        <w:ind w:left="2160"/>
        <w:rPr>
          <w:rFonts w:cs="Times New Roman"/>
          <w:color w:val="auto"/>
          <w:szCs w:val="20"/>
          <w:lang w:bidi="ar-SA"/>
        </w:rPr>
      </w:pPr>
      <w:r>
        <w:rPr>
          <w:rFonts w:cs="Times New Roman"/>
          <w:color w:val="auto"/>
          <w:szCs w:val="20"/>
          <w:lang w:bidi="ar-SA"/>
        </w:rPr>
        <w:t>(</w:t>
      </w:r>
      <w:r w:rsidR="0084387C">
        <w:rPr>
          <w:rFonts w:cs="Times New Roman"/>
          <w:color w:val="auto"/>
          <w:szCs w:val="20"/>
          <w:lang w:bidi="ar-SA"/>
        </w:rPr>
        <w:t>D</w:t>
      </w:r>
      <w:r w:rsidR="00806203">
        <w:rPr>
          <w:rFonts w:cs="Times New Roman"/>
          <w:color w:val="auto"/>
          <w:szCs w:val="20"/>
          <w:lang w:bidi="ar-SA"/>
        </w:rPr>
        <w:t xml:space="preserve">) </w:t>
      </w:r>
      <w:r w:rsidR="0066590D">
        <w:rPr>
          <w:rFonts w:cs="Times New Roman"/>
          <w:color w:val="auto"/>
          <w:szCs w:val="20"/>
          <w:lang w:bidi="ar-SA"/>
        </w:rPr>
        <w:t xml:space="preserve">Any </w:t>
      </w:r>
      <w:r w:rsidR="00554B77">
        <w:rPr>
          <w:rFonts w:cs="Times New Roman"/>
          <w:color w:val="auto"/>
          <w:szCs w:val="20"/>
          <w:lang w:bidi="ar-SA"/>
        </w:rPr>
        <w:t xml:space="preserve">Waste </w:t>
      </w:r>
      <w:r w:rsidR="00806203">
        <w:rPr>
          <w:rFonts w:cs="Times New Roman"/>
          <w:color w:val="auto"/>
          <w:szCs w:val="20"/>
          <w:lang w:bidi="ar-SA"/>
        </w:rPr>
        <w:t>Organization</w:t>
      </w:r>
      <w:r w:rsidR="0066590D">
        <w:rPr>
          <w:rFonts w:cs="Times New Roman"/>
          <w:color w:val="auto"/>
          <w:szCs w:val="20"/>
          <w:lang w:bidi="ar-SA"/>
        </w:rPr>
        <w:t xml:space="preserve"> operating the Tobacco Litter Control Program</w:t>
      </w:r>
      <w:r w:rsidRPr="0091425A">
        <w:rPr>
          <w:rFonts w:cs="Times New Roman"/>
          <w:color w:val="auto"/>
          <w:szCs w:val="20"/>
          <w:lang w:bidi="ar-SA"/>
        </w:rPr>
        <w:t xml:space="preserve">, including a description of the organization and the tasks </w:t>
      </w:r>
      <w:r w:rsidR="0066590D">
        <w:rPr>
          <w:rFonts w:cs="Times New Roman"/>
          <w:color w:val="auto"/>
          <w:szCs w:val="20"/>
          <w:lang w:bidi="ar-SA"/>
        </w:rPr>
        <w:t>it will perform</w:t>
      </w:r>
      <w:r w:rsidRPr="0091425A">
        <w:rPr>
          <w:rFonts w:cs="Times New Roman"/>
          <w:color w:val="auto"/>
          <w:szCs w:val="20"/>
          <w:lang w:bidi="ar-SA"/>
        </w:rPr>
        <w:t xml:space="preserve">. The description </w:t>
      </w:r>
      <w:r w:rsidR="00AD2B34">
        <w:rPr>
          <w:rFonts w:cs="Times New Roman"/>
          <w:color w:val="auto"/>
          <w:szCs w:val="20"/>
          <w:lang w:bidi="ar-SA"/>
        </w:rPr>
        <w:t>shall</w:t>
      </w:r>
      <w:r w:rsidRPr="0091425A">
        <w:rPr>
          <w:rFonts w:cs="Times New Roman"/>
          <w:color w:val="auto"/>
          <w:szCs w:val="20"/>
          <w:lang w:bidi="ar-SA"/>
        </w:rPr>
        <w:t xml:space="preserve"> include information on how the organization is organized, including administration and management of the organization</w:t>
      </w:r>
      <w:r w:rsidR="005A363C">
        <w:rPr>
          <w:rFonts w:cs="Times New Roman"/>
          <w:color w:val="auto"/>
          <w:szCs w:val="20"/>
          <w:lang w:bidi="ar-SA"/>
        </w:rPr>
        <w:t>.</w:t>
      </w:r>
      <w:r w:rsidR="008D4924" w:rsidRPr="008D4924">
        <w:rPr>
          <w:rFonts w:cs="Times New Roman"/>
          <w:color w:val="auto"/>
          <w:szCs w:val="20"/>
          <w:lang w:bidi="ar-SA"/>
        </w:rPr>
        <w:t xml:space="preserve"> </w:t>
      </w:r>
    </w:p>
    <w:p w14:paraId="0C00A057" w14:textId="77777777" w:rsidR="008D4924" w:rsidRPr="008D4924" w:rsidRDefault="008D4924" w:rsidP="00FB0B54">
      <w:pPr>
        <w:pStyle w:val="bullets-abc"/>
        <w:spacing w:line="240" w:lineRule="auto"/>
        <w:ind w:left="1354"/>
        <w:rPr>
          <w:rFonts w:cs="Times New Roman"/>
          <w:color w:val="auto"/>
          <w:szCs w:val="20"/>
          <w:lang w:bidi="ar-SA"/>
        </w:rPr>
      </w:pPr>
    </w:p>
    <w:p w14:paraId="016E1D98" w14:textId="2CC4BAFD" w:rsidR="001C7787" w:rsidRDefault="00C33708" w:rsidP="00FB0B54">
      <w:pPr>
        <w:pStyle w:val="bullets-abc"/>
        <w:spacing w:line="240" w:lineRule="auto"/>
        <w:ind w:left="1800"/>
        <w:rPr>
          <w:rFonts w:cs="Times New Roman"/>
          <w:color w:val="auto"/>
          <w:szCs w:val="20"/>
          <w:lang w:bidi="ar-SA"/>
        </w:rPr>
      </w:pPr>
      <w:r>
        <w:rPr>
          <w:rFonts w:cs="Times New Roman"/>
          <w:color w:val="auto"/>
          <w:szCs w:val="20"/>
          <w:lang w:bidi="ar-SA"/>
        </w:rPr>
        <w:t>(</w:t>
      </w:r>
      <w:r w:rsidR="0084387C">
        <w:rPr>
          <w:rFonts w:cs="Times New Roman"/>
          <w:color w:val="auto"/>
          <w:szCs w:val="20"/>
          <w:lang w:bidi="ar-SA"/>
        </w:rPr>
        <w:t>iii</w:t>
      </w:r>
      <w:r w:rsidR="001C7787">
        <w:rPr>
          <w:rFonts w:cs="Times New Roman"/>
          <w:color w:val="auto"/>
          <w:szCs w:val="20"/>
          <w:lang w:bidi="ar-SA"/>
        </w:rPr>
        <w:t xml:space="preserve">) </w:t>
      </w:r>
      <w:r w:rsidR="001C7787" w:rsidRPr="008D4924">
        <w:rPr>
          <w:rFonts w:cs="Times New Roman"/>
          <w:color w:val="auto"/>
          <w:szCs w:val="20"/>
          <w:lang w:bidi="ar-SA"/>
        </w:rPr>
        <w:t xml:space="preserve">A description of how the </w:t>
      </w:r>
      <w:r w:rsidR="00936C90">
        <w:t>Tobacco Litter Control</w:t>
      </w:r>
      <w:r w:rsidR="00554B77">
        <w:t xml:space="preserve"> Program </w:t>
      </w:r>
      <w:r w:rsidR="001C7787" w:rsidRPr="008D4924">
        <w:rPr>
          <w:rFonts w:cs="Times New Roman"/>
          <w:color w:val="auto"/>
          <w:szCs w:val="20"/>
          <w:lang w:bidi="ar-SA"/>
        </w:rPr>
        <w:t>will</w:t>
      </w:r>
      <w:r w:rsidR="001C7787">
        <w:rPr>
          <w:rFonts w:cs="Times New Roman"/>
          <w:color w:val="auto"/>
          <w:szCs w:val="20"/>
          <w:lang w:bidi="ar-SA"/>
        </w:rPr>
        <w:t xml:space="preserve"> be designed to reduce the quantities of Tobacco Waste being </w:t>
      </w:r>
      <w:r w:rsidR="00C71457">
        <w:rPr>
          <w:rFonts w:cs="Times New Roman"/>
          <w:color w:val="auto"/>
          <w:szCs w:val="20"/>
          <w:lang w:bidi="ar-SA"/>
        </w:rPr>
        <w:t>littered</w:t>
      </w:r>
      <w:r w:rsidR="006D5BDA">
        <w:rPr>
          <w:rFonts w:cs="Times New Roman"/>
          <w:color w:val="auto"/>
          <w:szCs w:val="20"/>
          <w:lang w:bidi="ar-SA"/>
        </w:rPr>
        <w:t>.</w:t>
      </w:r>
      <w:r w:rsidR="001C7787" w:rsidRPr="008D4924">
        <w:rPr>
          <w:rFonts w:cs="Times New Roman"/>
          <w:color w:val="auto"/>
          <w:szCs w:val="20"/>
          <w:lang w:bidi="ar-SA"/>
        </w:rPr>
        <w:t xml:space="preserve"> </w:t>
      </w:r>
    </w:p>
    <w:p w14:paraId="59A240C9" w14:textId="0EF6D64A" w:rsidR="00E33E86" w:rsidRDefault="00E33E86" w:rsidP="00FB0B54">
      <w:pPr>
        <w:pStyle w:val="bullets-abc"/>
        <w:spacing w:line="240" w:lineRule="auto"/>
        <w:ind w:left="1800"/>
        <w:rPr>
          <w:rFonts w:cs="Times New Roman"/>
          <w:color w:val="auto"/>
          <w:szCs w:val="20"/>
          <w:lang w:bidi="ar-SA"/>
        </w:rPr>
      </w:pPr>
    </w:p>
    <w:p w14:paraId="55CB3ECC" w14:textId="6673DBAF" w:rsidR="008D4924" w:rsidRPr="008D4924" w:rsidRDefault="00C33708" w:rsidP="00FB0B54">
      <w:pPr>
        <w:pStyle w:val="bullets-abc"/>
        <w:spacing w:line="240" w:lineRule="auto"/>
        <w:ind w:left="1800"/>
        <w:rPr>
          <w:rFonts w:cs="Times New Roman"/>
          <w:color w:val="auto"/>
          <w:szCs w:val="20"/>
          <w:lang w:bidi="ar-SA"/>
        </w:rPr>
      </w:pPr>
      <w:r>
        <w:rPr>
          <w:rFonts w:cs="Times New Roman"/>
          <w:color w:val="auto"/>
          <w:szCs w:val="20"/>
          <w:lang w:bidi="ar-SA"/>
        </w:rPr>
        <w:t>(</w:t>
      </w:r>
      <w:r w:rsidR="0084387C">
        <w:rPr>
          <w:rFonts w:cs="Times New Roman"/>
          <w:color w:val="auto"/>
          <w:szCs w:val="20"/>
          <w:lang w:bidi="ar-SA"/>
        </w:rPr>
        <w:t>iv</w:t>
      </w:r>
      <w:r w:rsidR="008D4924">
        <w:rPr>
          <w:rFonts w:cs="Times New Roman"/>
          <w:color w:val="auto"/>
          <w:szCs w:val="20"/>
          <w:lang w:bidi="ar-SA"/>
        </w:rPr>
        <w:t xml:space="preserve">) </w:t>
      </w:r>
      <w:r w:rsidR="008D4924" w:rsidRPr="008D4924">
        <w:rPr>
          <w:rFonts w:cs="Times New Roman"/>
          <w:color w:val="auto"/>
          <w:szCs w:val="20"/>
          <w:lang w:bidi="ar-SA"/>
        </w:rPr>
        <w:t xml:space="preserve">A description of how the scope and extent of the </w:t>
      </w:r>
      <w:r w:rsidR="00936C90">
        <w:t>Tobacco Litter Control</w:t>
      </w:r>
      <w:r w:rsidR="00554B77">
        <w:t xml:space="preserve"> Program </w:t>
      </w:r>
      <w:r w:rsidR="008D4924" w:rsidRPr="008D4924">
        <w:rPr>
          <w:rFonts w:cs="Times New Roman"/>
          <w:color w:val="auto"/>
          <w:szCs w:val="20"/>
          <w:lang w:bidi="ar-SA"/>
        </w:rPr>
        <w:t xml:space="preserve">are reasonably related to the amount of </w:t>
      </w:r>
      <w:r w:rsidR="00C02521">
        <w:rPr>
          <w:rFonts w:cs="Times New Roman"/>
          <w:color w:val="auto"/>
          <w:szCs w:val="20"/>
          <w:lang w:bidi="ar-SA"/>
        </w:rPr>
        <w:t>Filtered Tobacco Products</w:t>
      </w:r>
      <w:r w:rsidR="008D4924" w:rsidRPr="008D4924">
        <w:rPr>
          <w:rFonts w:cs="Times New Roman"/>
          <w:color w:val="auto"/>
          <w:szCs w:val="20"/>
          <w:lang w:bidi="ar-SA"/>
        </w:rPr>
        <w:t xml:space="preserve"> that are sold in the </w:t>
      </w:r>
      <w:r w:rsidR="008D4924">
        <w:t>[ </w:t>
      </w:r>
      <w:r w:rsidR="008D4924">
        <w:rPr>
          <w:u w:val="single"/>
        </w:rPr>
        <w:t>City</w:t>
      </w:r>
      <w:r w:rsidR="008D4924">
        <w:t xml:space="preserve"> / </w:t>
      </w:r>
      <w:r w:rsidR="008D4924">
        <w:rPr>
          <w:u w:val="double"/>
        </w:rPr>
        <w:t>County</w:t>
      </w:r>
      <w:r w:rsidR="008D4924">
        <w:t> ]</w:t>
      </w:r>
      <w:r w:rsidR="00806203">
        <w:rPr>
          <w:rFonts w:cs="Times New Roman"/>
          <w:color w:val="auto"/>
          <w:szCs w:val="20"/>
          <w:lang w:bidi="ar-SA"/>
        </w:rPr>
        <w:t xml:space="preserve"> by the Producer or group of P</w:t>
      </w:r>
      <w:r w:rsidR="008D4924" w:rsidRPr="008D4924">
        <w:rPr>
          <w:rFonts w:cs="Times New Roman"/>
          <w:color w:val="auto"/>
          <w:szCs w:val="20"/>
          <w:lang w:bidi="ar-SA"/>
        </w:rPr>
        <w:t>roducers</w:t>
      </w:r>
      <w:r w:rsidR="006D5BDA">
        <w:rPr>
          <w:rFonts w:cs="Times New Roman"/>
          <w:color w:val="auto"/>
          <w:szCs w:val="20"/>
          <w:lang w:bidi="ar-SA"/>
        </w:rPr>
        <w:t>.</w:t>
      </w:r>
    </w:p>
    <w:p w14:paraId="7134EAAD" w14:textId="77777777" w:rsidR="008D4924" w:rsidRPr="008D4924" w:rsidRDefault="008D4924" w:rsidP="00FB0B54">
      <w:pPr>
        <w:pStyle w:val="bullets-abc"/>
        <w:spacing w:line="240" w:lineRule="auto"/>
        <w:ind w:left="1800"/>
        <w:rPr>
          <w:rFonts w:cs="Times New Roman"/>
          <w:color w:val="auto"/>
          <w:szCs w:val="20"/>
          <w:lang w:bidi="ar-SA"/>
        </w:rPr>
      </w:pPr>
    </w:p>
    <w:p w14:paraId="161BF57F" w14:textId="685D0C2A" w:rsidR="008D4924" w:rsidRPr="008D4924" w:rsidRDefault="00C33708" w:rsidP="00FB0B54">
      <w:pPr>
        <w:pStyle w:val="bullets-abc"/>
        <w:spacing w:line="240" w:lineRule="auto"/>
        <w:ind w:left="1800"/>
        <w:rPr>
          <w:rFonts w:cs="Times New Roman"/>
          <w:color w:val="auto"/>
          <w:szCs w:val="20"/>
          <w:lang w:bidi="ar-SA"/>
        </w:rPr>
      </w:pPr>
      <w:r>
        <w:rPr>
          <w:rFonts w:cs="Times New Roman"/>
          <w:color w:val="auto"/>
          <w:szCs w:val="20"/>
          <w:lang w:bidi="ar-SA"/>
        </w:rPr>
        <w:t>(</w:t>
      </w:r>
      <w:r w:rsidR="0084387C">
        <w:rPr>
          <w:rFonts w:cs="Times New Roman"/>
          <w:color w:val="auto"/>
          <w:szCs w:val="20"/>
          <w:lang w:bidi="ar-SA"/>
        </w:rPr>
        <w:t>v</w:t>
      </w:r>
      <w:r w:rsidR="008D4924">
        <w:rPr>
          <w:rFonts w:cs="Times New Roman"/>
          <w:color w:val="auto"/>
          <w:szCs w:val="20"/>
          <w:lang w:bidi="ar-SA"/>
        </w:rPr>
        <w:t xml:space="preserve">) </w:t>
      </w:r>
      <w:r w:rsidR="008D4924" w:rsidRPr="008D4924">
        <w:rPr>
          <w:rFonts w:cs="Times New Roman"/>
          <w:color w:val="auto"/>
          <w:szCs w:val="20"/>
          <w:lang w:bidi="ar-SA"/>
        </w:rPr>
        <w:t xml:space="preserve">A starting date when </w:t>
      </w:r>
      <w:r w:rsidR="00806203">
        <w:rPr>
          <w:rFonts w:cs="Times New Roman"/>
          <w:color w:val="auto"/>
          <w:szCs w:val="20"/>
          <w:lang w:bidi="ar-SA"/>
        </w:rPr>
        <w:t>Tobacco Waste</w:t>
      </w:r>
      <w:r w:rsidR="006C30B9">
        <w:rPr>
          <w:rFonts w:cs="Times New Roman"/>
          <w:color w:val="auto"/>
          <w:szCs w:val="20"/>
          <w:lang w:bidi="ar-SA"/>
        </w:rPr>
        <w:t xml:space="preserve"> collection</w:t>
      </w:r>
      <w:r w:rsidR="008D4924" w:rsidRPr="008D4924">
        <w:rPr>
          <w:rFonts w:cs="Times New Roman"/>
          <w:color w:val="auto"/>
          <w:szCs w:val="20"/>
          <w:lang w:bidi="ar-SA"/>
        </w:rPr>
        <w:t xml:space="preserve"> will begin</w:t>
      </w:r>
      <w:r w:rsidR="0062545C">
        <w:rPr>
          <w:rFonts w:cs="Times New Roman"/>
          <w:color w:val="auto"/>
          <w:szCs w:val="20"/>
          <w:lang w:bidi="ar-SA"/>
        </w:rPr>
        <w:t>.</w:t>
      </w:r>
    </w:p>
    <w:p w14:paraId="504F0B93" w14:textId="77777777" w:rsidR="004D6E75" w:rsidRPr="008D4924" w:rsidRDefault="004D6E75" w:rsidP="00FB0B54">
      <w:pPr>
        <w:pStyle w:val="bullets-abc"/>
        <w:spacing w:line="240" w:lineRule="auto"/>
        <w:ind w:left="1354"/>
        <w:rPr>
          <w:rFonts w:cs="Times New Roman"/>
          <w:color w:val="auto"/>
          <w:szCs w:val="20"/>
          <w:lang w:bidi="ar-SA"/>
        </w:rPr>
      </w:pPr>
    </w:p>
    <w:p w14:paraId="1C9B2870" w14:textId="474EC16E" w:rsidR="00AD2B34" w:rsidRDefault="00AD2B34" w:rsidP="00FB0B54">
      <w:pPr>
        <w:pStyle w:val="bullets-abc"/>
        <w:spacing w:line="240" w:lineRule="auto"/>
        <w:ind w:left="1080"/>
      </w:pPr>
      <w:r>
        <w:t>(b) TOBACCO LITTER CONTROL PROGRAM COSTS.</w:t>
      </w:r>
    </w:p>
    <w:p w14:paraId="076B0464" w14:textId="77777777" w:rsidR="00AD2B34" w:rsidRDefault="00AD2B34" w:rsidP="00FB0B54">
      <w:pPr>
        <w:pStyle w:val="bullets-abc"/>
        <w:spacing w:line="240" w:lineRule="auto"/>
      </w:pPr>
    </w:p>
    <w:p w14:paraId="2F94308B" w14:textId="54A88FDB" w:rsidR="00AD2B34" w:rsidRDefault="00AD2B34" w:rsidP="00FB0B54">
      <w:pPr>
        <w:pStyle w:val="bullets-abc"/>
        <w:spacing w:line="240" w:lineRule="auto"/>
        <w:ind w:left="1440"/>
      </w:pPr>
      <w:r>
        <w:t xml:space="preserve">(1) A Producer, group of Producers, or Waste Organization shall pay all administrative and operational fees associated with its Tobacco Litter Control Program, including the cost of collecting, transporting, and disposing of Tobacco Waste collected from </w:t>
      </w:r>
      <w:r w:rsidR="00A80BD8">
        <w:t>Disposers</w:t>
      </w:r>
      <w:r>
        <w:t xml:space="preserve"> and the recycling or disposal, or both, of Tobacco Product packaging collected with the Tobacco Waste. </w:t>
      </w:r>
    </w:p>
    <w:p w14:paraId="63171185" w14:textId="77777777" w:rsidR="00AD2B34" w:rsidRDefault="00AD2B34" w:rsidP="00FB0B54">
      <w:pPr>
        <w:pStyle w:val="bullets-abc"/>
        <w:spacing w:line="240" w:lineRule="auto"/>
        <w:ind w:left="1440"/>
      </w:pPr>
    </w:p>
    <w:p w14:paraId="07081108" w14:textId="0A075F25" w:rsidR="00AD2B34" w:rsidRDefault="00AD2B34" w:rsidP="00FB0B54">
      <w:pPr>
        <w:pStyle w:val="bullets-abc"/>
        <w:spacing w:line="240" w:lineRule="auto"/>
        <w:ind w:left="1440"/>
      </w:pPr>
      <w:r>
        <w:t>(2) A Producer, group of Producers, or Waste Organization shall pay for all fees associated with obtaining compliance with the California Environmental Quality Act (Cal</w:t>
      </w:r>
      <w:r w:rsidR="00CB4BF1">
        <w:t>ifornia</w:t>
      </w:r>
      <w:r>
        <w:t xml:space="preserve"> Pub</w:t>
      </w:r>
      <w:r w:rsidR="00CB4BF1">
        <w:t>lic</w:t>
      </w:r>
      <w:r>
        <w:t xml:space="preserve"> Res</w:t>
      </w:r>
      <w:r w:rsidR="00CB4BF1">
        <w:t>ources</w:t>
      </w:r>
      <w:r>
        <w:t xml:space="preserve"> Code Section 21000 et seq.), if required, for its Tobacco Litter Control Program. </w:t>
      </w:r>
    </w:p>
    <w:p w14:paraId="5B822118" w14:textId="77777777" w:rsidR="00AD2B34" w:rsidRDefault="00AD2B34" w:rsidP="00FB0B54">
      <w:pPr>
        <w:pStyle w:val="bullets-abc"/>
        <w:spacing w:line="240" w:lineRule="auto"/>
        <w:ind w:left="1440"/>
      </w:pPr>
    </w:p>
    <w:p w14:paraId="6BB8D0CF" w14:textId="26F96DA4" w:rsidR="00AD2B34" w:rsidRDefault="00AD2B34" w:rsidP="00FB0B54">
      <w:pPr>
        <w:pStyle w:val="bullets-abc"/>
        <w:spacing w:line="240" w:lineRule="auto"/>
        <w:ind w:left="1440"/>
      </w:pPr>
      <w:r>
        <w:t>(3) A Producer, group of Producers, or Waste Organization shall pay all</w:t>
      </w:r>
      <w:r w:rsidR="00956BE3">
        <w:t xml:space="preserve"> reasonable regulatory</w:t>
      </w:r>
      <w:r>
        <w:t xml:space="preserve"> costs </w:t>
      </w:r>
      <w:r w:rsidR="00B73BF1">
        <w:t>to</w:t>
      </w:r>
      <w:r>
        <w:t xml:space="preserve"> the [ </w:t>
      </w:r>
      <w:r>
        <w:rPr>
          <w:u w:val="single"/>
        </w:rPr>
        <w:t>City</w:t>
      </w:r>
      <w:r>
        <w:t xml:space="preserve"> / </w:t>
      </w:r>
      <w:r>
        <w:rPr>
          <w:u w:val="double"/>
        </w:rPr>
        <w:t>County</w:t>
      </w:r>
      <w:r>
        <w:t xml:space="preserve"> ] </w:t>
      </w:r>
      <w:r w:rsidR="00956BE3">
        <w:t xml:space="preserve">for </w:t>
      </w:r>
      <w:r w:rsidR="00711F6D">
        <w:t>implementation of this [ </w:t>
      </w:r>
      <w:r w:rsidR="00711F6D">
        <w:rPr>
          <w:u w:val="single"/>
        </w:rPr>
        <w:t>article</w:t>
      </w:r>
      <w:r w:rsidR="00711F6D">
        <w:t xml:space="preserve"> / </w:t>
      </w:r>
      <w:r w:rsidR="00711F6D">
        <w:rPr>
          <w:u w:val="double"/>
        </w:rPr>
        <w:t>chapter</w:t>
      </w:r>
      <w:r w:rsidR="00711F6D">
        <w:t> ]</w:t>
      </w:r>
      <w:r w:rsidR="00B73BF1">
        <w:t>. Reasonable regulatory costs include, but are not limited to, costs for</w:t>
      </w:r>
      <w:r w:rsidR="00A10A09">
        <w:t xml:space="preserve"> </w:t>
      </w:r>
      <w:r w:rsidR="00956BE3">
        <w:t>issuing approvals, performing investigations, inspections, and audits, and the administrative enforcement and adjudication thereof</w:t>
      </w:r>
      <w:r w:rsidR="00B73BF1">
        <w:t xml:space="preserve">. </w:t>
      </w:r>
      <w:r>
        <w:t>Exclusive of fines and penalties, the [ </w:t>
      </w:r>
      <w:r>
        <w:rPr>
          <w:u w:val="single"/>
        </w:rPr>
        <w:t>City</w:t>
      </w:r>
      <w:r>
        <w:t xml:space="preserve"> / </w:t>
      </w:r>
      <w:r>
        <w:rPr>
          <w:u w:val="double"/>
        </w:rPr>
        <w:t>County</w:t>
      </w:r>
      <w:r>
        <w:t> ] shall only recover</w:t>
      </w:r>
      <w:r w:rsidR="00711F6D">
        <w:t xml:space="preserve"> </w:t>
      </w:r>
      <w:r w:rsidR="00956BE3">
        <w:t>these reasonable</w:t>
      </w:r>
      <w:r>
        <w:t xml:space="preserve"> regulatory costs</w:t>
      </w:r>
      <w:r w:rsidR="00956BE3">
        <w:t>.</w:t>
      </w:r>
    </w:p>
    <w:p w14:paraId="358C844F" w14:textId="77777777" w:rsidR="00AD2B34" w:rsidRDefault="00AD2B34" w:rsidP="00FB0B54">
      <w:pPr>
        <w:pStyle w:val="bullets-abc"/>
        <w:spacing w:line="240" w:lineRule="auto"/>
        <w:ind w:left="1080" w:firstLine="0"/>
      </w:pPr>
    </w:p>
    <w:p w14:paraId="14FBD806" w14:textId="59E3675D" w:rsidR="00AD2B34" w:rsidRDefault="00AD2B34" w:rsidP="00FB0B54">
      <w:pPr>
        <w:pStyle w:val="bullets-abc"/>
        <w:spacing w:line="240" w:lineRule="auto"/>
        <w:ind w:left="1440"/>
        <w:rPr>
          <w:rFonts w:cs="Times New Roman"/>
          <w:color w:val="auto"/>
          <w:szCs w:val="20"/>
          <w:lang w:bidi="ar-SA"/>
        </w:rPr>
      </w:pPr>
      <w:r>
        <w:rPr>
          <w:rFonts w:cs="Times New Roman"/>
          <w:color w:val="auto"/>
          <w:szCs w:val="20"/>
          <w:lang w:bidi="ar-SA"/>
        </w:rPr>
        <w:lastRenderedPageBreak/>
        <w:t>(</w:t>
      </w:r>
      <w:r w:rsidR="00711F6D">
        <w:rPr>
          <w:rFonts w:cs="Times New Roman"/>
          <w:color w:val="auto"/>
          <w:szCs w:val="20"/>
          <w:lang w:bidi="ar-SA"/>
        </w:rPr>
        <w:t>4</w:t>
      </w:r>
      <w:r>
        <w:rPr>
          <w:rFonts w:cs="Times New Roman"/>
          <w:color w:val="auto"/>
          <w:szCs w:val="20"/>
          <w:lang w:bidi="ar-SA"/>
        </w:rPr>
        <w:t>) If more than one P</w:t>
      </w:r>
      <w:r w:rsidRPr="008D4924">
        <w:rPr>
          <w:rFonts w:cs="Times New Roman"/>
          <w:color w:val="auto"/>
          <w:szCs w:val="20"/>
          <w:lang w:bidi="ar-SA"/>
        </w:rPr>
        <w:t xml:space="preserve">roducer will be involved in a proposed </w:t>
      </w:r>
      <w:r>
        <w:t>Tobacco Litter Control P</w:t>
      </w:r>
      <w:r w:rsidRPr="008D4924">
        <w:rPr>
          <w:rFonts w:cs="Times New Roman"/>
          <w:color w:val="auto"/>
          <w:szCs w:val="20"/>
          <w:lang w:bidi="ar-SA"/>
        </w:rPr>
        <w:t xml:space="preserve">rogram, then the </w:t>
      </w:r>
      <w:r>
        <w:t xml:space="preserve">Tobacco Litter Control Program </w:t>
      </w:r>
      <w:r w:rsidR="00A10A09">
        <w:rPr>
          <w:rFonts w:cs="Times New Roman"/>
          <w:color w:val="auto"/>
          <w:szCs w:val="20"/>
          <w:lang w:bidi="ar-SA"/>
        </w:rPr>
        <w:t>may</w:t>
      </w:r>
      <w:r w:rsidR="00A10A09" w:rsidRPr="008D4924">
        <w:rPr>
          <w:rFonts w:cs="Times New Roman"/>
          <w:color w:val="auto"/>
          <w:szCs w:val="20"/>
          <w:lang w:bidi="ar-SA"/>
        </w:rPr>
        <w:t xml:space="preserve"> </w:t>
      </w:r>
      <w:r w:rsidRPr="008D4924">
        <w:rPr>
          <w:rFonts w:cs="Times New Roman"/>
          <w:color w:val="auto"/>
          <w:szCs w:val="20"/>
          <w:lang w:bidi="ar-SA"/>
        </w:rPr>
        <w:t xml:space="preserve">include a fair and reasonable manner for allocating the costs of the </w:t>
      </w:r>
      <w:r>
        <w:rPr>
          <w:rFonts w:cs="Times New Roman"/>
          <w:color w:val="auto"/>
          <w:szCs w:val="20"/>
          <w:lang w:bidi="ar-SA"/>
        </w:rPr>
        <w:t>Tobacco Litter Control Program</w:t>
      </w:r>
      <w:r w:rsidRPr="008D4924">
        <w:rPr>
          <w:rFonts w:cs="Times New Roman"/>
          <w:color w:val="auto"/>
          <w:szCs w:val="20"/>
          <w:lang w:bidi="ar-SA"/>
        </w:rPr>
        <w:t xml:space="preserve"> among </w:t>
      </w:r>
      <w:r>
        <w:rPr>
          <w:rFonts w:cs="Times New Roman"/>
          <w:color w:val="auto"/>
          <w:szCs w:val="20"/>
          <w:lang w:bidi="ar-SA"/>
        </w:rPr>
        <w:t>each participating Producer</w:t>
      </w:r>
      <w:r w:rsidRPr="008D4924">
        <w:rPr>
          <w:rFonts w:cs="Times New Roman"/>
          <w:color w:val="auto"/>
          <w:szCs w:val="20"/>
          <w:lang w:bidi="ar-SA"/>
        </w:rPr>
        <w:t xml:space="preserve">, such that the portion of costs paid by each </w:t>
      </w:r>
      <w:r>
        <w:rPr>
          <w:rFonts w:cs="Times New Roman"/>
          <w:color w:val="auto"/>
          <w:szCs w:val="20"/>
          <w:lang w:bidi="ar-SA"/>
        </w:rPr>
        <w:t>P</w:t>
      </w:r>
      <w:r w:rsidRPr="008D4924">
        <w:rPr>
          <w:rFonts w:cs="Times New Roman"/>
          <w:color w:val="auto"/>
          <w:szCs w:val="20"/>
          <w:lang w:bidi="ar-SA"/>
        </w:rPr>
        <w:t>roducer is reasonably relate</w:t>
      </w:r>
      <w:r>
        <w:rPr>
          <w:rFonts w:cs="Times New Roman"/>
          <w:color w:val="auto"/>
          <w:szCs w:val="20"/>
          <w:lang w:bidi="ar-SA"/>
        </w:rPr>
        <w:t>d to the amount of Filtered Tobacco Products that each P</w:t>
      </w:r>
      <w:r w:rsidRPr="008D4924">
        <w:rPr>
          <w:rFonts w:cs="Times New Roman"/>
          <w:color w:val="auto"/>
          <w:szCs w:val="20"/>
          <w:lang w:bidi="ar-SA"/>
        </w:rPr>
        <w:t xml:space="preserve">roducer sells in the </w:t>
      </w:r>
      <w:r>
        <w:t>[ </w:t>
      </w:r>
      <w:r>
        <w:rPr>
          <w:u w:val="single"/>
        </w:rPr>
        <w:t>City</w:t>
      </w:r>
      <w:r>
        <w:t xml:space="preserve"> / </w:t>
      </w:r>
      <w:r>
        <w:rPr>
          <w:u w:val="double"/>
        </w:rPr>
        <w:t>County</w:t>
      </w:r>
      <w:r>
        <w:t> ]</w:t>
      </w:r>
      <w:r>
        <w:rPr>
          <w:rFonts w:cs="Times New Roman"/>
          <w:color w:val="auto"/>
          <w:szCs w:val="20"/>
          <w:lang w:bidi="ar-SA"/>
        </w:rPr>
        <w:t>.</w:t>
      </w:r>
    </w:p>
    <w:p w14:paraId="335F696F" w14:textId="77777777" w:rsidR="00AD2B34" w:rsidRDefault="00AD2B34" w:rsidP="00FB0B54">
      <w:pPr>
        <w:pStyle w:val="bullets-abc"/>
        <w:spacing w:line="240" w:lineRule="auto"/>
        <w:ind w:left="1080"/>
        <w:rPr>
          <w:rFonts w:cs="Times New Roman"/>
          <w:color w:val="auto"/>
          <w:szCs w:val="20"/>
          <w:lang w:bidi="ar-SA"/>
        </w:rPr>
      </w:pPr>
    </w:p>
    <w:p w14:paraId="2DE434D8" w14:textId="3246F307" w:rsidR="008D4924" w:rsidRPr="008D4924" w:rsidRDefault="00C7764D" w:rsidP="00FB0B54">
      <w:pPr>
        <w:pStyle w:val="bullets-abc"/>
        <w:spacing w:line="240" w:lineRule="auto"/>
        <w:ind w:left="1080"/>
        <w:rPr>
          <w:rFonts w:cs="Times New Roman"/>
          <w:color w:val="auto"/>
          <w:szCs w:val="20"/>
          <w:lang w:bidi="ar-SA"/>
        </w:rPr>
      </w:pPr>
      <w:r>
        <w:rPr>
          <w:rFonts w:cs="Times New Roman"/>
          <w:color w:val="auto"/>
          <w:szCs w:val="20"/>
          <w:lang w:bidi="ar-SA"/>
        </w:rPr>
        <w:t>(</w:t>
      </w:r>
      <w:r w:rsidR="00E33E86">
        <w:rPr>
          <w:rFonts w:cs="Times New Roman"/>
          <w:color w:val="auto"/>
          <w:szCs w:val="20"/>
          <w:lang w:bidi="ar-SA"/>
        </w:rPr>
        <w:t>c</w:t>
      </w:r>
      <w:r>
        <w:rPr>
          <w:rFonts w:cs="Times New Roman"/>
          <w:color w:val="auto"/>
          <w:szCs w:val="20"/>
          <w:lang w:bidi="ar-SA"/>
        </w:rPr>
        <w:t>)</w:t>
      </w:r>
      <w:r w:rsidR="008D4924">
        <w:rPr>
          <w:rFonts w:cs="Times New Roman"/>
          <w:color w:val="auto"/>
          <w:szCs w:val="20"/>
          <w:lang w:bidi="ar-SA"/>
        </w:rPr>
        <w:t xml:space="preserve"> </w:t>
      </w:r>
      <w:r w:rsidR="008D4924" w:rsidRPr="008D4924">
        <w:rPr>
          <w:rFonts w:cs="Times New Roman"/>
          <w:color w:val="auto"/>
          <w:szCs w:val="20"/>
          <w:lang w:bidi="ar-SA"/>
        </w:rPr>
        <w:t>DEPARTM</w:t>
      </w:r>
      <w:r w:rsidR="004A05C7">
        <w:rPr>
          <w:rFonts w:cs="Times New Roman"/>
          <w:color w:val="auto"/>
          <w:szCs w:val="20"/>
          <w:lang w:bidi="ar-SA"/>
        </w:rPr>
        <w:t>ENT REVIEW AND APPROVAL</w:t>
      </w:r>
      <w:r w:rsidR="00726F2E">
        <w:rPr>
          <w:rFonts w:cs="Times New Roman"/>
          <w:color w:val="auto"/>
          <w:szCs w:val="20"/>
          <w:lang w:bidi="ar-SA"/>
        </w:rPr>
        <w:t>.</w:t>
      </w:r>
    </w:p>
    <w:p w14:paraId="26CBFE90" w14:textId="77777777" w:rsidR="008D4924" w:rsidRPr="008D4924" w:rsidRDefault="008D4924" w:rsidP="00FB0B54">
      <w:pPr>
        <w:pStyle w:val="bullets-abc"/>
        <w:spacing w:line="240" w:lineRule="auto"/>
        <w:rPr>
          <w:rFonts w:cs="Times New Roman"/>
          <w:color w:val="auto"/>
          <w:szCs w:val="20"/>
          <w:lang w:bidi="ar-SA"/>
        </w:rPr>
      </w:pPr>
    </w:p>
    <w:p w14:paraId="7AF1A7B6" w14:textId="7E045BF5" w:rsidR="008D4924" w:rsidRPr="008D4924" w:rsidRDefault="008D4924" w:rsidP="00FB0B54">
      <w:pPr>
        <w:pStyle w:val="bullets-abc"/>
        <w:spacing w:line="240" w:lineRule="auto"/>
        <w:ind w:left="1440"/>
        <w:rPr>
          <w:rFonts w:cs="Times New Roman"/>
          <w:color w:val="auto"/>
          <w:szCs w:val="20"/>
          <w:lang w:bidi="ar-SA"/>
        </w:rPr>
      </w:pPr>
      <w:r>
        <w:rPr>
          <w:rFonts w:cs="Times New Roman"/>
          <w:color w:val="auto"/>
          <w:szCs w:val="20"/>
          <w:lang w:bidi="ar-SA"/>
        </w:rPr>
        <w:t xml:space="preserve">(1) </w:t>
      </w:r>
      <w:r w:rsidR="00806203">
        <w:rPr>
          <w:rFonts w:cs="Times New Roman"/>
          <w:color w:val="auto"/>
          <w:szCs w:val="20"/>
          <w:lang w:bidi="ar-SA"/>
        </w:rPr>
        <w:t xml:space="preserve">No Producer, group of Producers, or </w:t>
      </w:r>
      <w:r w:rsidR="004E489F">
        <w:rPr>
          <w:rFonts w:cs="Times New Roman"/>
          <w:color w:val="auto"/>
          <w:szCs w:val="20"/>
          <w:lang w:bidi="ar-SA"/>
        </w:rPr>
        <w:t xml:space="preserve">Waste </w:t>
      </w:r>
      <w:r w:rsidR="00806203">
        <w:rPr>
          <w:rFonts w:cs="Times New Roman"/>
          <w:color w:val="auto"/>
          <w:szCs w:val="20"/>
          <w:lang w:bidi="ar-SA"/>
        </w:rPr>
        <w:t>O</w:t>
      </w:r>
      <w:r w:rsidRPr="008D4924">
        <w:rPr>
          <w:rFonts w:cs="Times New Roman"/>
          <w:color w:val="auto"/>
          <w:szCs w:val="20"/>
          <w:lang w:bidi="ar-SA"/>
        </w:rPr>
        <w:t xml:space="preserve">rganization may begin collecting </w:t>
      </w:r>
      <w:r w:rsidR="001C7354">
        <w:rPr>
          <w:rFonts w:cs="Times New Roman"/>
          <w:color w:val="auto"/>
          <w:szCs w:val="20"/>
          <w:lang w:bidi="ar-SA"/>
        </w:rPr>
        <w:t>Tobacco Waste</w:t>
      </w:r>
      <w:r w:rsidRPr="008D4924">
        <w:rPr>
          <w:rFonts w:cs="Times New Roman"/>
          <w:color w:val="auto"/>
          <w:szCs w:val="20"/>
          <w:lang w:bidi="ar-SA"/>
        </w:rPr>
        <w:t xml:space="preserve"> </w:t>
      </w:r>
      <w:r w:rsidR="003D7B18">
        <w:rPr>
          <w:rFonts w:cs="Times New Roman"/>
          <w:color w:val="auto"/>
          <w:szCs w:val="20"/>
          <w:lang w:bidi="ar-SA"/>
        </w:rPr>
        <w:t>pursuant to</w:t>
      </w:r>
      <w:r w:rsidRPr="008D4924">
        <w:rPr>
          <w:rFonts w:cs="Times New Roman"/>
          <w:color w:val="auto"/>
          <w:szCs w:val="20"/>
          <w:lang w:bidi="ar-SA"/>
        </w:rPr>
        <w:t xml:space="preserve"> this </w:t>
      </w:r>
      <w:r w:rsidR="00CE4786">
        <w:t>[ </w:t>
      </w:r>
      <w:r w:rsidR="00CE4786">
        <w:rPr>
          <w:u w:val="single"/>
        </w:rPr>
        <w:t>article</w:t>
      </w:r>
      <w:r w:rsidR="00CE4786">
        <w:t xml:space="preserve"> / </w:t>
      </w:r>
      <w:r w:rsidR="00CE4786">
        <w:rPr>
          <w:u w:val="double"/>
        </w:rPr>
        <w:t>chapter</w:t>
      </w:r>
      <w:r w:rsidR="00CE4786">
        <w:t xml:space="preserve"> ] </w:t>
      </w:r>
      <w:r w:rsidRPr="008D4924">
        <w:rPr>
          <w:rFonts w:cs="Times New Roman"/>
          <w:color w:val="auto"/>
          <w:szCs w:val="20"/>
          <w:lang w:bidi="ar-SA"/>
        </w:rPr>
        <w:t xml:space="preserve">until it has received written approval of its </w:t>
      </w:r>
      <w:r w:rsidR="00936C90">
        <w:rPr>
          <w:rFonts w:cs="Times New Roman"/>
          <w:color w:val="auto"/>
          <w:szCs w:val="20"/>
          <w:lang w:bidi="ar-SA"/>
        </w:rPr>
        <w:t>Tobacco Litter Control</w:t>
      </w:r>
      <w:r w:rsidR="004E489F">
        <w:rPr>
          <w:rFonts w:cs="Times New Roman"/>
          <w:color w:val="auto"/>
          <w:szCs w:val="20"/>
          <w:lang w:bidi="ar-SA"/>
        </w:rPr>
        <w:t xml:space="preserve"> Program</w:t>
      </w:r>
      <w:r w:rsidR="00F50C90">
        <w:rPr>
          <w:rFonts w:cs="Times New Roman"/>
          <w:color w:val="auto"/>
          <w:szCs w:val="20"/>
          <w:lang w:bidi="ar-SA"/>
        </w:rPr>
        <w:t xml:space="preserve"> from the D</w:t>
      </w:r>
      <w:r w:rsidRPr="008D4924">
        <w:rPr>
          <w:rFonts w:cs="Times New Roman"/>
          <w:color w:val="auto"/>
          <w:szCs w:val="20"/>
          <w:lang w:bidi="ar-SA"/>
        </w:rPr>
        <w:t xml:space="preserve">epartment. </w:t>
      </w:r>
    </w:p>
    <w:p w14:paraId="23BBE34F" w14:textId="77777777" w:rsidR="008D4924" w:rsidRPr="008D4924" w:rsidRDefault="008D4924" w:rsidP="00FB0B54">
      <w:pPr>
        <w:pStyle w:val="bullets-abc"/>
        <w:spacing w:line="240" w:lineRule="auto"/>
        <w:ind w:left="1440"/>
        <w:rPr>
          <w:rFonts w:cs="Times New Roman"/>
          <w:color w:val="auto"/>
          <w:szCs w:val="20"/>
          <w:lang w:bidi="ar-SA"/>
        </w:rPr>
      </w:pPr>
    </w:p>
    <w:p w14:paraId="7A0C20A4" w14:textId="79AA2956" w:rsidR="008D4924" w:rsidRPr="008D4924" w:rsidRDefault="008D4924" w:rsidP="00FB0B54">
      <w:pPr>
        <w:pStyle w:val="bullets-abc"/>
        <w:spacing w:line="240" w:lineRule="auto"/>
        <w:ind w:left="1440"/>
        <w:rPr>
          <w:rFonts w:cs="Times New Roman"/>
          <w:color w:val="auto"/>
          <w:szCs w:val="20"/>
          <w:lang w:bidi="ar-SA"/>
        </w:rPr>
      </w:pPr>
      <w:r>
        <w:rPr>
          <w:rFonts w:cs="Times New Roman"/>
          <w:color w:val="auto"/>
          <w:szCs w:val="20"/>
          <w:lang w:bidi="ar-SA"/>
        </w:rPr>
        <w:t xml:space="preserve">(2) </w:t>
      </w:r>
      <w:r w:rsidR="003D7B18">
        <w:rPr>
          <w:rFonts w:cs="Times New Roman"/>
          <w:color w:val="auto"/>
          <w:szCs w:val="20"/>
          <w:lang w:bidi="ar-SA"/>
        </w:rPr>
        <w:t xml:space="preserve">A </w:t>
      </w:r>
      <w:r w:rsidR="00936C90">
        <w:rPr>
          <w:rFonts w:cs="Times New Roman"/>
          <w:color w:val="auto"/>
          <w:szCs w:val="20"/>
          <w:lang w:bidi="ar-SA"/>
        </w:rPr>
        <w:t>Tobacco Litter Control</w:t>
      </w:r>
      <w:r w:rsidR="004E489F">
        <w:rPr>
          <w:rFonts w:cs="Times New Roman"/>
          <w:color w:val="auto"/>
          <w:szCs w:val="20"/>
          <w:lang w:bidi="ar-SA"/>
        </w:rPr>
        <w:t xml:space="preserve"> Program </w:t>
      </w:r>
      <w:r w:rsidR="00AD2B34">
        <w:rPr>
          <w:rFonts w:cs="Times New Roman"/>
          <w:color w:val="auto"/>
          <w:szCs w:val="20"/>
          <w:lang w:bidi="ar-SA"/>
        </w:rPr>
        <w:t>shall</w:t>
      </w:r>
      <w:r w:rsidR="00F50C90">
        <w:rPr>
          <w:rFonts w:cs="Times New Roman"/>
          <w:color w:val="auto"/>
          <w:szCs w:val="20"/>
          <w:lang w:bidi="ar-SA"/>
        </w:rPr>
        <w:t xml:space="preserve"> be submitted to the D</w:t>
      </w:r>
      <w:r w:rsidRPr="008D4924">
        <w:rPr>
          <w:rFonts w:cs="Times New Roman"/>
          <w:color w:val="auto"/>
          <w:szCs w:val="20"/>
          <w:lang w:bidi="ar-SA"/>
        </w:rPr>
        <w:t xml:space="preserve">epartment for approval. The initial </w:t>
      </w:r>
      <w:r w:rsidR="00AC4CA4">
        <w:rPr>
          <w:rFonts w:cs="Times New Roman"/>
          <w:color w:val="auto"/>
          <w:szCs w:val="20"/>
          <w:lang w:bidi="ar-SA"/>
        </w:rPr>
        <w:t>Program</w:t>
      </w:r>
      <w:r w:rsidR="00AC4CA4" w:rsidRPr="008D4924">
        <w:rPr>
          <w:rFonts w:cs="Times New Roman"/>
          <w:color w:val="auto"/>
          <w:szCs w:val="20"/>
          <w:lang w:bidi="ar-SA"/>
        </w:rPr>
        <w:t xml:space="preserve"> </w:t>
      </w:r>
      <w:r w:rsidR="00AD2B34">
        <w:rPr>
          <w:rFonts w:cs="Times New Roman"/>
          <w:color w:val="auto"/>
          <w:szCs w:val="20"/>
          <w:lang w:bidi="ar-SA"/>
        </w:rPr>
        <w:t>shall</w:t>
      </w:r>
      <w:r w:rsidRPr="008D4924">
        <w:rPr>
          <w:rFonts w:cs="Times New Roman"/>
          <w:color w:val="auto"/>
          <w:szCs w:val="20"/>
          <w:lang w:bidi="ar-SA"/>
        </w:rPr>
        <w:t xml:space="preserve"> be submitted by </w:t>
      </w:r>
      <w:r w:rsidR="00421C0C">
        <w:rPr>
          <w:rFonts w:cs="Times New Roman"/>
          <w:color w:val="auto"/>
          <w:szCs w:val="20"/>
          <w:lang w:bidi="ar-SA"/>
        </w:rPr>
        <w:t xml:space="preserve">[ </w:t>
      </w:r>
      <w:r w:rsidR="00CE4786" w:rsidRPr="0077206F">
        <w:rPr>
          <w:rFonts w:cs="Times New Roman"/>
          <w:color w:val="auto"/>
          <w:szCs w:val="20"/>
          <w:u w:val="single"/>
          <w:lang w:bidi="ar-SA"/>
        </w:rPr>
        <w:t xml:space="preserve">insert date </w:t>
      </w:r>
      <w:r w:rsidR="00421C0C" w:rsidRPr="0077206F">
        <w:rPr>
          <w:rFonts w:cs="Times New Roman"/>
          <w:color w:val="auto"/>
          <w:szCs w:val="20"/>
          <w:u w:val="single"/>
          <w:lang w:bidi="ar-SA"/>
        </w:rPr>
        <w:t xml:space="preserve">one year after </w:t>
      </w:r>
      <w:r w:rsidR="00421C0C" w:rsidRPr="00CE4786">
        <w:rPr>
          <w:rFonts w:cs="Times New Roman"/>
          <w:color w:val="auto"/>
          <w:szCs w:val="20"/>
          <w:u w:val="single"/>
          <w:lang w:bidi="ar-SA"/>
        </w:rPr>
        <w:t>enactment</w:t>
      </w:r>
      <w:r w:rsidR="00CE4786">
        <w:rPr>
          <w:rFonts w:cs="Times New Roman"/>
          <w:color w:val="auto"/>
          <w:szCs w:val="20"/>
          <w:lang w:bidi="ar-SA"/>
        </w:rPr>
        <w:t xml:space="preserve"> </w:t>
      </w:r>
      <w:r w:rsidR="00421C0C">
        <w:rPr>
          <w:rFonts w:cs="Times New Roman"/>
          <w:color w:val="auto"/>
          <w:szCs w:val="20"/>
          <w:lang w:bidi="ar-SA"/>
        </w:rPr>
        <w:t>]</w:t>
      </w:r>
      <w:r w:rsidRPr="008D4924">
        <w:rPr>
          <w:rFonts w:cs="Times New Roman"/>
          <w:color w:val="auto"/>
          <w:szCs w:val="20"/>
          <w:lang w:bidi="ar-SA"/>
        </w:rPr>
        <w:t>, or at a later date</w:t>
      </w:r>
      <w:r w:rsidR="00F50C90">
        <w:rPr>
          <w:rFonts w:cs="Times New Roman"/>
          <w:color w:val="auto"/>
          <w:szCs w:val="20"/>
          <w:lang w:bidi="ar-SA"/>
        </w:rPr>
        <w:t xml:space="preserve"> as approved in writing by the D</w:t>
      </w:r>
      <w:r w:rsidRPr="008D4924">
        <w:rPr>
          <w:rFonts w:cs="Times New Roman"/>
          <w:color w:val="auto"/>
          <w:szCs w:val="20"/>
          <w:lang w:bidi="ar-SA"/>
        </w:rPr>
        <w:t xml:space="preserve">epartment. </w:t>
      </w:r>
    </w:p>
    <w:p w14:paraId="3E4D36B4" w14:textId="77777777" w:rsidR="008D4924" w:rsidRPr="008D4924" w:rsidRDefault="008D4924" w:rsidP="00FB0B54">
      <w:pPr>
        <w:pStyle w:val="bullets-abc"/>
        <w:spacing w:line="240" w:lineRule="auto"/>
        <w:ind w:left="1440"/>
        <w:rPr>
          <w:rFonts w:cs="Times New Roman"/>
          <w:color w:val="auto"/>
          <w:szCs w:val="20"/>
          <w:lang w:bidi="ar-SA"/>
        </w:rPr>
      </w:pPr>
    </w:p>
    <w:p w14:paraId="33386C6F" w14:textId="141F42DD" w:rsidR="008D4924" w:rsidRPr="008D4924" w:rsidRDefault="008D4924" w:rsidP="00FB0B54">
      <w:pPr>
        <w:pStyle w:val="bullets-abc"/>
        <w:spacing w:line="240" w:lineRule="auto"/>
        <w:ind w:left="1440"/>
        <w:rPr>
          <w:rFonts w:cs="Times New Roman"/>
          <w:color w:val="auto"/>
          <w:szCs w:val="20"/>
          <w:lang w:bidi="ar-SA"/>
        </w:rPr>
      </w:pPr>
      <w:r>
        <w:rPr>
          <w:rFonts w:cs="Times New Roman"/>
          <w:color w:val="auto"/>
          <w:szCs w:val="20"/>
          <w:lang w:bidi="ar-SA"/>
        </w:rPr>
        <w:t xml:space="preserve">(3) </w:t>
      </w:r>
      <w:r w:rsidRPr="008D4924">
        <w:rPr>
          <w:rFonts w:cs="Times New Roman"/>
          <w:color w:val="auto"/>
          <w:szCs w:val="20"/>
          <w:lang w:bidi="ar-SA"/>
        </w:rPr>
        <w:t>Within one hundred eighty (180) days after receipt of a</w:t>
      </w:r>
      <w:r w:rsidR="00F50C90">
        <w:rPr>
          <w:rFonts w:cs="Times New Roman"/>
          <w:color w:val="auto"/>
          <w:szCs w:val="20"/>
          <w:lang w:bidi="ar-SA"/>
        </w:rPr>
        <w:t xml:space="preserve"> </w:t>
      </w:r>
      <w:r w:rsidR="00936C90">
        <w:rPr>
          <w:rFonts w:cs="Times New Roman"/>
          <w:color w:val="auto"/>
          <w:szCs w:val="20"/>
          <w:lang w:bidi="ar-SA"/>
        </w:rPr>
        <w:t>Tobacco Litter Control</w:t>
      </w:r>
      <w:r w:rsidR="004E489F">
        <w:rPr>
          <w:rFonts w:cs="Times New Roman"/>
          <w:color w:val="auto"/>
          <w:szCs w:val="20"/>
          <w:lang w:bidi="ar-SA"/>
        </w:rPr>
        <w:t xml:space="preserve"> Program</w:t>
      </w:r>
      <w:r w:rsidR="00F50C90">
        <w:rPr>
          <w:rFonts w:cs="Times New Roman"/>
          <w:color w:val="auto"/>
          <w:szCs w:val="20"/>
          <w:lang w:bidi="ar-SA"/>
        </w:rPr>
        <w:t>, the D</w:t>
      </w:r>
      <w:r w:rsidRPr="008D4924">
        <w:rPr>
          <w:rFonts w:cs="Times New Roman"/>
          <w:color w:val="auto"/>
          <w:szCs w:val="20"/>
          <w:lang w:bidi="ar-SA"/>
        </w:rPr>
        <w:t xml:space="preserve">epartment shall determine whether the </w:t>
      </w:r>
      <w:r w:rsidR="0062545C">
        <w:rPr>
          <w:rFonts w:cs="Times New Roman"/>
          <w:color w:val="auto"/>
          <w:szCs w:val="20"/>
          <w:lang w:bidi="ar-SA"/>
        </w:rPr>
        <w:t>Program</w:t>
      </w:r>
      <w:r w:rsidR="0062545C" w:rsidRPr="008D4924">
        <w:rPr>
          <w:rFonts w:cs="Times New Roman"/>
          <w:color w:val="auto"/>
          <w:szCs w:val="20"/>
          <w:lang w:bidi="ar-SA"/>
        </w:rPr>
        <w:t xml:space="preserve"> </w:t>
      </w:r>
      <w:r w:rsidRPr="008D4924">
        <w:rPr>
          <w:rFonts w:cs="Times New Roman"/>
          <w:color w:val="auto"/>
          <w:szCs w:val="20"/>
          <w:lang w:bidi="ar-SA"/>
        </w:rPr>
        <w:t xml:space="preserve">complies with the requirements of this </w:t>
      </w:r>
      <w:r w:rsidR="00CE4786">
        <w:t>[ </w:t>
      </w:r>
      <w:r w:rsidR="00CE4786">
        <w:rPr>
          <w:u w:val="single"/>
        </w:rPr>
        <w:t>article</w:t>
      </w:r>
      <w:r w:rsidR="00CE4786">
        <w:t xml:space="preserve"> / </w:t>
      </w:r>
      <w:r w:rsidR="00CE4786">
        <w:rPr>
          <w:u w:val="double"/>
        </w:rPr>
        <w:t>chapter</w:t>
      </w:r>
      <w:r w:rsidR="00CE4786">
        <w:t xml:space="preserve"> ] </w:t>
      </w:r>
      <w:r w:rsidRPr="008D4924">
        <w:rPr>
          <w:rFonts w:cs="Times New Roman"/>
          <w:color w:val="auto"/>
          <w:szCs w:val="20"/>
          <w:lang w:bidi="ar-SA"/>
        </w:rPr>
        <w:t xml:space="preserve">and of any regulations adopted pursuant to this </w:t>
      </w:r>
      <w:r w:rsidR="00CE4786">
        <w:t>[ </w:t>
      </w:r>
      <w:r w:rsidR="00CE4786">
        <w:rPr>
          <w:u w:val="single"/>
        </w:rPr>
        <w:t>article</w:t>
      </w:r>
      <w:r w:rsidR="00CE4786">
        <w:t xml:space="preserve"> / </w:t>
      </w:r>
      <w:r w:rsidR="00CE4786">
        <w:rPr>
          <w:u w:val="double"/>
        </w:rPr>
        <w:t>chapter</w:t>
      </w:r>
      <w:r w:rsidR="00CE4786">
        <w:t> ]</w:t>
      </w:r>
      <w:r w:rsidRPr="008D4924">
        <w:rPr>
          <w:rFonts w:cs="Times New Roman"/>
          <w:color w:val="auto"/>
          <w:szCs w:val="20"/>
          <w:lang w:bidi="ar-SA"/>
        </w:rPr>
        <w:t xml:space="preserve">. </w:t>
      </w:r>
    </w:p>
    <w:p w14:paraId="16A4BE63" w14:textId="77777777" w:rsidR="008D4924" w:rsidRPr="008D4924" w:rsidRDefault="008D4924" w:rsidP="00FB0B54">
      <w:pPr>
        <w:pStyle w:val="bullets-abc"/>
        <w:spacing w:line="240" w:lineRule="auto"/>
        <w:rPr>
          <w:rFonts w:cs="Times New Roman"/>
          <w:color w:val="auto"/>
          <w:szCs w:val="20"/>
          <w:lang w:bidi="ar-SA"/>
        </w:rPr>
      </w:pPr>
    </w:p>
    <w:p w14:paraId="49288A32" w14:textId="797DD70C" w:rsidR="008D4924" w:rsidRPr="008D4924" w:rsidRDefault="00421C0C" w:rsidP="00FB0B54">
      <w:pPr>
        <w:pStyle w:val="bullets-abc"/>
        <w:spacing w:line="240" w:lineRule="auto"/>
        <w:ind w:left="1800"/>
        <w:rPr>
          <w:rFonts w:cs="Times New Roman"/>
          <w:color w:val="auto"/>
          <w:szCs w:val="20"/>
          <w:lang w:bidi="ar-SA"/>
        </w:rPr>
      </w:pPr>
      <w:r>
        <w:rPr>
          <w:rFonts w:cs="Times New Roman"/>
          <w:color w:val="auto"/>
          <w:szCs w:val="20"/>
          <w:lang w:bidi="ar-SA"/>
        </w:rPr>
        <w:t>(i</w:t>
      </w:r>
      <w:r w:rsidR="008D4924">
        <w:rPr>
          <w:rFonts w:cs="Times New Roman"/>
          <w:color w:val="auto"/>
          <w:szCs w:val="20"/>
          <w:lang w:bidi="ar-SA"/>
        </w:rPr>
        <w:t xml:space="preserve">) </w:t>
      </w:r>
      <w:r>
        <w:rPr>
          <w:rFonts w:cs="Times New Roman"/>
          <w:color w:val="auto"/>
          <w:szCs w:val="20"/>
          <w:lang w:bidi="ar-SA"/>
        </w:rPr>
        <w:tab/>
      </w:r>
      <w:r w:rsidR="00F50C90">
        <w:rPr>
          <w:rFonts w:cs="Times New Roman"/>
          <w:color w:val="auto"/>
          <w:szCs w:val="20"/>
          <w:lang w:bidi="ar-SA"/>
        </w:rPr>
        <w:t>As part of its approval, the D</w:t>
      </w:r>
      <w:r w:rsidR="008D4924" w:rsidRPr="008D4924">
        <w:rPr>
          <w:rFonts w:cs="Times New Roman"/>
          <w:color w:val="auto"/>
          <w:szCs w:val="20"/>
          <w:lang w:bidi="ar-SA"/>
        </w:rPr>
        <w:t xml:space="preserve">epartment may set reasonable performance goals for the </w:t>
      </w:r>
      <w:r w:rsidR="0062545C">
        <w:rPr>
          <w:rFonts w:cs="Times New Roman"/>
          <w:color w:val="auto"/>
          <w:szCs w:val="20"/>
          <w:lang w:bidi="ar-SA"/>
        </w:rPr>
        <w:t>P</w:t>
      </w:r>
      <w:r w:rsidR="008D4924" w:rsidRPr="008D4924">
        <w:rPr>
          <w:rFonts w:cs="Times New Roman"/>
          <w:color w:val="auto"/>
          <w:szCs w:val="20"/>
          <w:lang w:bidi="ar-SA"/>
        </w:rPr>
        <w:t xml:space="preserve">rogram. </w:t>
      </w:r>
    </w:p>
    <w:p w14:paraId="334A7CC7" w14:textId="77777777" w:rsidR="008D4924" w:rsidRPr="008D4924" w:rsidRDefault="008D4924" w:rsidP="00FB0B54">
      <w:pPr>
        <w:pStyle w:val="bullets-abc"/>
        <w:spacing w:line="240" w:lineRule="auto"/>
        <w:ind w:left="1800"/>
        <w:rPr>
          <w:rFonts w:cs="Times New Roman"/>
          <w:color w:val="auto"/>
          <w:szCs w:val="20"/>
          <w:lang w:bidi="ar-SA"/>
        </w:rPr>
      </w:pPr>
    </w:p>
    <w:p w14:paraId="4BA1A540" w14:textId="773F095C" w:rsidR="008D4924" w:rsidRPr="008D4924" w:rsidRDefault="00421C0C" w:rsidP="00FB0B54">
      <w:pPr>
        <w:pStyle w:val="bullets-abc"/>
        <w:spacing w:line="240" w:lineRule="auto"/>
        <w:ind w:left="1800"/>
        <w:rPr>
          <w:rFonts w:cs="Times New Roman"/>
          <w:color w:val="auto"/>
          <w:szCs w:val="20"/>
          <w:lang w:bidi="ar-SA"/>
        </w:rPr>
      </w:pPr>
      <w:r>
        <w:rPr>
          <w:rFonts w:cs="Times New Roman"/>
          <w:color w:val="auto"/>
          <w:szCs w:val="20"/>
          <w:lang w:bidi="ar-SA"/>
        </w:rPr>
        <w:t xml:space="preserve">(ii) </w:t>
      </w:r>
      <w:r>
        <w:rPr>
          <w:rFonts w:cs="Times New Roman"/>
          <w:color w:val="auto"/>
          <w:szCs w:val="20"/>
          <w:lang w:bidi="ar-SA"/>
        </w:rPr>
        <w:tab/>
      </w:r>
      <w:r w:rsidR="00F50C90">
        <w:rPr>
          <w:rFonts w:cs="Times New Roman"/>
          <w:color w:val="auto"/>
          <w:szCs w:val="20"/>
          <w:lang w:bidi="ar-SA"/>
        </w:rPr>
        <w:t>If the D</w:t>
      </w:r>
      <w:r w:rsidR="008D4924" w:rsidRPr="008D4924">
        <w:rPr>
          <w:rFonts w:cs="Times New Roman"/>
          <w:color w:val="auto"/>
          <w:szCs w:val="20"/>
          <w:lang w:bidi="ar-SA"/>
        </w:rPr>
        <w:t xml:space="preserve">epartment approves a </w:t>
      </w:r>
      <w:r w:rsidR="0062545C">
        <w:rPr>
          <w:rFonts w:cs="Times New Roman"/>
          <w:color w:val="auto"/>
          <w:szCs w:val="20"/>
          <w:lang w:bidi="ar-SA"/>
        </w:rPr>
        <w:t>Program</w:t>
      </w:r>
      <w:r w:rsidR="008D4924" w:rsidRPr="008D4924">
        <w:rPr>
          <w:rFonts w:cs="Times New Roman"/>
          <w:color w:val="auto"/>
          <w:szCs w:val="20"/>
          <w:lang w:bidi="ar-SA"/>
        </w:rPr>
        <w:t xml:space="preserve">, it shall notify the applicant of its approval in writing. </w:t>
      </w:r>
    </w:p>
    <w:p w14:paraId="134D629E" w14:textId="77777777" w:rsidR="008D4924" w:rsidRPr="008D4924" w:rsidRDefault="008D4924" w:rsidP="00FB0B54">
      <w:pPr>
        <w:pStyle w:val="bullets-abc"/>
        <w:spacing w:line="240" w:lineRule="auto"/>
        <w:ind w:left="1800"/>
        <w:rPr>
          <w:rFonts w:cs="Times New Roman"/>
          <w:color w:val="auto"/>
          <w:szCs w:val="20"/>
          <w:lang w:bidi="ar-SA"/>
        </w:rPr>
      </w:pPr>
    </w:p>
    <w:p w14:paraId="1ACCFD20" w14:textId="65DCDB86" w:rsidR="008D4924" w:rsidRPr="008D4924" w:rsidRDefault="00421C0C" w:rsidP="00FB0B54">
      <w:pPr>
        <w:pStyle w:val="bullets-abc"/>
        <w:spacing w:line="240" w:lineRule="auto"/>
        <w:ind w:left="1800"/>
        <w:rPr>
          <w:rFonts w:cs="Times New Roman"/>
          <w:color w:val="auto"/>
          <w:szCs w:val="20"/>
          <w:lang w:bidi="ar-SA"/>
        </w:rPr>
      </w:pPr>
      <w:r>
        <w:rPr>
          <w:rFonts w:cs="Times New Roman"/>
          <w:color w:val="auto"/>
          <w:szCs w:val="20"/>
          <w:lang w:bidi="ar-SA"/>
        </w:rPr>
        <w:t xml:space="preserve">(iii) </w:t>
      </w:r>
      <w:r w:rsidR="00F50C90">
        <w:rPr>
          <w:rFonts w:cs="Times New Roman"/>
          <w:color w:val="auto"/>
          <w:szCs w:val="20"/>
          <w:lang w:bidi="ar-SA"/>
        </w:rPr>
        <w:t>If the D</w:t>
      </w:r>
      <w:r w:rsidR="008D4924" w:rsidRPr="008D4924">
        <w:rPr>
          <w:rFonts w:cs="Times New Roman"/>
          <w:color w:val="auto"/>
          <w:szCs w:val="20"/>
          <w:lang w:bidi="ar-SA"/>
        </w:rPr>
        <w:t xml:space="preserve">epartment rejects a </w:t>
      </w:r>
      <w:r w:rsidR="0062545C">
        <w:rPr>
          <w:rFonts w:cs="Times New Roman"/>
          <w:color w:val="auto"/>
          <w:szCs w:val="20"/>
          <w:lang w:bidi="ar-SA"/>
        </w:rPr>
        <w:t>Program</w:t>
      </w:r>
      <w:r w:rsidR="008D4924" w:rsidRPr="008D4924">
        <w:rPr>
          <w:rFonts w:cs="Times New Roman"/>
          <w:color w:val="auto"/>
          <w:szCs w:val="20"/>
          <w:lang w:bidi="ar-SA"/>
        </w:rPr>
        <w:t>, it shall notify the applicant in writing of its reaso</w:t>
      </w:r>
      <w:r w:rsidR="00F50C90">
        <w:rPr>
          <w:rFonts w:cs="Times New Roman"/>
          <w:color w:val="auto"/>
          <w:szCs w:val="20"/>
          <w:lang w:bidi="ar-SA"/>
        </w:rPr>
        <w:t xml:space="preserve">ns for rejecting the </w:t>
      </w:r>
      <w:r w:rsidR="00AD2B34">
        <w:rPr>
          <w:rFonts w:cs="Times New Roman"/>
          <w:color w:val="auto"/>
          <w:szCs w:val="20"/>
          <w:lang w:bidi="ar-SA"/>
        </w:rPr>
        <w:t>Program</w:t>
      </w:r>
      <w:r w:rsidR="00F50C90">
        <w:rPr>
          <w:rFonts w:cs="Times New Roman"/>
          <w:color w:val="auto"/>
          <w:szCs w:val="20"/>
          <w:lang w:bidi="ar-SA"/>
        </w:rPr>
        <w:t>. The D</w:t>
      </w:r>
      <w:r w:rsidR="008D4924" w:rsidRPr="008D4924">
        <w:rPr>
          <w:rFonts w:cs="Times New Roman"/>
          <w:color w:val="auto"/>
          <w:szCs w:val="20"/>
          <w:lang w:bidi="ar-SA"/>
        </w:rPr>
        <w:t xml:space="preserve">epartment may reject a </w:t>
      </w:r>
      <w:r w:rsidR="0062545C">
        <w:rPr>
          <w:rFonts w:cs="Times New Roman"/>
          <w:color w:val="auto"/>
          <w:szCs w:val="20"/>
          <w:lang w:bidi="ar-SA"/>
        </w:rPr>
        <w:t>Program</w:t>
      </w:r>
      <w:r w:rsidR="0062545C" w:rsidRPr="008D4924">
        <w:rPr>
          <w:rFonts w:cs="Times New Roman"/>
          <w:color w:val="auto"/>
          <w:szCs w:val="20"/>
          <w:lang w:bidi="ar-SA"/>
        </w:rPr>
        <w:t xml:space="preserve"> </w:t>
      </w:r>
      <w:r w:rsidR="008D4924" w:rsidRPr="008D4924">
        <w:rPr>
          <w:rFonts w:cs="Times New Roman"/>
          <w:color w:val="auto"/>
          <w:szCs w:val="20"/>
          <w:lang w:bidi="ar-SA"/>
        </w:rPr>
        <w:t xml:space="preserve">without conducting a public hearing. </w:t>
      </w:r>
    </w:p>
    <w:p w14:paraId="4517712B" w14:textId="77777777" w:rsidR="008D4924" w:rsidRPr="008D4924" w:rsidRDefault="008D4924" w:rsidP="00FB0B54">
      <w:pPr>
        <w:pStyle w:val="bullets-abc"/>
        <w:spacing w:line="240" w:lineRule="auto"/>
        <w:ind w:left="1800"/>
        <w:rPr>
          <w:rFonts w:cs="Times New Roman"/>
          <w:color w:val="auto"/>
          <w:szCs w:val="20"/>
          <w:lang w:bidi="ar-SA"/>
        </w:rPr>
      </w:pPr>
    </w:p>
    <w:p w14:paraId="2F5D4F78" w14:textId="7A91454D" w:rsidR="008D4924" w:rsidRPr="008D4924" w:rsidRDefault="00421C0C" w:rsidP="00FB0B54">
      <w:pPr>
        <w:pStyle w:val="bullets-abc"/>
        <w:spacing w:line="240" w:lineRule="auto"/>
        <w:ind w:left="1800"/>
        <w:rPr>
          <w:rFonts w:cs="Times New Roman"/>
          <w:color w:val="auto"/>
          <w:szCs w:val="20"/>
          <w:lang w:bidi="ar-SA"/>
        </w:rPr>
      </w:pPr>
      <w:r>
        <w:rPr>
          <w:rFonts w:cs="Times New Roman"/>
          <w:color w:val="auto"/>
          <w:szCs w:val="20"/>
          <w:lang w:bidi="ar-SA"/>
        </w:rPr>
        <w:t xml:space="preserve">(iv) </w:t>
      </w:r>
      <w:r w:rsidR="008D4924" w:rsidRPr="008D4924">
        <w:rPr>
          <w:rFonts w:cs="Times New Roman"/>
          <w:color w:val="auto"/>
          <w:szCs w:val="20"/>
          <w:lang w:bidi="ar-SA"/>
        </w:rPr>
        <w:t>An applicant whose</w:t>
      </w:r>
      <w:r w:rsidR="00F50C90">
        <w:rPr>
          <w:rFonts w:cs="Times New Roman"/>
          <w:color w:val="auto"/>
          <w:szCs w:val="20"/>
          <w:lang w:bidi="ar-SA"/>
        </w:rPr>
        <w:t xml:space="preserve"> </w:t>
      </w:r>
      <w:r w:rsidR="0062545C">
        <w:rPr>
          <w:rFonts w:cs="Times New Roman"/>
          <w:color w:val="auto"/>
          <w:szCs w:val="20"/>
          <w:lang w:bidi="ar-SA"/>
        </w:rPr>
        <w:t xml:space="preserve">Program </w:t>
      </w:r>
      <w:r w:rsidR="00F50C90">
        <w:rPr>
          <w:rFonts w:cs="Times New Roman"/>
          <w:color w:val="auto"/>
          <w:szCs w:val="20"/>
          <w:lang w:bidi="ar-SA"/>
        </w:rPr>
        <w:t>has been rejected by the D</w:t>
      </w:r>
      <w:r w:rsidR="008D4924" w:rsidRPr="008D4924">
        <w:rPr>
          <w:rFonts w:cs="Times New Roman"/>
          <w:color w:val="auto"/>
          <w:szCs w:val="20"/>
          <w:lang w:bidi="ar-SA"/>
        </w:rPr>
        <w:t xml:space="preserve">epartment </w:t>
      </w:r>
      <w:r w:rsidR="00A47E44">
        <w:rPr>
          <w:rFonts w:cs="Times New Roman"/>
          <w:color w:val="auto"/>
          <w:szCs w:val="20"/>
          <w:lang w:bidi="ar-SA"/>
        </w:rPr>
        <w:t>may</w:t>
      </w:r>
      <w:r w:rsidR="00A47E44" w:rsidRPr="008D4924">
        <w:rPr>
          <w:rFonts w:cs="Times New Roman"/>
          <w:color w:val="auto"/>
          <w:szCs w:val="20"/>
          <w:lang w:bidi="ar-SA"/>
        </w:rPr>
        <w:t xml:space="preserve"> </w:t>
      </w:r>
      <w:r w:rsidR="008D4924" w:rsidRPr="008D4924">
        <w:rPr>
          <w:rFonts w:cs="Times New Roman"/>
          <w:color w:val="auto"/>
          <w:szCs w:val="20"/>
          <w:lang w:bidi="ar-SA"/>
        </w:rPr>
        <w:t xml:space="preserve">submit a revised </w:t>
      </w:r>
      <w:r w:rsidR="0062545C">
        <w:rPr>
          <w:rFonts w:cs="Times New Roman"/>
          <w:color w:val="auto"/>
          <w:szCs w:val="20"/>
          <w:lang w:bidi="ar-SA"/>
        </w:rPr>
        <w:t>Program</w:t>
      </w:r>
      <w:r w:rsidR="0062545C" w:rsidRPr="008D4924">
        <w:rPr>
          <w:rFonts w:cs="Times New Roman"/>
          <w:color w:val="auto"/>
          <w:szCs w:val="20"/>
          <w:lang w:bidi="ar-SA"/>
        </w:rPr>
        <w:t xml:space="preserve"> </w:t>
      </w:r>
      <w:r w:rsidR="008D4924" w:rsidRPr="008D4924">
        <w:rPr>
          <w:rFonts w:cs="Times New Roman"/>
          <w:color w:val="auto"/>
          <w:szCs w:val="20"/>
          <w:lang w:bidi="ar-SA"/>
        </w:rPr>
        <w:t xml:space="preserve">to the </w:t>
      </w:r>
      <w:r w:rsidR="00A47E44">
        <w:rPr>
          <w:rFonts w:cs="Times New Roman"/>
          <w:color w:val="auto"/>
          <w:szCs w:val="20"/>
          <w:lang w:bidi="ar-SA"/>
        </w:rPr>
        <w:t>D</w:t>
      </w:r>
      <w:r w:rsidR="00A47E44" w:rsidRPr="008D4924">
        <w:rPr>
          <w:rFonts w:cs="Times New Roman"/>
          <w:color w:val="auto"/>
          <w:szCs w:val="20"/>
          <w:lang w:bidi="ar-SA"/>
        </w:rPr>
        <w:t xml:space="preserve">epartment </w:t>
      </w:r>
      <w:r w:rsidR="008D4924" w:rsidRPr="008D4924">
        <w:rPr>
          <w:rFonts w:cs="Times New Roman"/>
          <w:color w:val="auto"/>
          <w:szCs w:val="20"/>
          <w:lang w:bidi="ar-SA"/>
        </w:rPr>
        <w:t>within sixty (60) days after receivin</w:t>
      </w:r>
      <w:r w:rsidR="00F50C90">
        <w:rPr>
          <w:rFonts w:cs="Times New Roman"/>
          <w:color w:val="auto"/>
          <w:szCs w:val="20"/>
          <w:lang w:bidi="ar-SA"/>
        </w:rPr>
        <w:t xml:space="preserve">g notice of the rejection. </w:t>
      </w:r>
    </w:p>
    <w:p w14:paraId="15988D93" w14:textId="77777777" w:rsidR="008D4924" w:rsidRPr="008D4924" w:rsidRDefault="008D4924" w:rsidP="00FB0B54">
      <w:pPr>
        <w:pStyle w:val="bullets-abc"/>
        <w:spacing w:line="240" w:lineRule="auto"/>
        <w:rPr>
          <w:rFonts w:cs="Times New Roman"/>
          <w:color w:val="auto"/>
          <w:szCs w:val="20"/>
          <w:lang w:bidi="ar-SA"/>
        </w:rPr>
      </w:pPr>
    </w:p>
    <w:p w14:paraId="187C0CC2" w14:textId="2326F6B9" w:rsidR="008D4924" w:rsidRPr="008D4924" w:rsidRDefault="00C7764D" w:rsidP="00FB0B54">
      <w:pPr>
        <w:pStyle w:val="bullets-abc"/>
        <w:spacing w:line="240" w:lineRule="auto"/>
        <w:ind w:left="1440"/>
        <w:rPr>
          <w:rFonts w:cs="Times New Roman"/>
          <w:color w:val="auto"/>
          <w:szCs w:val="20"/>
          <w:lang w:bidi="ar-SA"/>
        </w:rPr>
      </w:pPr>
      <w:r>
        <w:rPr>
          <w:rFonts w:cs="Times New Roman"/>
          <w:color w:val="auto"/>
          <w:szCs w:val="20"/>
          <w:lang w:bidi="ar-SA"/>
        </w:rPr>
        <w:t xml:space="preserve">(4) </w:t>
      </w:r>
      <w:r w:rsidR="008D4924" w:rsidRPr="008D4924">
        <w:rPr>
          <w:rFonts w:cs="Times New Roman"/>
          <w:color w:val="auto"/>
          <w:szCs w:val="20"/>
          <w:lang w:bidi="ar-SA"/>
        </w:rPr>
        <w:t xml:space="preserve">At least </w:t>
      </w:r>
      <w:r w:rsidR="002204D9">
        <w:rPr>
          <w:rFonts w:cs="Times New Roman"/>
          <w:color w:val="auto"/>
          <w:szCs w:val="20"/>
          <w:lang w:bidi="ar-SA"/>
        </w:rPr>
        <w:t xml:space="preserve">once </w:t>
      </w:r>
      <w:r w:rsidR="008D4924" w:rsidRPr="008D4924">
        <w:rPr>
          <w:rFonts w:cs="Times New Roman"/>
          <w:color w:val="auto"/>
          <w:szCs w:val="20"/>
          <w:lang w:bidi="ar-SA"/>
        </w:rPr>
        <w:t>eve</w:t>
      </w:r>
      <w:r w:rsidR="00F50C90">
        <w:rPr>
          <w:rFonts w:cs="Times New Roman"/>
          <w:color w:val="auto"/>
          <w:szCs w:val="20"/>
          <w:lang w:bidi="ar-SA"/>
        </w:rPr>
        <w:t xml:space="preserve">ry three </w:t>
      </w:r>
      <w:r w:rsidR="00CB4BF1">
        <w:rPr>
          <w:rFonts w:cs="Times New Roman"/>
          <w:color w:val="auto"/>
          <w:szCs w:val="20"/>
          <w:lang w:bidi="ar-SA"/>
        </w:rPr>
        <w:t xml:space="preserve">(3) </w:t>
      </w:r>
      <w:r w:rsidR="00F50C90">
        <w:rPr>
          <w:rFonts w:cs="Times New Roman"/>
          <w:color w:val="auto"/>
          <w:szCs w:val="20"/>
          <w:lang w:bidi="ar-SA"/>
        </w:rPr>
        <w:t>years, a Producer, group of Producers</w:t>
      </w:r>
      <w:r w:rsidR="0077206F">
        <w:rPr>
          <w:rFonts w:cs="Times New Roman"/>
          <w:color w:val="auto"/>
          <w:szCs w:val="20"/>
          <w:lang w:bidi="ar-SA"/>
        </w:rPr>
        <w:t>,</w:t>
      </w:r>
      <w:r w:rsidR="00F50C90">
        <w:rPr>
          <w:rFonts w:cs="Times New Roman"/>
          <w:color w:val="auto"/>
          <w:szCs w:val="20"/>
          <w:lang w:bidi="ar-SA"/>
        </w:rPr>
        <w:t xml:space="preserve"> or </w:t>
      </w:r>
      <w:r w:rsidR="0062545C">
        <w:rPr>
          <w:rFonts w:cs="Times New Roman"/>
          <w:color w:val="auto"/>
          <w:szCs w:val="20"/>
          <w:lang w:bidi="ar-SA"/>
        </w:rPr>
        <w:t>Waste</w:t>
      </w:r>
      <w:r w:rsidR="00F50C90">
        <w:rPr>
          <w:rFonts w:cs="Times New Roman"/>
          <w:color w:val="auto"/>
          <w:szCs w:val="20"/>
          <w:lang w:bidi="ar-SA"/>
        </w:rPr>
        <w:t xml:space="preserve"> Organization operating a </w:t>
      </w:r>
      <w:r w:rsidR="00936C90">
        <w:rPr>
          <w:rFonts w:cs="Times New Roman"/>
          <w:color w:val="auto"/>
          <w:szCs w:val="20"/>
          <w:lang w:bidi="ar-SA"/>
        </w:rPr>
        <w:t>Tobacco Litter Control</w:t>
      </w:r>
      <w:r w:rsidR="00F50C90">
        <w:rPr>
          <w:rFonts w:cs="Times New Roman"/>
          <w:color w:val="auto"/>
          <w:szCs w:val="20"/>
          <w:lang w:bidi="ar-SA"/>
        </w:rPr>
        <w:t xml:space="preserve"> Program shall update its </w:t>
      </w:r>
      <w:r w:rsidR="00936C90">
        <w:rPr>
          <w:rFonts w:cs="Times New Roman"/>
          <w:color w:val="auto"/>
          <w:szCs w:val="20"/>
          <w:lang w:bidi="ar-SA"/>
        </w:rPr>
        <w:t>Tobacco Litter Control</w:t>
      </w:r>
      <w:r w:rsidR="0062545C">
        <w:rPr>
          <w:rFonts w:cs="Times New Roman"/>
          <w:color w:val="auto"/>
          <w:szCs w:val="20"/>
          <w:lang w:bidi="ar-SA"/>
        </w:rPr>
        <w:t xml:space="preserve"> Program</w:t>
      </w:r>
      <w:r w:rsidR="008D4924" w:rsidRPr="008D4924">
        <w:rPr>
          <w:rFonts w:cs="Times New Roman"/>
          <w:color w:val="auto"/>
          <w:szCs w:val="20"/>
          <w:lang w:bidi="ar-SA"/>
        </w:rPr>
        <w:t xml:space="preserve"> and </w:t>
      </w:r>
      <w:r w:rsidR="00F50C90">
        <w:rPr>
          <w:rFonts w:cs="Times New Roman"/>
          <w:color w:val="auto"/>
          <w:szCs w:val="20"/>
          <w:lang w:bidi="ar-SA"/>
        </w:rPr>
        <w:t xml:space="preserve">submit the updated </w:t>
      </w:r>
      <w:r w:rsidR="0062545C">
        <w:rPr>
          <w:rFonts w:cs="Times New Roman"/>
          <w:color w:val="auto"/>
          <w:szCs w:val="20"/>
          <w:lang w:bidi="ar-SA"/>
        </w:rPr>
        <w:t xml:space="preserve">Program </w:t>
      </w:r>
      <w:r w:rsidR="00F50C90">
        <w:rPr>
          <w:rFonts w:cs="Times New Roman"/>
          <w:color w:val="auto"/>
          <w:szCs w:val="20"/>
          <w:lang w:bidi="ar-SA"/>
        </w:rPr>
        <w:t>to the D</w:t>
      </w:r>
      <w:r w:rsidR="008D4924" w:rsidRPr="008D4924">
        <w:rPr>
          <w:rFonts w:cs="Times New Roman"/>
          <w:color w:val="auto"/>
          <w:szCs w:val="20"/>
          <w:lang w:bidi="ar-SA"/>
        </w:rPr>
        <w:t>epartment for review and approval</w:t>
      </w:r>
      <w:r w:rsidR="003E2106">
        <w:rPr>
          <w:rFonts w:cs="Times New Roman"/>
          <w:color w:val="auto"/>
          <w:szCs w:val="20"/>
          <w:lang w:bidi="ar-SA"/>
        </w:rPr>
        <w:t xml:space="preserve"> as provided in sub</w:t>
      </w:r>
      <w:r w:rsidR="00A47E44">
        <w:rPr>
          <w:rFonts w:cs="Times New Roman"/>
          <w:color w:val="auto"/>
          <w:szCs w:val="20"/>
          <w:lang w:bidi="ar-SA"/>
        </w:rPr>
        <w:t>paragraph</w:t>
      </w:r>
      <w:r w:rsidR="003E2106">
        <w:rPr>
          <w:rFonts w:cs="Times New Roman"/>
          <w:color w:val="auto"/>
          <w:szCs w:val="20"/>
          <w:lang w:bidi="ar-SA"/>
        </w:rPr>
        <w:t xml:space="preserve"> (3)</w:t>
      </w:r>
      <w:r w:rsidR="008D4924" w:rsidRPr="008D4924">
        <w:rPr>
          <w:rFonts w:cs="Times New Roman"/>
          <w:color w:val="auto"/>
          <w:szCs w:val="20"/>
          <w:lang w:bidi="ar-SA"/>
        </w:rPr>
        <w:t xml:space="preserve">. </w:t>
      </w:r>
    </w:p>
    <w:p w14:paraId="6A022579" w14:textId="77777777" w:rsidR="008D4924" w:rsidRPr="008D4924" w:rsidRDefault="008D4924" w:rsidP="00FB0B54">
      <w:pPr>
        <w:pStyle w:val="bullets-abc"/>
        <w:spacing w:line="240" w:lineRule="auto"/>
        <w:ind w:left="1440"/>
        <w:rPr>
          <w:rFonts w:cs="Times New Roman"/>
          <w:color w:val="auto"/>
          <w:szCs w:val="20"/>
          <w:lang w:bidi="ar-SA"/>
        </w:rPr>
      </w:pPr>
    </w:p>
    <w:p w14:paraId="6F64793B" w14:textId="015B63AB" w:rsidR="008D4924" w:rsidRPr="008D4924" w:rsidRDefault="00C7764D" w:rsidP="00FB0B54">
      <w:pPr>
        <w:pStyle w:val="bullets-abc"/>
        <w:spacing w:line="240" w:lineRule="auto"/>
        <w:ind w:left="1440"/>
        <w:rPr>
          <w:rFonts w:cs="Times New Roman"/>
          <w:color w:val="auto"/>
          <w:szCs w:val="20"/>
          <w:lang w:bidi="ar-SA"/>
        </w:rPr>
      </w:pPr>
      <w:r>
        <w:rPr>
          <w:rFonts w:cs="Times New Roman"/>
          <w:color w:val="auto"/>
          <w:szCs w:val="20"/>
          <w:lang w:bidi="ar-SA"/>
        </w:rPr>
        <w:t xml:space="preserve">(5) </w:t>
      </w:r>
      <w:r w:rsidR="00F50C90">
        <w:rPr>
          <w:rFonts w:cs="Times New Roman"/>
          <w:color w:val="auto"/>
          <w:szCs w:val="20"/>
          <w:lang w:bidi="ar-SA"/>
        </w:rPr>
        <w:t>A P</w:t>
      </w:r>
      <w:r w:rsidR="008D4924" w:rsidRPr="008D4924">
        <w:rPr>
          <w:rFonts w:cs="Times New Roman"/>
          <w:color w:val="auto"/>
          <w:szCs w:val="20"/>
          <w:lang w:bidi="ar-SA"/>
        </w:rPr>
        <w:t xml:space="preserve">roducer who begins </w:t>
      </w:r>
      <w:r w:rsidR="00F50C90">
        <w:rPr>
          <w:rFonts w:cs="Times New Roman"/>
          <w:color w:val="auto"/>
          <w:szCs w:val="20"/>
          <w:lang w:bidi="ar-SA"/>
        </w:rPr>
        <w:t>to offer a Filtered Tobacco Product</w:t>
      </w:r>
      <w:r w:rsidR="008D4924" w:rsidRPr="008D4924">
        <w:rPr>
          <w:rFonts w:cs="Times New Roman"/>
          <w:color w:val="auto"/>
          <w:szCs w:val="20"/>
          <w:lang w:bidi="ar-SA"/>
        </w:rPr>
        <w:t xml:space="preserve"> for sale in the </w:t>
      </w:r>
      <w:r w:rsidR="00284E36">
        <w:t>[ </w:t>
      </w:r>
      <w:r w:rsidR="00284E36">
        <w:rPr>
          <w:u w:val="single"/>
        </w:rPr>
        <w:t>City</w:t>
      </w:r>
      <w:r w:rsidR="00284E36">
        <w:t xml:space="preserve"> / </w:t>
      </w:r>
      <w:r w:rsidR="00284E36">
        <w:rPr>
          <w:u w:val="double"/>
        </w:rPr>
        <w:t>County</w:t>
      </w:r>
      <w:r w:rsidR="00284E36">
        <w:t> ]</w:t>
      </w:r>
      <w:r w:rsidR="008D4924" w:rsidRPr="008D4924">
        <w:rPr>
          <w:rFonts w:cs="Times New Roman"/>
          <w:color w:val="auto"/>
          <w:szCs w:val="20"/>
          <w:lang w:bidi="ar-SA"/>
        </w:rPr>
        <w:t xml:space="preserve"> after </w:t>
      </w:r>
      <w:r w:rsidR="00654B94">
        <w:rPr>
          <w:rFonts w:cs="Times New Roman"/>
          <w:color w:val="auto"/>
          <w:szCs w:val="20"/>
          <w:lang w:bidi="ar-SA"/>
        </w:rPr>
        <w:t xml:space="preserve">[ </w:t>
      </w:r>
      <w:r w:rsidR="0077206F" w:rsidRPr="006468D2">
        <w:rPr>
          <w:rFonts w:cs="Times New Roman"/>
          <w:color w:val="auto"/>
          <w:szCs w:val="20"/>
          <w:u w:val="single"/>
          <w:lang w:bidi="ar-SA"/>
        </w:rPr>
        <w:t xml:space="preserve">insert date </w:t>
      </w:r>
      <w:r w:rsidR="00654B94" w:rsidRPr="006468D2">
        <w:rPr>
          <w:rFonts w:cs="Times New Roman"/>
          <w:color w:val="auto"/>
          <w:szCs w:val="20"/>
          <w:u w:val="single"/>
          <w:lang w:bidi="ar-SA"/>
        </w:rPr>
        <w:t>one year after enactment</w:t>
      </w:r>
      <w:r w:rsidR="0065578E">
        <w:rPr>
          <w:rFonts w:cs="Times New Roman"/>
          <w:color w:val="auto"/>
          <w:szCs w:val="20"/>
          <w:lang w:bidi="ar-SA"/>
        </w:rPr>
        <w:t xml:space="preserve"> </w:t>
      </w:r>
      <w:r w:rsidR="00654B94">
        <w:rPr>
          <w:rFonts w:cs="Times New Roman"/>
          <w:color w:val="auto"/>
          <w:szCs w:val="20"/>
          <w:lang w:bidi="ar-SA"/>
        </w:rPr>
        <w:t>]</w:t>
      </w:r>
      <w:r w:rsidR="008D4924" w:rsidRPr="008D4924">
        <w:rPr>
          <w:rFonts w:cs="Times New Roman"/>
          <w:color w:val="auto"/>
          <w:szCs w:val="20"/>
          <w:lang w:bidi="ar-SA"/>
        </w:rPr>
        <w:t xml:space="preserve"> </w:t>
      </w:r>
      <w:r w:rsidR="00AD2B34">
        <w:rPr>
          <w:rFonts w:cs="Times New Roman"/>
          <w:color w:val="auto"/>
          <w:szCs w:val="20"/>
          <w:lang w:bidi="ar-SA"/>
        </w:rPr>
        <w:t>shall</w:t>
      </w:r>
      <w:r w:rsidR="00AD2B34" w:rsidRPr="008D4924">
        <w:rPr>
          <w:rFonts w:cs="Times New Roman"/>
          <w:color w:val="auto"/>
          <w:szCs w:val="20"/>
          <w:lang w:bidi="ar-SA"/>
        </w:rPr>
        <w:t xml:space="preserve"> </w:t>
      </w:r>
      <w:r w:rsidR="008D4924" w:rsidRPr="008D4924">
        <w:rPr>
          <w:rFonts w:cs="Times New Roman"/>
          <w:color w:val="auto"/>
          <w:szCs w:val="20"/>
          <w:lang w:bidi="ar-SA"/>
        </w:rPr>
        <w:t xml:space="preserve">submit a </w:t>
      </w:r>
      <w:r w:rsidR="00936C90">
        <w:rPr>
          <w:rFonts w:cs="Times New Roman"/>
          <w:color w:val="auto"/>
          <w:szCs w:val="20"/>
          <w:lang w:bidi="ar-SA"/>
        </w:rPr>
        <w:t>Tobacco Litter Control</w:t>
      </w:r>
      <w:r w:rsidR="0062545C">
        <w:rPr>
          <w:rFonts w:cs="Times New Roman"/>
          <w:color w:val="auto"/>
          <w:szCs w:val="20"/>
          <w:lang w:bidi="ar-SA"/>
        </w:rPr>
        <w:t xml:space="preserve"> Program </w:t>
      </w:r>
      <w:r w:rsidR="00F50C90">
        <w:rPr>
          <w:rFonts w:cs="Times New Roman"/>
          <w:color w:val="auto"/>
          <w:szCs w:val="20"/>
          <w:lang w:bidi="ar-SA"/>
        </w:rPr>
        <w:t>to the D</w:t>
      </w:r>
      <w:r w:rsidR="008D4924" w:rsidRPr="008D4924">
        <w:rPr>
          <w:rFonts w:cs="Times New Roman"/>
          <w:color w:val="auto"/>
          <w:szCs w:val="20"/>
          <w:lang w:bidi="ar-SA"/>
        </w:rPr>
        <w:t xml:space="preserve">epartment or provide evidence of having joined an existing approved </w:t>
      </w:r>
      <w:r w:rsidR="00936C90">
        <w:rPr>
          <w:rFonts w:cs="Times New Roman"/>
          <w:color w:val="auto"/>
          <w:szCs w:val="20"/>
          <w:lang w:bidi="ar-SA"/>
        </w:rPr>
        <w:t>Tobacco Litter Control</w:t>
      </w:r>
      <w:r w:rsidR="0062545C">
        <w:rPr>
          <w:rFonts w:cs="Times New Roman"/>
          <w:color w:val="auto"/>
          <w:szCs w:val="20"/>
          <w:lang w:bidi="ar-SA"/>
        </w:rPr>
        <w:t xml:space="preserve"> Program </w:t>
      </w:r>
      <w:r w:rsidR="007F775D">
        <w:rPr>
          <w:rFonts w:cs="Times New Roman"/>
          <w:color w:val="auto"/>
          <w:szCs w:val="20"/>
          <w:lang w:bidi="ar-SA"/>
        </w:rPr>
        <w:t>before</w:t>
      </w:r>
      <w:r w:rsidR="008D4924" w:rsidRPr="008D4924">
        <w:rPr>
          <w:rFonts w:cs="Times New Roman"/>
          <w:color w:val="auto"/>
          <w:szCs w:val="20"/>
          <w:lang w:bidi="ar-SA"/>
        </w:rPr>
        <w:t xml:space="preserve"> the </w:t>
      </w:r>
      <w:r w:rsidR="00F50C90">
        <w:rPr>
          <w:rFonts w:cs="Times New Roman"/>
          <w:color w:val="auto"/>
          <w:szCs w:val="20"/>
          <w:lang w:bidi="ar-SA"/>
        </w:rPr>
        <w:t>P</w:t>
      </w:r>
      <w:r w:rsidR="008B532C">
        <w:rPr>
          <w:rFonts w:cs="Times New Roman"/>
          <w:color w:val="auto"/>
          <w:szCs w:val="20"/>
          <w:lang w:bidi="ar-SA"/>
        </w:rPr>
        <w:t>roducer’</w:t>
      </w:r>
      <w:r w:rsidR="008D4924" w:rsidRPr="008D4924">
        <w:rPr>
          <w:rFonts w:cs="Times New Roman"/>
          <w:color w:val="auto"/>
          <w:szCs w:val="20"/>
          <w:lang w:bidi="ar-SA"/>
        </w:rPr>
        <w:t xml:space="preserve">s initial </w:t>
      </w:r>
      <w:r w:rsidR="00F50C90">
        <w:rPr>
          <w:rFonts w:cs="Times New Roman"/>
          <w:color w:val="auto"/>
          <w:szCs w:val="20"/>
          <w:lang w:bidi="ar-SA"/>
        </w:rPr>
        <w:t>offer for sale of a Filtered Tobacco Product</w:t>
      </w:r>
      <w:r w:rsidR="008D4924" w:rsidRPr="008D4924">
        <w:rPr>
          <w:rFonts w:cs="Times New Roman"/>
          <w:color w:val="auto"/>
          <w:szCs w:val="20"/>
          <w:lang w:bidi="ar-SA"/>
        </w:rPr>
        <w:t xml:space="preserve">. </w:t>
      </w:r>
    </w:p>
    <w:p w14:paraId="7C8BCA4F" w14:textId="2633B08B" w:rsidR="00685243" w:rsidRDefault="00685243">
      <w:pPr>
        <w:spacing w:line="240" w:lineRule="auto"/>
        <w:rPr>
          <w:szCs w:val="20"/>
        </w:rPr>
      </w:pPr>
      <w:r>
        <w:rPr>
          <w:szCs w:val="20"/>
        </w:rPr>
        <w:br w:type="page"/>
      </w:r>
    </w:p>
    <w:p w14:paraId="19DD3EE6" w14:textId="3E819B3E" w:rsidR="008D4924" w:rsidRDefault="00C7764D" w:rsidP="00FB0B54">
      <w:pPr>
        <w:pStyle w:val="bullets-abc"/>
        <w:spacing w:line="240" w:lineRule="auto"/>
        <w:ind w:left="1440"/>
        <w:rPr>
          <w:rFonts w:cs="Times New Roman"/>
          <w:color w:val="auto"/>
          <w:szCs w:val="20"/>
          <w:lang w:bidi="ar-SA"/>
        </w:rPr>
      </w:pPr>
      <w:r>
        <w:rPr>
          <w:rFonts w:cs="Times New Roman"/>
          <w:color w:val="auto"/>
          <w:szCs w:val="20"/>
          <w:lang w:bidi="ar-SA"/>
        </w:rPr>
        <w:lastRenderedPageBreak/>
        <w:t xml:space="preserve">(6) </w:t>
      </w:r>
      <w:r w:rsidR="008D4924" w:rsidRPr="008D4924">
        <w:rPr>
          <w:rFonts w:cs="Times New Roman"/>
          <w:color w:val="auto"/>
          <w:szCs w:val="20"/>
          <w:lang w:bidi="ar-SA"/>
        </w:rPr>
        <w:t xml:space="preserve">Any proposed changes to a </w:t>
      </w:r>
      <w:r w:rsidR="00936C90">
        <w:rPr>
          <w:rFonts w:cs="Times New Roman"/>
          <w:color w:val="auto"/>
          <w:szCs w:val="20"/>
          <w:lang w:bidi="ar-SA"/>
        </w:rPr>
        <w:t>Tobacco Litter Control</w:t>
      </w:r>
      <w:r w:rsidR="0062545C">
        <w:rPr>
          <w:rFonts w:cs="Times New Roman"/>
          <w:color w:val="auto"/>
          <w:szCs w:val="20"/>
          <w:lang w:bidi="ar-SA"/>
        </w:rPr>
        <w:t xml:space="preserve"> Program </w:t>
      </w:r>
      <w:r w:rsidR="00AD2B34">
        <w:rPr>
          <w:rFonts w:cs="Times New Roman"/>
          <w:color w:val="auto"/>
          <w:szCs w:val="20"/>
          <w:lang w:bidi="ar-SA"/>
        </w:rPr>
        <w:t>shall</w:t>
      </w:r>
      <w:r w:rsidR="00AD2B34" w:rsidRPr="008D4924">
        <w:rPr>
          <w:rFonts w:cs="Times New Roman"/>
          <w:color w:val="auto"/>
          <w:szCs w:val="20"/>
          <w:lang w:bidi="ar-SA"/>
        </w:rPr>
        <w:t xml:space="preserve"> </w:t>
      </w:r>
      <w:r w:rsidR="00F50C90">
        <w:rPr>
          <w:rFonts w:cs="Times New Roman"/>
          <w:color w:val="auto"/>
          <w:szCs w:val="20"/>
          <w:lang w:bidi="ar-SA"/>
        </w:rPr>
        <w:t xml:space="preserve">be submitted in writing to the Department and </w:t>
      </w:r>
      <w:r w:rsidR="006B466E">
        <w:rPr>
          <w:rFonts w:cs="Times New Roman"/>
          <w:color w:val="auto"/>
          <w:szCs w:val="20"/>
          <w:lang w:bidi="ar-SA"/>
        </w:rPr>
        <w:t xml:space="preserve">must be </w:t>
      </w:r>
      <w:r w:rsidR="00F50C90">
        <w:rPr>
          <w:rFonts w:cs="Times New Roman"/>
          <w:color w:val="auto"/>
          <w:szCs w:val="20"/>
          <w:lang w:bidi="ar-SA"/>
        </w:rPr>
        <w:t>approved by the D</w:t>
      </w:r>
      <w:r w:rsidR="008D4924" w:rsidRPr="008D4924">
        <w:rPr>
          <w:rFonts w:cs="Times New Roman"/>
          <w:color w:val="auto"/>
          <w:szCs w:val="20"/>
          <w:lang w:bidi="ar-SA"/>
        </w:rPr>
        <w:t xml:space="preserve">epartment in writing prior to implementation of any change. </w:t>
      </w:r>
    </w:p>
    <w:p w14:paraId="10131018" w14:textId="77777777" w:rsidR="003E2106" w:rsidRDefault="003E2106" w:rsidP="00FB0B54">
      <w:pPr>
        <w:pStyle w:val="bullets-abc"/>
        <w:spacing w:line="240" w:lineRule="auto"/>
        <w:ind w:left="1440"/>
        <w:rPr>
          <w:rFonts w:cs="Times New Roman"/>
          <w:color w:val="auto"/>
          <w:szCs w:val="20"/>
          <w:lang w:bidi="ar-SA"/>
        </w:rPr>
      </w:pPr>
    </w:p>
    <w:p w14:paraId="465D1886" w14:textId="28D3E595" w:rsidR="003E2106" w:rsidRDefault="003E2106" w:rsidP="00FB0B54">
      <w:pPr>
        <w:pStyle w:val="bullets-abc"/>
        <w:spacing w:line="240" w:lineRule="auto"/>
        <w:ind w:left="1440"/>
      </w:pPr>
      <w:r>
        <w:rPr>
          <w:rFonts w:cs="Times New Roman"/>
          <w:color w:val="auto"/>
          <w:szCs w:val="20"/>
          <w:lang w:bidi="ar-SA"/>
        </w:rPr>
        <w:t xml:space="preserve">(7) A decision of the Department to approve, reject, or conditionally approve a Tobacco Litter Control Program shall not be subject to an internal administrative appeal, but shall be final as to the </w:t>
      </w:r>
      <w:r>
        <w:t>[ </w:t>
      </w:r>
      <w:r>
        <w:rPr>
          <w:u w:val="single"/>
        </w:rPr>
        <w:t>City</w:t>
      </w:r>
      <w:r>
        <w:t xml:space="preserve"> / </w:t>
      </w:r>
      <w:r>
        <w:rPr>
          <w:u w:val="double"/>
        </w:rPr>
        <w:t>County</w:t>
      </w:r>
      <w:r>
        <w:t xml:space="preserve"> ]. Such a final decision shall be subject to judicial review pursuant to </w:t>
      </w:r>
      <w:r w:rsidR="00CB4BF1">
        <w:t xml:space="preserve">California </w:t>
      </w:r>
      <w:r>
        <w:t xml:space="preserve">Code of Civil Procedure </w:t>
      </w:r>
      <w:r w:rsidR="00980D70">
        <w:t>S</w:t>
      </w:r>
      <w:r>
        <w:t>ection 1094.5.</w:t>
      </w:r>
    </w:p>
    <w:p w14:paraId="3C9C1DA5" w14:textId="77777777" w:rsidR="00E51573" w:rsidRDefault="00E51573" w:rsidP="00097A5D">
      <w:pPr>
        <w:pStyle w:val="bullets-abc"/>
        <w:ind w:left="1440"/>
        <w:rPr>
          <w:rFonts w:cs="Times New Roman"/>
          <w:color w:val="auto"/>
          <w:szCs w:val="20"/>
          <w:lang w:bidi="ar-SA"/>
        </w:rPr>
      </w:pPr>
    </w:p>
    <w:p w14:paraId="0728F020" w14:textId="27797683" w:rsidR="00E51573" w:rsidRDefault="00E51573" w:rsidP="00E51573">
      <w:pPr>
        <w:pStyle w:val="commentsbox"/>
        <w:ind w:left="994" w:right="115"/>
      </w:pPr>
      <w:r w:rsidRPr="006B31F7">
        <w:rPr>
          <w:b/>
          <w:caps/>
        </w:rPr>
        <w:t>comment:</w:t>
      </w:r>
      <w:r>
        <w:rPr>
          <w:b/>
          <w:smallCaps/>
        </w:rPr>
        <w:t xml:space="preserve"> </w:t>
      </w:r>
      <w:r>
        <w:t xml:space="preserve">This provision allows a Producer to appeal a decision of the Department by bringing a civil suit. Your jurisdiction may prefer to provide for an internal administrative appeal (for example, to the </w:t>
      </w:r>
      <w:r w:rsidR="00205B55">
        <w:t>c</w:t>
      </w:r>
      <w:r>
        <w:t xml:space="preserve">ity </w:t>
      </w:r>
      <w:r w:rsidR="00205B55">
        <w:t>c</w:t>
      </w:r>
      <w:r>
        <w:t xml:space="preserve">ouncil, </w:t>
      </w:r>
      <w:r w:rsidR="00205B55">
        <w:t>c</w:t>
      </w:r>
      <w:r>
        <w:t xml:space="preserve">ity </w:t>
      </w:r>
      <w:r w:rsidR="00205B55">
        <w:t>m</w:t>
      </w:r>
      <w:r>
        <w:t xml:space="preserve">anager, or a hearing officer). </w:t>
      </w:r>
      <w:r w:rsidR="00AD73E7">
        <w:t xml:space="preserve">You should consult with your </w:t>
      </w:r>
      <w:r w:rsidR="00205B55">
        <w:t>c</w:t>
      </w:r>
      <w:r w:rsidR="00AD73E7">
        <w:t xml:space="preserve">ity </w:t>
      </w:r>
      <w:r w:rsidR="00205B55">
        <w:t>a</w:t>
      </w:r>
      <w:r w:rsidR="00E10C00">
        <w:t xml:space="preserve">ttorney </w:t>
      </w:r>
      <w:r w:rsidR="00AD73E7">
        <w:t xml:space="preserve">or </w:t>
      </w:r>
      <w:r w:rsidR="00205B55">
        <w:t>c</w:t>
      </w:r>
      <w:r w:rsidR="00AD73E7">
        <w:t xml:space="preserve">ounty </w:t>
      </w:r>
      <w:r w:rsidR="00205B55">
        <w:t>c</w:t>
      </w:r>
      <w:r w:rsidR="00E10C00">
        <w:t xml:space="preserve">ounsel </w:t>
      </w:r>
      <w:r w:rsidR="00AD73E7">
        <w:t xml:space="preserve">to help make this decision. </w:t>
      </w:r>
    </w:p>
    <w:p w14:paraId="6BD8218A" w14:textId="77777777" w:rsidR="00554B77" w:rsidRPr="008D4924" w:rsidRDefault="00554B77" w:rsidP="00C7764D">
      <w:pPr>
        <w:pStyle w:val="bullets-abc"/>
        <w:ind w:left="1354"/>
        <w:rPr>
          <w:rFonts w:cs="Times New Roman"/>
          <w:color w:val="auto"/>
          <w:szCs w:val="20"/>
          <w:lang w:bidi="ar-SA"/>
        </w:rPr>
      </w:pPr>
    </w:p>
    <w:p w14:paraId="020AE480" w14:textId="4E1A1F12" w:rsidR="009A1968" w:rsidRDefault="00554B77" w:rsidP="00FB0B54">
      <w:pPr>
        <w:pStyle w:val="bullets-abc"/>
        <w:spacing w:line="240" w:lineRule="auto"/>
        <w:ind w:left="1080"/>
        <w:rPr>
          <w:spacing w:val="-2"/>
        </w:rPr>
      </w:pPr>
      <w:r>
        <w:rPr>
          <w:rFonts w:cs="Times New Roman"/>
          <w:color w:val="auto"/>
          <w:szCs w:val="20"/>
          <w:lang w:bidi="ar-SA"/>
        </w:rPr>
        <w:t>(d) ANNUAL REPORT</w:t>
      </w:r>
      <w:r w:rsidR="00726F2E">
        <w:rPr>
          <w:rFonts w:cs="Times New Roman"/>
          <w:color w:val="auto"/>
          <w:szCs w:val="20"/>
          <w:lang w:bidi="ar-SA"/>
        </w:rPr>
        <w:t>.</w:t>
      </w:r>
      <w:r w:rsidR="007F3E27">
        <w:rPr>
          <w:rFonts w:cs="Times New Roman"/>
          <w:color w:val="auto"/>
          <w:szCs w:val="20"/>
          <w:lang w:bidi="ar-SA"/>
        </w:rPr>
        <w:t xml:space="preserve"> </w:t>
      </w:r>
      <w:r w:rsidR="00763795">
        <w:rPr>
          <w:spacing w:val="-2"/>
        </w:rPr>
        <w:t xml:space="preserve">By </w:t>
      </w:r>
      <w:r w:rsidR="00205B55">
        <w:rPr>
          <w:spacing w:val="-2"/>
        </w:rPr>
        <w:t xml:space="preserve">the first of </w:t>
      </w:r>
      <w:r w:rsidR="00763795">
        <w:rPr>
          <w:spacing w:val="-2"/>
        </w:rPr>
        <w:t>March</w:t>
      </w:r>
      <w:r w:rsidR="003A61F7" w:rsidRPr="003A61F7">
        <w:rPr>
          <w:spacing w:val="-2"/>
        </w:rPr>
        <w:t xml:space="preserve"> of </w:t>
      </w:r>
      <w:r w:rsidR="00AD73E7">
        <w:rPr>
          <w:spacing w:val="-2"/>
        </w:rPr>
        <w:t>every</w:t>
      </w:r>
      <w:r w:rsidR="00AD73E7" w:rsidRPr="003A61F7">
        <w:rPr>
          <w:spacing w:val="-2"/>
        </w:rPr>
        <w:t xml:space="preserve"> </w:t>
      </w:r>
      <w:r w:rsidR="003A61F7" w:rsidRPr="003A61F7">
        <w:rPr>
          <w:spacing w:val="-2"/>
        </w:rPr>
        <w:t xml:space="preserve">calendar year after the calendar year in which an approved </w:t>
      </w:r>
      <w:r w:rsidR="00936C90">
        <w:rPr>
          <w:spacing w:val="-2"/>
        </w:rPr>
        <w:t>Tobacco Litter Control</w:t>
      </w:r>
      <w:r w:rsidR="007D7E8A">
        <w:rPr>
          <w:spacing w:val="-2"/>
        </w:rPr>
        <w:t xml:space="preserve"> P</w:t>
      </w:r>
      <w:r w:rsidR="003A61F7" w:rsidRPr="003A61F7">
        <w:rPr>
          <w:spacing w:val="-2"/>
        </w:rPr>
        <w:t>rogram is implem</w:t>
      </w:r>
      <w:r w:rsidR="003A61F7">
        <w:rPr>
          <w:spacing w:val="-2"/>
        </w:rPr>
        <w:t>ented,</w:t>
      </w:r>
      <w:r w:rsidR="001A4C87">
        <w:rPr>
          <w:spacing w:val="-2"/>
        </w:rPr>
        <w:t xml:space="preserve"> every P</w:t>
      </w:r>
      <w:r w:rsidR="00D20D7F" w:rsidRPr="00D20D7F">
        <w:rPr>
          <w:spacing w:val="-2"/>
        </w:rPr>
        <w:t>roducer, group of</w:t>
      </w:r>
      <w:r w:rsidR="001A4C87">
        <w:rPr>
          <w:spacing w:val="-2"/>
        </w:rPr>
        <w:t xml:space="preserve"> Producers, or </w:t>
      </w:r>
      <w:r w:rsidR="007D7E8A">
        <w:rPr>
          <w:spacing w:val="-2"/>
        </w:rPr>
        <w:t xml:space="preserve">Waste </w:t>
      </w:r>
      <w:r w:rsidR="001A4C87">
        <w:rPr>
          <w:spacing w:val="-2"/>
        </w:rPr>
        <w:t>O</w:t>
      </w:r>
      <w:r w:rsidR="00D20D7F" w:rsidRPr="00D20D7F">
        <w:rPr>
          <w:spacing w:val="-2"/>
        </w:rPr>
        <w:t xml:space="preserve">rganization operating a </w:t>
      </w:r>
      <w:r w:rsidR="00936C90">
        <w:rPr>
          <w:spacing w:val="-2"/>
        </w:rPr>
        <w:t>Tobacco Litter Control</w:t>
      </w:r>
      <w:r w:rsidR="007D7E8A">
        <w:rPr>
          <w:spacing w:val="-2"/>
        </w:rPr>
        <w:t xml:space="preserve"> P</w:t>
      </w:r>
      <w:r w:rsidR="00D20D7F" w:rsidRPr="00D20D7F">
        <w:rPr>
          <w:spacing w:val="-2"/>
        </w:rPr>
        <w:t xml:space="preserve">rogram </w:t>
      </w:r>
      <w:r w:rsidR="00AD2B34">
        <w:rPr>
          <w:spacing w:val="-2"/>
        </w:rPr>
        <w:t>shall</w:t>
      </w:r>
      <w:r w:rsidR="00AD2B34" w:rsidRPr="00D20D7F">
        <w:rPr>
          <w:spacing w:val="-2"/>
        </w:rPr>
        <w:t xml:space="preserve"> </w:t>
      </w:r>
      <w:r w:rsidR="00D20D7F" w:rsidRPr="00D20D7F">
        <w:rPr>
          <w:spacing w:val="-2"/>
        </w:rPr>
        <w:t xml:space="preserve">prepare and submit to the </w:t>
      </w:r>
      <w:r w:rsidR="00824F57">
        <w:rPr>
          <w:spacing w:val="-2"/>
        </w:rPr>
        <w:t>D</w:t>
      </w:r>
      <w:r w:rsidR="00D20D7F" w:rsidRPr="00D20D7F">
        <w:rPr>
          <w:spacing w:val="-2"/>
        </w:rPr>
        <w:t>epartment a writte</w:t>
      </w:r>
      <w:r w:rsidR="007C7615">
        <w:rPr>
          <w:spacing w:val="-2"/>
        </w:rPr>
        <w:t xml:space="preserve">n report describing the </w:t>
      </w:r>
      <w:r w:rsidR="007D7E8A">
        <w:rPr>
          <w:spacing w:val="-2"/>
        </w:rPr>
        <w:t>P</w:t>
      </w:r>
      <w:r w:rsidR="007C7615">
        <w:rPr>
          <w:spacing w:val="-2"/>
        </w:rPr>
        <w:t>rogram’</w:t>
      </w:r>
      <w:r w:rsidR="00D20D7F" w:rsidRPr="00D20D7F">
        <w:rPr>
          <w:spacing w:val="-2"/>
        </w:rPr>
        <w:t xml:space="preserve">s activities during the previous </w:t>
      </w:r>
      <w:r w:rsidR="00055284">
        <w:rPr>
          <w:spacing w:val="-2"/>
        </w:rPr>
        <w:t>calendar year</w:t>
      </w:r>
      <w:r w:rsidR="00D20D7F" w:rsidRPr="00D20D7F">
        <w:rPr>
          <w:spacing w:val="-2"/>
        </w:rPr>
        <w:t xml:space="preserve">. The report </w:t>
      </w:r>
      <w:r w:rsidR="00AD2B34">
        <w:rPr>
          <w:spacing w:val="-2"/>
        </w:rPr>
        <w:t>shall</w:t>
      </w:r>
      <w:r w:rsidR="00AD2B34" w:rsidRPr="00D20D7F">
        <w:rPr>
          <w:spacing w:val="-2"/>
        </w:rPr>
        <w:t xml:space="preserve"> </w:t>
      </w:r>
      <w:r w:rsidR="00D20D7F" w:rsidRPr="00D20D7F">
        <w:rPr>
          <w:spacing w:val="-2"/>
        </w:rPr>
        <w:t>include the following:</w:t>
      </w:r>
    </w:p>
    <w:p w14:paraId="76ECC376" w14:textId="77777777" w:rsidR="00D20D7F" w:rsidRDefault="00D20D7F" w:rsidP="00FB0B54">
      <w:pPr>
        <w:pStyle w:val="bullets-abc"/>
        <w:spacing w:line="240" w:lineRule="auto"/>
      </w:pPr>
    </w:p>
    <w:p w14:paraId="74137237" w14:textId="58840248" w:rsidR="00D20D7F" w:rsidRDefault="00C75528" w:rsidP="00FB0B54">
      <w:pPr>
        <w:pStyle w:val="bullets-123"/>
        <w:spacing w:line="240" w:lineRule="auto"/>
        <w:ind w:left="1440"/>
      </w:pPr>
      <w:r>
        <w:t>(</w:t>
      </w:r>
      <w:r w:rsidR="007F3E27">
        <w:t>1</w:t>
      </w:r>
      <w:r>
        <w:t>)</w:t>
      </w:r>
      <w:r>
        <w:tab/>
      </w:r>
      <w:r w:rsidR="001A4C87">
        <w:t>A list of P</w:t>
      </w:r>
      <w:r w:rsidR="00D20D7F">
        <w:t xml:space="preserve">roducers participating in the </w:t>
      </w:r>
      <w:r w:rsidR="00936C90">
        <w:rPr>
          <w:spacing w:val="-2"/>
        </w:rPr>
        <w:t>Tobacco Litter Control</w:t>
      </w:r>
      <w:r w:rsidR="007D7E8A">
        <w:rPr>
          <w:spacing w:val="-2"/>
        </w:rPr>
        <w:t xml:space="preserve"> P</w:t>
      </w:r>
      <w:r w:rsidR="00D20D7F">
        <w:t>rogram;</w:t>
      </w:r>
    </w:p>
    <w:p w14:paraId="29118B90" w14:textId="77777777" w:rsidR="00D20D7F" w:rsidRDefault="00D20D7F" w:rsidP="00FB0B54">
      <w:pPr>
        <w:pStyle w:val="bullets-123"/>
        <w:spacing w:line="240" w:lineRule="auto"/>
        <w:ind w:left="1440"/>
      </w:pPr>
    </w:p>
    <w:p w14:paraId="2123D63A" w14:textId="6F59E931" w:rsidR="00D20D7F" w:rsidRDefault="00D20D7F" w:rsidP="00FB0B54">
      <w:pPr>
        <w:pStyle w:val="bullets-123"/>
        <w:spacing w:line="240" w:lineRule="auto"/>
        <w:ind w:left="1440"/>
      </w:pPr>
      <w:r>
        <w:t>(</w:t>
      </w:r>
      <w:r w:rsidR="007F3E27">
        <w:t>2</w:t>
      </w:r>
      <w:r>
        <w:t>) The amount,</w:t>
      </w:r>
      <w:r w:rsidR="001A4C87">
        <w:t xml:space="preserve"> by weight, of Tobacco Waste</w:t>
      </w:r>
      <w:r>
        <w:t xml:space="preserve"> collected in the [ </w:t>
      </w:r>
      <w:r>
        <w:rPr>
          <w:u w:val="single"/>
        </w:rPr>
        <w:t>City</w:t>
      </w:r>
      <w:r>
        <w:t xml:space="preserve"> / </w:t>
      </w:r>
      <w:r>
        <w:rPr>
          <w:u w:val="double"/>
        </w:rPr>
        <w:t>County</w:t>
      </w:r>
      <w:r w:rsidR="001A4C87">
        <w:t> ]</w:t>
      </w:r>
      <w:r w:rsidR="0017604F">
        <w:t xml:space="preserve"> by the Tobacco Litter Control Program</w:t>
      </w:r>
      <w:r>
        <w:t xml:space="preserve">; </w:t>
      </w:r>
    </w:p>
    <w:p w14:paraId="76DE2A69" w14:textId="77777777" w:rsidR="00D20D7F" w:rsidRDefault="00D20D7F" w:rsidP="00FB0B54">
      <w:pPr>
        <w:pStyle w:val="bullets-123"/>
        <w:spacing w:line="240" w:lineRule="auto"/>
        <w:ind w:left="1440"/>
      </w:pPr>
    </w:p>
    <w:p w14:paraId="440DF8F4" w14:textId="14B50A0E" w:rsidR="00D20D7F" w:rsidRDefault="00D20D7F" w:rsidP="00FB0B54">
      <w:pPr>
        <w:pStyle w:val="bullets-123"/>
        <w:spacing w:line="240" w:lineRule="auto"/>
        <w:ind w:left="1440"/>
      </w:pPr>
      <w:r>
        <w:t>(</w:t>
      </w:r>
      <w:r w:rsidR="007F3E27">
        <w:t>3</w:t>
      </w:r>
      <w:r>
        <w:t>) A description of the collection system, including the location of each c</w:t>
      </w:r>
      <w:r w:rsidR="00364BBD">
        <w:t>ollection site</w:t>
      </w:r>
      <w:r>
        <w:t xml:space="preserve">; </w:t>
      </w:r>
    </w:p>
    <w:p w14:paraId="67147763" w14:textId="77777777" w:rsidR="00D20D7F" w:rsidRDefault="00D20D7F" w:rsidP="00FB0B54">
      <w:pPr>
        <w:pStyle w:val="bullets-123"/>
        <w:spacing w:line="240" w:lineRule="auto"/>
        <w:ind w:left="1440"/>
      </w:pPr>
    </w:p>
    <w:p w14:paraId="17350D80" w14:textId="376FBBE6" w:rsidR="00D20D7F" w:rsidRDefault="00D20D7F" w:rsidP="00FB0B54">
      <w:pPr>
        <w:pStyle w:val="bullets-123"/>
        <w:spacing w:line="240" w:lineRule="auto"/>
        <w:ind w:left="1440"/>
      </w:pPr>
      <w:r>
        <w:t>(</w:t>
      </w:r>
      <w:r w:rsidR="007F3E27">
        <w:t>4</w:t>
      </w:r>
      <w:r>
        <w:t>) The name and location of disposal facilities</w:t>
      </w:r>
      <w:r w:rsidR="00A221CF">
        <w:t xml:space="preserve"> at which Tobacco Waste was</w:t>
      </w:r>
      <w:r>
        <w:t xml:space="preserve"> disposed of and</w:t>
      </w:r>
      <w:r w:rsidR="00A221CF">
        <w:t xml:space="preserve"> the weight of Tobacco Waste</w:t>
      </w:r>
      <w:r>
        <w:t xml:space="preserve"> colle</w:t>
      </w:r>
      <w:r w:rsidR="00A221CF">
        <w:t xml:space="preserve">cted from </w:t>
      </w:r>
      <w:r w:rsidR="00A80BD8">
        <w:t>Disposers</w:t>
      </w:r>
      <w:r>
        <w:t xml:space="preserve"> disposed of at each facility; </w:t>
      </w:r>
    </w:p>
    <w:p w14:paraId="695396A1" w14:textId="77777777" w:rsidR="00D20D7F" w:rsidRDefault="00D20D7F" w:rsidP="00FB0B54">
      <w:pPr>
        <w:pStyle w:val="bullets-123"/>
        <w:spacing w:line="240" w:lineRule="auto"/>
        <w:ind w:left="1440"/>
      </w:pPr>
    </w:p>
    <w:p w14:paraId="46C681FE" w14:textId="4FCA0708" w:rsidR="00D20D7F" w:rsidRDefault="00D20D7F" w:rsidP="00FB0B54">
      <w:pPr>
        <w:pStyle w:val="bullets-123"/>
        <w:spacing w:line="240" w:lineRule="auto"/>
        <w:ind w:left="1440"/>
      </w:pPr>
      <w:r>
        <w:t>(</w:t>
      </w:r>
      <w:r w:rsidR="007F3E27">
        <w:t>5</w:t>
      </w:r>
      <w:r>
        <w:t xml:space="preserve">) Whether policies and procedures for collecting, transporting, and disposing of </w:t>
      </w:r>
      <w:r w:rsidR="00A221CF">
        <w:t>Tobacco Waste</w:t>
      </w:r>
      <w:r>
        <w:t xml:space="preserve">, as established in the </w:t>
      </w:r>
      <w:r w:rsidR="00055284">
        <w:t>Program</w:t>
      </w:r>
      <w:r>
        <w:t>, were followed during the reporting period</w:t>
      </w:r>
      <w:r w:rsidR="00205B55">
        <w:t>,</w:t>
      </w:r>
      <w:r>
        <w:t xml:space="preserve"> and a description of any noncompliance; </w:t>
      </w:r>
    </w:p>
    <w:p w14:paraId="4875CF81" w14:textId="77777777" w:rsidR="00D20D7F" w:rsidRDefault="00D20D7F" w:rsidP="00FB0B54">
      <w:pPr>
        <w:pStyle w:val="bullets-123"/>
        <w:spacing w:line="240" w:lineRule="auto"/>
        <w:ind w:left="1440"/>
      </w:pPr>
    </w:p>
    <w:p w14:paraId="0CBF9F67" w14:textId="596600C1" w:rsidR="00D20D7F" w:rsidRDefault="00D20D7F" w:rsidP="00FB0B54">
      <w:pPr>
        <w:pStyle w:val="bullets-123"/>
        <w:spacing w:line="240" w:lineRule="auto"/>
        <w:ind w:left="1440"/>
      </w:pPr>
      <w:r>
        <w:t>(</w:t>
      </w:r>
      <w:r w:rsidR="007F3E27">
        <w:t>6</w:t>
      </w:r>
      <w:r>
        <w:t xml:space="preserve">) A description of public education and outreach activities implemented during the reporting period, </w:t>
      </w:r>
      <w:r w:rsidR="00AF4C90">
        <w:t xml:space="preserve">[ </w:t>
      </w:r>
      <w:r>
        <w:t xml:space="preserve">including the methodology used to evaluate the outreach and </w:t>
      </w:r>
      <w:r w:rsidR="00B97E50">
        <w:t>education</w:t>
      </w:r>
      <w:r>
        <w:t xml:space="preserve"> activities</w:t>
      </w:r>
      <w:r w:rsidR="00AF4C90">
        <w:t xml:space="preserve"> ]</w:t>
      </w:r>
      <w:r>
        <w:t xml:space="preserve">; </w:t>
      </w:r>
      <w:r w:rsidR="00055284">
        <w:t>and</w:t>
      </w:r>
    </w:p>
    <w:p w14:paraId="3C16C1B4" w14:textId="77777777" w:rsidR="003B28A4" w:rsidRDefault="003B28A4" w:rsidP="00FB0B54">
      <w:pPr>
        <w:pStyle w:val="bullets-123"/>
        <w:spacing w:line="240" w:lineRule="auto"/>
        <w:ind w:left="1440"/>
      </w:pPr>
    </w:p>
    <w:p w14:paraId="5011DC5F" w14:textId="777EFBEE" w:rsidR="003B28A4" w:rsidRDefault="008B532C" w:rsidP="00FB0B54">
      <w:pPr>
        <w:pStyle w:val="bullets-123"/>
        <w:spacing w:line="240" w:lineRule="auto"/>
        <w:ind w:left="1440"/>
      </w:pPr>
      <w:r>
        <w:t>(</w:t>
      </w:r>
      <w:r w:rsidR="007F3E27">
        <w:t>7</w:t>
      </w:r>
      <w:r>
        <w:t>) The degree to which Collection R</w:t>
      </w:r>
      <w:r w:rsidR="003B28A4">
        <w:t xml:space="preserve">ate goals established in the </w:t>
      </w:r>
      <w:r w:rsidR="00936C90">
        <w:rPr>
          <w:spacing w:val="-2"/>
        </w:rPr>
        <w:t>Tobacco Litter Control</w:t>
      </w:r>
      <w:r w:rsidR="007D7E8A">
        <w:rPr>
          <w:spacing w:val="-2"/>
        </w:rPr>
        <w:t xml:space="preserve"> P</w:t>
      </w:r>
      <w:r w:rsidR="007D7E8A">
        <w:t>rogram</w:t>
      </w:r>
      <w:r w:rsidR="003B28A4">
        <w:t xml:space="preserve"> were achieved and, if the </w:t>
      </w:r>
      <w:r w:rsidR="007D7E8A">
        <w:t>P</w:t>
      </w:r>
      <w:r w:rsidR="003B28A4">
        <w:t xml:space="preserve">rogram did not attain those </w:t>
      </w:r>
      <w:r>
        <w:t>Collection R</w:t>
      </w:r>
      <w:r w:rsidR="003B28A4">
        <w:t xml:space="preserve">ates, the proposed actions </w:t>
      </w:r>
      <w:r>
        <w:t>for future achievement of the Collection R</w:t>
      </w:r>
      <w:r w:rsidR="003B28A4">
        <w:t>ate goals</w:t>
      </w:r>
      <w:r w:rsidR="00055284">
        <w:t>.</w:t>
      </w:r>
    </w:p>
    <w:p w14:paraId="75292E3C" w14:textId="77777777" w:rsidR="002454FF" w:rsidRDefault="002454FF" w:rsidP="00FF51E2">
      <w:pPr>
        <w:pStyle w:val="bullets-123"/>
        <w:ind w:left="1800"/>
      </w:pPr>
    </w:p>
    <w:p w14:paraId="44D6FF05" w14:textId="77777777" w:rsidR="00115E8A" w:rsidRDefault="00115E8A" w:rsidP="00115E8A">
      <w:pPr>
        <w:pStyle w:val="LevelA"/>
        <w:widowControl/>
        <w:suppressAutoHyphens/>
      </w:pPr>
    </w:p>
    <w:p w14:paraId="438F2065" w14:textId="43B8A57F" w:rsidR="0062545C" w:rsidRPr="00D0036F" w:rsidRDefault="0062545C" w:rsidP="0062545C">
      <w:pPr>
        <w:pStyle w:val="Heading3"/>
        <w:rPr>
          <w:b/>
        </w:rPr>
      </w:pPr>
      <w:r w:rsidRPr="00D0036F">
        <w:rPr>
          <w:b/>
        </w:rPr>
        <w:t>Sec. [ ____ (*5) ]. IN-LIEU FEES.</w:t>
      </w:r>
    </w:p>
    <w:p w14:paraId="6FF1B0CF" w14:textId="77777777" w:rsidR="00DE6F97" w:rsidRDefault="00DE6F97" w:rsidP="00DE6F97"/>
    <w:p w14:paraId="46D06121" w14:textId="75094C53" w:rsidR="00DE6F97" w:rsidRDefault="00DE6F97" w:rsidP="00DE6F97">
      <w:pPr>
        <w:pStyle w:val="commentsbox"/>
        <w:ind w:left="0"/>
      </w:pPr>
      <w:r w:rsidRPr="00FD5E57">
        <w:rPr>
          <w:b/>
          <w:caps/>
        </w:rPr>
        <w:t>comment:</w:t>
      </w:r>
      <w:r>
        <w:t xml:space="preserve"> This </w:t>
      </w:r>
      <w:r w:rsidR="001F27D3">
        <w:t>section</w:t>
      </w:r>
      <w:r>
        <w:t xml:space="preserve"> describes the in-lieu fee compliance option. Note that a</w:t>
      </w:r>
      <w:r w:rsidRPr="00DE6F97">
        <w:t xml:space="preserve"> mandatory litter mitigation fee </w:t>
      </w:r>
      <w:r w:rsidR="00B8401F">
        <w:t xml:space="preserve">imposed through an ordinance adopted by a </w:t>
      </w:r>
      <w:r w:rsidR="00E56DA3">
        <w:t>c</w:t>
      </w:r>
      <w:r w:rsidR="00B8401F">
        <w:t xml:space="preserve">ity </w:t>
      </w:r>
      <w:r w:rsidR="00E56DA3">
        <w:t>c</w:t>
      </w:r>
      <w:r w:rsidR="00B8401F">
        <w:t xml:space="preserve">ouncil or </w:t>
      </w:r>
      <w:r w:rsidR="00E56DA3">
        <w:t>c</w:t>
      </w:r>
      <w:r w:rsidR="00B8401F">
        <w:t xml:space="preserve">ounty </w:t>
      </w:r>
      <w:r w:rsidR="00E56DA3">
        <w:t>b</w:t>
      </w:r>
      <w:r w:rsidR="00B8401F">
        <w:t xml:space="preserve">oard of </w:t>
      </w:r>
      <w:r w:rsidR="00E56DA3">
        <w:t>s</w:t>
      </w:r>
      <w:r w:rsidR="00B8401F">
        <w:t>upervisors</w:t>
      </w:r>
      <w:r w:rsidRPr="00DE6F97">
        <w:t xml:space="preserve"> </w:t>
      </w:r>
      <w:r w:rsidR="00817AA6">
        <w:t xml:space="preserve">would </w:t>
      </w:r>
      <w:r w:rsidRPr="00DE6F97">
        <w:t>likely violate</w:t>
      </w:r>
      <w:r w:rsidR="00D000B8">
        <w:t xml:space="preserve"> the California Constitution, as amended by</w:t>
      </w:r>
      <w:r w:rsidRPr="00DE6F97">
        <w:t xml:space="preserve"> Proposition 26</w:t>
      </w:r>
      <w:r w:rsidR="00817AA6">
        <w:t xml:space="preserve">. Proposition 26 prohibits local government from adopting some types of regulatory fees through local ordinance, and instead requires that those fees be </w:t>
      </w:r>
      <w:r w:rsidR="00B8401F">
        <w:t>approved by</w:t>
      </w:r>
      <w:r w:rsidR="00817AA6">
        <w:t xml:space="preserve"> the electorate</w:t>
      </w:r>
      <w:r w:rsidRPr="00DE6F97">
        <w:t>. Th</w:t>
      </w:r>
      <w:r w:rsidR="00E56DA3">
        <w:t>is</w:t>
      </w:r>
      <w:r w:rsidRPr="00DE6F97">
        <w:t xml:space="preserve"> Model Ordinance, however, does not require a mandatory fee. Instead, the in-lieu fee is optional</w:t>
      </w:r>
      <w:r w:rsidR="00B8401F">
        <w:t xml:space="preserve"> and voluntary for Producers</w:t>
      </w:r>
      <w:r w:rsidRPr="00DE6F97">
        <w:t xml:space="preserve">. Because this is still a developing area of law, you should consult with your </w:t>
      </w:r>
      <w:r w:rsidR="00E56DA3">
        <w:t>c</w:t>
      </w:r>
      <w:r w:rsidRPr="00DE6F97">
        <w:t xml:space="preserve">ity </w:t>
      </w:r>
      <w:r w:rsidR="00E56DA3">
        <w:t>a</w:t>
      </w:r>
      <w:r w:rsidR="00E10C00">
        <w:t xml:space="preserve">ttorney </w:t>
      </w:r>
      <w:r w:rsidR="00437DE1">
        <w:t xml:space="preserve">or </w:t>
      </w:r>
      <w:r w:rsidR="00E56DA3">
        <w:t>c</w:t>
      </w:r>
      <w:r w:rsidR="00437DE1">
        <w:t xml:space="preserve">ounty </w:t>
      </w:r>
      <w:r w:rsidR="00E56DA3">
        <w:t>c</w:t>
      </w:r>
      <w:r w:rsidR="00E10C00">
        <w:t>ounsel</w:t>
      </w:r>
      <w:r w:rsidR="00980D70">
        <w:t xml:space="preserve"> </w:t>
      </w:r>
      <w:r w:rsidRPr="00DE6F97">
        <w:t>on Proposition 26.</w:t>
      </w:r>
    </w:p>
    <w:p w14:paraId="1CC57028" w14:textId="77777777" w:rsidR="00DE6F97" w:rsidRDefault="00DE6F97" w:rsidP="00DE6F97"/>
    <w:p w14:paraId="551AE46C" w14:textId="1285645F" w:rsidR="00D8224A" w:rsidRPr="00081984" w:rsidRDefault="00B444FA" w:rsidP="00FB0B54">
      <w:pPr>
        <w:pStyle w:val="bullets-abc"/>
        <w:spacing w:line="240" w:lineRule="auto"/>
        <w:ind w:left="1080"/>
        <w:rPr>
          <w:szCs w:val="20"/>
        </w:rPr>
      </w:pPr>
      <w:r>
        <w:t xml:space="preserve">(a) </w:t>
      </w:r>
      <w:r w:rsidR="00487B8B">
        <w:t>The Department shall establish i</w:t>
      </w:r>
      <w:r w:rsidR="00D8224A">
        <w:t xml:space="preserve">n-lieu fees </w:t>
      </w:r>
      <w:r w:rsidR="00487B8B">
        <w:t>annually</w:t>
      </w:r>
      <w:r w:rsidR="00D8224A">
        <w:t xml:space="preserve"> to cover the reasonable costs of Tobacco Waste mitigation incurred by the </w:t>
      </w:r>
      <w:r w:rsidR="0077206F">
        <w:t>[ </w:t>
      </w:r>
      <w:r w:rsidR="0077206F">
        <w:rPr>
          <w:u w:val="single"/>
        </w:rPr>
        <w:t>City</w:t>
      </w:r>
      <w:r w:rsidR="0077206F">
        <w:t xml:space="preserve"> / </w:t>
      </w:r>
      <w:r w:rsidR="0077206F">
        <w:rPr>
          <w:u w:val="double"/>
        </w:rPr>
        <w:t>County</w:t>
      </w:r>
      <w:r w:rsidR="0077206F">
        <w:t> ]</w:t>
      </w:r>
      <w:r w:rsidR="00487B8B">
        <w:t xml:space="preserve"> as provided in this </w:t>
      </w:r>
      <w:r w:rsidR="00980D70">
        <w:t>S</w:t>
      </w:r>
      <w:r w:rsidR="00487B8B">
        <w:t>ection</w:t>
      </w:r>
      <w:r w:rsidR="00D8224A">
        <w:t xml:space="preserve">. </w:t>
      </w:r>
    </w:p>
    <w:p w14:paraId="03B9F1D5" w14:textId="77777777" w:rsidR="00D8224A" w:rsidRDefault="00D8224A" w:rsidP="00FB0B54">
      <w:pPr>
        <w:pStyle w:val="bullets-abc"/>
        <w:spacing w:line="240" w:lineRule="auto"/>
        <w:ind w:left="634"/>
        <w:rPr>
          <w:szCs w:val="20"/>
        </w:rPr>
      </w:pPr>
    </w:p>
    <w:p w14:paraId="0200B299" w14:textId="703E3600" w:rsidR="0077206F" w:rsidRDefault="00B444FA" w:rsidP="00FB0B54">
      <w:pPr>
        <w:pStyle w:val="bullets-123"/>
        <w:spacing w:line="240" w:lineRule="auto"/>
        <w:ind w:left="2606" w:hanging="1526"/>
      </w:pPr>
      <w:r>
        <w:t xml:space="preserve">(1) </w:t>
      </w:r>
      <w:r w:rsidR="00D8224A" w:rsidRPr="00081984">
        <w:t>The in-lieu fee shall take</w:t>
      </w:r>
      <w:r w:rsidR="0077206F">
        <w:t xml:space="preserve"> the following</w:t>
      </w:r>
      <w:r w:rsidR="00D8224A" w:rsidRPr="00081984">
        <w:t xml:space="preserve"> into account</w:t>
      </w:r>
      <w:r w:rsidR="0077206F">
        <w:t>:</w:t>
      </w:r>
    </w:p>
    <w:p w14:paraId="258308A0" w14:textId="77777777" w:rsidR="0077206F" w:rsidRDefault="0077206F" w:rsidP="00FB0B54">
      <w:pPr>
        <w:pStyle w:val="bullets-123"/>
        <w:spacing w:line="240" w:lineRule="auto"/>
        <w:ind w:firstLine="0"/>
      </w:pPr>
    </w:p>
    <w:p w14:paraId="7440C823" w14:textId="40AF7551" w:rsidR="00222F5B" w:rsidRDefault="00222F5B" w:rsidP="00FB0B54">
      <w:pPr>
        <w:pStyle w:val="bullets-123"/>
        <w:spacing w:line="240" w:lineRule="auto"/>
        <w:ind w:left="1800"/>
      </w:pPr>
      <w:r w:rsidRPr="00222F5B">
        <w:t>(i</w:t>
      </w:r>
      <w:r>
        <w:t>) T</w:t>
      </w:r>
      <w:r w:rsidR="00D8224A" w:rsidRPr="00081984">
        <w:t xml:space="preserve">he total </w:t>
      </w:r>
      <w:r w:rsidR="00956FAB">
        <w:t xml:space="preserve">budgeted </w:t>
      </w:r>
      <w:r w:rsidR="00D8224A" w:rsidRPr="00081984">
        <w:t>costs</w:t>
      </w:r>
      <w:r w:rsidR="00956FAB">
        <w:t xml:space="preserve"> to be</w:t>
      </w:r>
      <w:r w:rsidR="00D8224A" w:rsidRPr="00081984">
        <w:t xml:space="preserve"> incurred by </w:t>
      </w:r>
      <w:r w:rsidR="0077206F">
        <w:t>[ </w:t>
      </w:r>
      <w:r w:rsidR="0077206F">
        <w:rPr>
          <w:u w:val="single"/>
        </w:rPr>
        <w:t>City</w:t>
      </w:r>
      <w:r w:rsidR="0077206F">
        <w:t xml:space="preserve"> / </w:t>
      </w:r>
      <w:r w:rsidR="0077206F">
        <w:rPr>
          <w:u w:val="double"/>
        </w:rPr>
        <w:t>County</w:t>
      </w:r>
      <w:r w:rsidR="0077206F">
        <w:t> ]</w:t>
      </w:r>
      <w:r w:rsidR="00D8224A" w:rsidRPr="00081984">
        <w:t xml:space="preserve"> </w:t>
      </w:r>
      <w:r w:rsidR="00E426FC">
        <w:t xml:space="preserve">in that year </w:t>
      </w:r>
      <w:r w:rsidR="00D8224A">
        <w:t>to mitigate Tobacco Waste</w:t>
      </w:r>
      <w:r w:rsidR="00572D51">
        <w:t xml:space="preserve"> attributable to Producers choosing to pay the in-lieu fee</w:t>
      </w:r>
      <w:r w:rsidR="0077206F">
        <w:t>;</w:t>
      </w:r>
    </w:p>
    <w:p w14:paraId="49FC28A7" w14:textId="77777777" w:rsidR="00222F5B" w:rsidRDefault="00222F5B" w:rsidP="00FB0B54">
      <w:pPr>
        <w:pStyle w:val="bullets-123"/>
        <w:spacing w:line="240" w:lineRule="auto"/>
        <w:ind w:left="1800"/>
      </w:pPr>
    </w:p>
    <w:p w14:paraId="7CEDA7E3" w14:textId="1E886D0F" w:rsidR="00956FAB" w:rsidRDefault="00956FAB" w:rsidP="00FB0B54">
      <w:pPr>
        <w:pStyle w:val="bullets-123"/>
        <w:spacing w:line="240" w:lineRule="auto"/>
        <w:ind w:left="1800"/>
      </w:pPr>
      <w:r>
        <w:t>(iii) T</w:t>
      </w:r>
      <w:r w:rsidRPr="00081984">
        <w:t xml:space="preserve">he amount of Filtered Tobacco Products that are sold in the </w:t>
      </w:r>
      <w:r>
        <w:t>[ </w:t>
      </w:r>
      <w:r>
        <w:rPr>
          <w:u w:val="single"/>
        </w:rPr>
        <w:t>City</w:t>
      </w:r>
      <w:r>
        <w:t xml:space="preserve"> / </w:t>
      </w:r>
      <w:r>
        <w:rPr>
          <w:u w:val="double"/>
        </w:rPr>
        <w:t>County</w:t>
      </w:r>
      <w:r>
        <w:t> ] under a Producer’s Brand or Brands</w:t>
      </w:r>
      <w:r w:rsidR="00E56DA3">
        <w:t>;</w:t>
      </w:r>
      <w:r>
        <w:t xml:space="preserve"> </w:t>
      </w:r>
      <w:r w:rsidR="00E56DA3">
        <w:t>and</w:t>
      </w:r>
    </w:p>
    <w:p w14:paraId="17771EBC" w14:textId="77777777" w:rsidR="00956FAB" w:rsidRDefault="00956FAB" w:rsidP="00FB0B54">
      <w:pPr>
        <w:pStyle w:val="bullets-123"/>
        <w:spacing w:line="240" w:lineRule="auto"/>
        <w:ind w:left="1800"/>
      </w:pPr>
    </w:p>
    <w:p w14:paraId="19384A87" w14:textId="41EA8125" w:rsidR="00222F5B" w:rsidRDefault="00222F5B" w:rsidP="00FB0B54">
      <w:pPr>
        <w:pStyle w:val="bullets-123"/>
        <w:spacing w:line="240" w:lineRule="auto"/>
        <w:ind w:left="1800"/>
      </w:pPr>
      <w:r>
        <w:t xml:space="preserve">(ii) </w:t>
      </w:r>
      <w:r w:rsidR="00D8224A">
        <w:t xml:space="preserve">The </w:t>
      </w:r>
      <w:r w:rsidR="00D8224A" w:rsidRPr="00081984">
        <w:t xml:space="preserve">total amount of Filtered Tobacco Products sold in </w:t>
      </w:r>
      <w:r w:rsidR="0077206F">
        <w:t>[ </w:t>
      </w:r>
      <w:r w:rsidR="0077206F">
        <w:rPr>
          <w:u w:val="single"/>
        </w:rPr>
        <w:t>City</w:t>
      </w:r>
      <w:r w:rsidR="0077206F">
        <w:t xml:space="preserve"> / </w:t>
      </w:r>
      <w:r w:rsidR="0077206F">
        <w:rPr>
          <w:u w:val="double"/>
        </w:rPr>
        <w:t>County</w:t>
      </w:r>
      <w:r w:rsidR="0077206F">
        <w:t> ]</w:t>
      </w:r>
      <w:r w:rsidR="00572D51">
        <w:t xml:space="preserve"> by Producers choosing to pay the in-lieu fee</w:t>
      </w:r>
      <w:r w:rsidR="00E56DA3">
        <w:t>.</w:t>
      </w:r>
      <w:r>
        <w:t xml:space="preserve"> </w:t>
      </w:r>
    </w:p>
    <w:p w14:paraId="0F7F2FC1" w14:textId="590E7917" w:rsidR="00D8224A" w:rsidRDefault="00D8224A" w:rsidP="00FB0B54">
      <w:pPr>
        <w:pStyle w:val="bullets-123"/>
        <w:spacing w:line="240" w:lineRule="auto"/>
        <w:ind w:left="1440" w:firstLine="0"/>
      </w:pPr>
    </w:p>
    <w:p w14:paraId="6DBF5A51" w14:textId="38ADF1C9" w:rsidR="00154536" w:rsidRDefault="00154536" w:rsidP="00FB0B54">
      <w:pPr>
        <w:pStyle w:val="bullets-123"/>
        <w:spacing w:line="240" w:lineRule="auto"/>
        <w:ind w:left="1440"/>
      </w:pPr>
      <w:r>
        <w:t xml:space="preserve">(2) </w:t>
      </w:r>
      <w:r w:rsidR="00D8224A" w:rsidRPr="00081984">
        <w:t xml:space="preserve">The </w:t>
      </w:r>
      <w:r w:rsidR="00487B8B">
        <w:t xml:space="preserve">Department shall calculate the </w:t>
      </w:r>
      <w:r w:rsidR="00D8224A" w:rsidRPr="00081984">
        <w:t xml:space="preserve">in-lieu fee according to the following formula: </w:t>
      </w:r>
    </w:p>
    <w:p w14:paraId="6B58F5D9" w14:textId="77777777" w:rsidR="00FB0B54" w:rsidRDefault="00FB0B54" w:rsidP="00FB0B54">
      <w:pPr>
        <w:pStyle w:val="bullets-123"/>
        <w:spacing w:line="240" w:lineRule="auto"/>
        <w:ind w:left="1440"/>
      </w:pPr>
    </w:p>
    <w:p w14:paraId="7E2C0D33" w14:textId="57D9B255" w:rsidR="00956FAB" w:rsidRPr="00FB0B54" w:rsidRDefault="00D8224A" w:rsidP="009A5DD2">
      <w:pPr>
        <w:pStyle w:val="bullets-123"/>
        <w:pBdr>
          <w:top w:val="single" w:sz="4" w:space="7" w:color="auto"/>
          <w:left w:val="single" w:sz="4" w:space="7" w:color="auto"/>
          <w:bottom w:val="single" w:sz="4" w:space="6" w:color="auto"/>
          <w:right w:val="single" w:sz="4" w:space="0" w:color="auto"/>
        </w:pBdr>
        <w:spacing w:line="240" w:lineRule="auto"/>
        <w:ind w:left="1584" w:firstLine="0"/>
        <w:rPr>
          <w:rFonts w:ascii="Arial" w:hAnsi="Arial" w:cs="Arial"/>
          <w:sz w:val="20"/>
          <w:szCs w:val="20"/>
        </w:rPr>
      </w:pPr>
      <w:r w:rsidRPr="00FB0B54">
        <w:rPr>
          <w:rFonts w:ascii="Arial" w:hAnsi="Arial" w:cs="Arial"/>
          <w:sz w:val="20"/>
          <w:szCs w:val="20"/>
        </w:rPr>
        <w:t>Total</w:t>
      </w:r>
      <w:r w:rsidR="00487B8B" w:rsidRPr="00FB0B54">
        <w:rPr>
          <w:rFonts w:ascii="Arial" w:hAnsi="Arial" w:cs="Arial"/>
          <w:sz w:val="20"/>
          <w:szCs w:val="20"/>
        </w:rPr>
        <w:t xml:space="preserve"> budgeted</w:t>
      </w:r>
      <w:r w:rsidRPr="00FB0B54">
        <w:rPr>
          <w:rFonts w:ascii="Arial" w:hAnsi="Arial" w:cs="Arial"/>
          <w:sz w:val="20"/>
          <w:szCs w:val="20"/>
        </w:rPr>
        <w:t xml:space="preserve"> costs</w:t>
      </w:r>
      <w:r w:rsidR="00E10C00" w:rsidRPr="00FB0B54">
        <w:rPr>
          <w:rFonts w:ascii="Arial" w:hAnsi="Arial" w:cs="Arial"/>
          <w:sz w:val="20"/>
          <w:szCs w:val="20"/>
        </w:rPr>
        <w:t xml:space="preserve"> </w:t>
      </w:r>
      <w:r w:rsidR="00487B8B" w:rsidRPr="00FB0B54">
        <w:rPr>
          <w:rFonts w:ascii="Arial" w:hAnsi="Arial" w:cs="Arial"/>
          <w:sz w:val="20"/>
          <w:szCs w:val="20"/>
        </w:rPr>
        <w:t>to be</w:t>
      </w:r>
      <w:r w:rsidRPr="00FB0B54">
        <w:rPr>
          <w:rFonts w:ascii="Arial" w:hAnsi="Arial" w:cs="Arial"/>
          <w:sz w:val="20"/>
          <w:szCs w:val="20"/>
        </w:rPr>
        <w:t xml:space="preserve"> incurred by </w:t>
      </w:r>
      <w:r w:rsidR="0077206F" w:rsidRPr="00FB0B54">
        <w:rPr>
          <w:rFonts w:ascii="Arial" w:hAnsi="Arial" w:cs="Arial"/>
          <w:sz w:val="20"/>
          <w:szCs w:val="20"/>
        </w:rPr>
        <w:t>[ </w:t>
      </w:r>
      <w:r w:rsidR="0077206F" w:rsidRPr="00FB0B54">
        <w:rPr>
          <w:rFonts w:ascii="Arial" w:hAnsi="Arial" w:cs="Arial"/>
          <w:sz w:val="20"/>
          <w:szCs w:val="20"/>
          <w:u w:val="single"/>
        </w:rPr>
        <w:t>City</w:t>
      </w:r>
      <w:r w:rsidR="0077206F" w:rsidRPr="00FB0B54">
        <w:rPr>
          <w:rFonts w:ascii="Arial" w:hAnsi="Arial" w:cs="Arial"/>
          <w:sz w:val="20"/>
          <w:szCs w:val="20"/>
        </w:rPr>
        <w:t xml:space="preserve"> / </w:t>
      </w:r>
      <w:r w:rsidR="0077206F" w:rsidRPr="00FB0B54">
        <w:rPr>
          <w:rFonts w:ascii="Arial" w:hAnsi="Arial" w:cs="Arial"/>
          <w:sz w:val="20"/>
          <w:szCs w:val="20"/>
          <w:u w:val="double"/>
        </w:rPr>
        <w:t>County</w:t>
      </w:r>
      <w:r w:rsidR="0077206F" w:rsidRPr="00FB0B54">
        <w:rPr>
          <w:rFonts w:ascii="Arial" w:hAnsi="Arial" w:cs="Arial"/>
          <w:sz w:val="20"/>
          <w:szCs w:val="20"/>
        </w:rPr>
        <w:t> ]</w:t>
      </w:r>
      <w:r w:rsidR="00487B8B" w:rsidRPr="00FB0B54">
        <w:rPr>
          <w:rFonts w:ascii="Arial" w:hAnsi="Arial" w:cs="Arial"/>
          <w:sz w:val="20"/>
          <w:szCs w:val="20"/>
        </w:rPr>
        <w:t xml:space="preserve"> in that year</w:t>
      </w:r>
      <w:r w:rsidR="00956FAB" w:rsidRPr="00FB0B54">
        <w:rPr>
          <w:rFonts w:ascii="Arial" w:hAnsi="Arial" w:cs="Arial"/>
          <w:sz w:val="20"/>
          <w:szCs w:val="20"/>
        </w:rPr>
        <w:t xml:space="preserve"> </w:t>
      </w:r>
      <w:r w:rsidR="00E426FC">
        <w:rPr>
          <w:rFonts w:ascii="Arial" w:hAnsi="Arial" w:cs="Arial"/>
          <w:sz w:val="20"/>
          <w:szCs w:val="20"/>
        </w:rPr>
        <w:t>to mitigate Tobacco Waste</w:t>
      </w:r>
      <w:r w:rsidR="009A5DD2">
        <w:rPr>
          <w:rFonts w:ascii="Arial" w:hAnsi="Arial" w:cs="Arial"/>
          <w:sz w:val="20"/>
          <w:szCs w:val="20"/>
        </w:rPr>
        <w:t xml:space="preserve"> </w:t>
      </w:r>
      <w:r w:rsidR="00956FAB" w:rsidRPr="00FB0B54">
        <w:rPr>
          <w:rFonts w:ascii="Arial" w:hAnsi="Arial" w:cs="Arial"/>
          <w:sz w:val="20"/>
          <w:szCs w:val="20"/>
        </w:rPr>
        <w:t>attributable to Producers choosing to pay the in-lieu fee</w:t>
      </w:r>
      <w:r w:rsidR="0077206F" w:rsidRPr="00FB0B54">
        <w:rPr>
          <w:rFonts w:ascii="Arial" w:hAnsi="Arial" w:cs="Arial"/>
          <w:sz w:val="20"/>
          <w:szCs w:val="20"/>
        </w:rPr>
        <w:t xml:space="preserve"> </w:t>
      </w:r>
    </w:p>
    <w:p w14:paraId="4A2CEC52" w14:textId="4E5F8353" w:rsidR="00956FAB" w:rsidRPr="00FB0B54" w:rsidRDefault="00D8224A" w:rsidP="009A5DD2">
      <w:pPr>
        <w:pStyle w:val="bullets-123"/>
        <w:pBdr>
          <w:top w:val="single" w:sz="4" w:space="7" w:color="auto"/>
          <w:left w:val="single" w:sz="4" w:space="7" w:color="auto"/>
          <w:bottom w:val="single" w:sz="4" w:space="6" w:color="auto"/>
          <w:right w:val="single" w:sz="4" w:space="0" w:color="auto"/>
        </w:pBdr>
        <w:spacing w:line="240" w:lineRule="auto"/>
        <w:ind w:left="1584" w:firstLine="0"/>
        <w:rPr>
          <w:rFonts w:ascii="Arial" w:hAnsi="Arial" w:cs="Arial"/>
          <w:sz w:val="20"/>
          <w:szCs w:val="20"/>
        </w:rPr>
      </w:pPr>
      <w:r w:rsidRPr="00FB0B54">
        <w:rPr>
          <w:rFonts w:ascii="Arial" w:eastAsia="Calibri" w:hAnsi="Arial" w:cs="Arial"/>
          <w:sz w:val="20"/>
          <w:szCs w:val="20"/>
        </w:rPr>
        <w:t>×</w:t>
      </w:r>
      <w:r w:rsidRPr="00FB0B54">
        <w:rPr>
          <w:rFonts w:ascii="Arial" w:hAnsi="Arial" w:cs="Arial"/>
          <w:sz w:val="20"/>
          <w:szCs w:val="20"/>
        </w:rPr>
        <w:t xml:space="preserve"> </w:t>
      </w:r>
    </w:p>
    <w:p w14:paraId="62C42BFD" w14:textId="77777777" w:rsidR="009C2F26" w:rsidRPr="00FB0B54" w:rsidRDefault="00E10C00" w:rsidP="009A5DD2">
      <w:pPr>
        <w:pStyle w:val="bullets-123"/>
        <w:pBdr>
          <w:top w:val="single" w:sz="4" w:space="7" w:color="auto"/>
          <w:left w:val="single" w:sz="4" w:space="7" w:color="auto"/>
          <w:bottom w:val="single" w:sz="4" w:space="6" w:color="auto"/>
          <w:right w:val="single" w:sz="4" w:space="0" w:color="auto"/>
        </w:pBdr>
        <w:spacing w:line="240" w:lineRule="auto"/>
        <w:ind w:left="1584" w:firstLine="0"/>
        <w:rPr>
          <w:rFonts w:ascii="Arial" w:hAnsi="Arial" w:cs="Arial"/>
          <w:sz w:val="20"/>
          <w:szCs w:val="20"/>
        </w:rPr>
      </w:pPr>
      <w:r w:rsidRPr="00FB0B54">
        <w:rPr>
          <w:rFonts w:ascii="Arial" w:hAnsi="Arial" w:cs="Arial"/>
          <w:sz w:val="20"/>
          <w:szCs w:val="20"/>
        </w:rPr>
        <w:t>A</w:t>
      </w:r>
      <w:r w:rsidR="00956FAB" w:rsidRPr="00FB0B54">
        <w:rPr>
          <w:rFonts w:ascii="Arial" w:hAnsi="Arial" w:cs="Arial"/>
          <w:sz w:val="20"/>
          <w:szCs w:val="20"/>
        </w:rPr>
        <w:t>mount of Filtered Tobacco Products that are sold in the [ </w:t>
      </w:r>
      <w:r w:rsidR="00956FAB" w:rsidRPr="00FB0B54">
        <w:rPr>
          <w:rFonts w:ascii="Arial" w:hAnsi="Arial" w:cs="Arial"/>
          <w:sz w:val="20"/>
          <w:szCs w:val="20"/>
          <w:u w:val="single"/>
        </w:rPr>
        <w:t>City</w:t>
      </w:r>
      <w:r w:rsidR="00956FAB" w:rsidRPr="00FB0B54">
        <w:rPr>
          <w:rFonts w:ascii="Arial" w:hAnsi="Arial" w:cs="Arial"/>
          <w:sz w:val="20"/>
          <w:szCs w:val="20"/>
        </w:rPr>
        <w:t xml:space="preserve"> / </w:t>
      </w:r>
      <w:r w:rsidR="00956FAB" w:rsidRPr="00FB0B54">
        <w:rPr>
          <w:rFonts w:ascii="Arial" w:hAnsi="Arial" w:cs="Arial"/>
          <w:sz w:val="20"/>
          <w:szCs w:val="20"/>
          <w:u w:val="double"/>
        </w:rPr>
        <w:t>County</w:t>
      </w:r>
      <w:r w:rsidR="00956FAB" w:rsidRPr="00FB0B54">
        <w:rPr>
          <w:rFonts w:ascii="Arial" w:hAnsi="Arial" w:cs="Arial"/>
          <w:sz w:val="20"/>
          <w:szCs w:val="20"/>
        </w:rPr>
        <w:t> ] under a Producer’</w:t>
      </w:r>
      <w:r w:rsidR="00956FAB" w:rsidRPr="00FB0B54">
        <w:rPr>
          <w:rFonts w:ascii="Arial" w:eastAsia="Calibri" w:hAnsi="Arial" w:cs="Arial"/>
          <w:sz w:val="20"/>
          <w:szCs w:val="20"/>
        </w:rPr>
        <w:t>s</w:t>
      </w:r>
      <w:r w:rsidR="00956FAB" w:rsidRPr="00FB0B54">
        <w:rPr>
          <w:rFonts w:ascii="Arial" w:hAnsi="Arial" w:cs="Arial"/>
          <w:sz w:val="20"/>
          <w:szCs w:val="20"/>
        </w:rPr>
        <w:t xml:space="preserve"> </w:t>
      </w:r>
      <w:r w:rsidR="00956FAB" w:rsidRPr="00FB0B54">
        <w:rPr>
          <w:rFonts w:ascii="Arial" w:eastAsia="Calibri" w:hAnsi="Arial" w:cs="Arial"/>
          <w:sz w:val="20"/>
          <w:szCs w:val="20"/>
        </w:rPr>
        <w:t>Brand</w:t>
      </w:r>
      <w:r w:rsidR="00956FAB" w:rsidRPr="00FB0B54">
        <w:rPr>
          <w:rFonts w:ascii="Arial" w:hAnsi="Arial" w:cs="Arial"/>
          <w:sz w:val="20"/>
          <w:szCs w:val="20"/>
        </w:rPr>
        <w:t xml:space="preserve"> </w:t>
      </w:r>
      <w:r w:rsidR="00956FAB" w:rsidRPr="00FB0B54">
        <w:rPr>
          <w:rFonts w:ascii="Arial" w:eastAsia="Calibri" w:hAnsi="Arial" w:cs="Arial"/>
          <w:sz w:val="20"/>
          <w:szCs w:val="20"/>
        </w:rPr>
        <w:t>or</w:t>
      </w:r>
      <w:r w:rsidR="00956FAB" w:rsidRPr="00FB0B54">
        <w:rPr>
          <w:rFonts w:ascii="Arial" w:hAnsi="Arial" w:cs="Arial"/>
          <w:sz w:val="20"/>
          <w:szCs w:val="20"/>
        </w:rPr>
        <w:t xml:space="preserve"> </w:t>
      </w:r>
      <w:r w:rsidR="00956FAB" w:rsidRPr="00FB0B54">
        <w:rPr>
          <w:rFonts w:ascii="Arial" w:eastAsia="Calibri" w:hAnsi="Arial" w:cs="Arial"/>
          <w:sz w:val="20"/>
          <w:szCs w:val="20"/>
        </w:rPr>
        <w:t>Brands</w:t>
      </w:r>
      <w:r w:rsidR="00A93431" w:rsidRPr="00FB0B54">
        <w:rPr>
          <w:rFonts w:ascii="Arial" w:hAnsi="Arial" w:cs="Arial"/>
          <w:sz w:val="20"/>
          <w:szCs w:val="20"/>
        </w:rPr>
        <w:t xml:space="preserve"> </w:t>
      </w:r>
    </w:p>
    <w:p w14:paraId="32A4DF60" w14:textId="77777777" w:rsidR="009C2F26" w:rsidRPr="00FB0B54" w:rsidRDefault="00A93431" w:rsidP="009A5DD2">
      <w:pPr>
        <w:pStyle w:val="bullets-123"/>
        <w:pBdr>
          <w:top w:val="single" w:sz="4" w:space="7" w:color="auto"/>
          <w:left w:val="single" w:sz="4" w:space="7" w:color="auto"/>
          <w:bottom w:val="single" w:sz="4" w:space="6" w:color="auto"/>
          <w:right w:val="single" w:sz="4" w:space="0" w:color="auto"/>
        </w:pBdr>
        <w:spacing w:line="240" w:lineRule="auto"/>
        <w:ind w:left="1584" w:firstLine="0"/>
        <w:rPr>
          <w:rFonts w:ascii="Arial" w:hAnsi="Arial" w:cs="Arial"/>
          <w:sz w:val="20"/>
          <w:szCs w:val="20"/>
        </w:rPr>
      </w:pPr>
      <w:r w:rsidRPr="00FB0B54">
        <w:rPr>
          <w:rFonts w:ascii="Arial" w:eastAsia="Calibri" w:hAnsi="Arial" w:cs="Arial"/>
          <w:sz w:val="20"/>
          <w:szCs w:val="20"/>
        </w:rPr>
        <w:t>÷</w:t>
      </w:r>
      <w:r w:rsidRPr="00FB0B54">
        <w:rPr>
          <w:rFonts w:ascii="Arial" w:hAnsi="Arial" w:cs="Arial"/>
          <w:sz w:val="20"/>
          <w:szCs w:val="20"/>
        </w:rPr>
        <w:t xml:space="preserve"> </w:t>
      </w:r>
    </w:p>
    <w:p w14:paraId="1D57BB82" w14:textId="2C644191" w:rsidR="00D8224A" w:rsidRPr="00FB0B54" w:rsidRDefault="00956FAB" w:rsidP="009A5DD2">
      <w:pPr>
        <w:pStyle w:val="bullets-123"/>
        <w:pBdr>
          <w:top w:val="single" w:sz="4" w:space="7" w:color="auto"/>
          <w:left w:val="single" w:sz="4" w:space="7" w:color="auto"/>
          <w:bottom w:val="single" w:sz="4" w:space="6" w:color="auto"/>
          <w:right w:val="single" w:sz="4" w:space="0" w:color="auto"/>
        </w:pBdr>
        <w:spacing w:line="240" w:lineRule="auto"/>
        <w:ind w:left="1584" w:firstLine="0"/>
        <w:rPr>
          <w:rFonts w:ascii="Arial" w:hAnsi="Arial" w:cs="Arial"/>
          <w:sz w:val="20"/>
          <w:szCs w:val="20"/>
        </w:rPr>
      </w:pPr>
      <w:r w:rsidRPr="00FB0B54">
        <w:rPr>
          <w:rFonts w:ascii="Arial" w:hAnsi="Arial" w:cs="Arial"/>
          <w:sz w:val="20"/>
          <w:szCs w:val="20"/>
        </w:rPr>
        <w:t>Total amount of Filtered Tobacco Products sold in [ </w:t>
      </w:r>
      <w:r w:rsidRPr="00FB0B54">
        <w:rPr>
          <w:rFonts w:ascii="Arial" w:hAnsi="Arial" w:cs="Arial"/>
          <w:sz w:val="20"/>
          <w:szCs w:val="20"/>
          <w:u w:val="single"/>
        </w:rPr>
        <w:t>City</w:t>
      </w:r>
      <w:r w:rsidRPr="00FB0B54">
        <w:rPr>
          <w:rFonts w:ascii="Arial" w:hAnsi="Arial" w:cs="Arial"/>
          <w:sz w:val="20"/>
          <w:szCs w:val="20"/>
        </w:rPr>
        <w:t xml:space="preserve"> / </w:t>
      </w:r>
      <w:r w:rsidRPr="00FB0B54">
        <w:rPr>
          <w:rFonts w:ascii="Arial" w:hAnsi="Arial" w:cs="Arial"/>
          <w:sz w:val="20"/>
          <w:szCs w:val="20"/>
          <w:u w:val="double"/>
        </w:rPr>
        <w:t>County</w:t>
      </w:r>
      <w:r w:rsidRPr="00FB0B54">
        <w:rPr>
          <w:rFonts w:ascii="Arial" w:hAnsi="Arial" w:cs="Arial"/>
          <w:sz w:val="20"/>
          <w:szCs w:val="20"/>
        </w:rPr>
        <w:t> ] by Producers choosing to pay the in-lieu fee</w:t>
      </w:r>
    </w:p>
    <w:p w14:paraId="68353876" w14:textId="2D14789F" w:rsidR="00A93431" w:rsidRDefault="00A93431" w:rsidP="00386DEF">
      <w:pPr>
        <w:pStyle w:val="bullets-123"/>
        <w:ind w:left="1440"/>
      </w:pPr>
    </w:p>
    <w:p w14:paraId="098312A3" w14:textId="0D2D5E16" w:rsidR="00572D51" w:rsidRDefault="00A93431" w:rsidP="00685243">
      <w:pPr>
        <w:pStyle w:val="commentsbox"/>
        <w:ind w:left="994"/>
      </w:pPr>
      <w:r w:rsidRPr="006B31F7">
        <w:rPr>
          <w:b/>
          <w:caps/>
        </w:rPr>
        <w:t>comment:</w:t>
      </w:r>
      <w:r>
        <w:rPr>
          <w:b/>
          <w:smallCaps/>
        </w:rPr>
        <w:t xml:space="preserve"> </w:t>
      </w:r>
      <w:r>
        <w:t>This section specifies how the in-</w:t>
      </w:r>
      <w:r w:rsidR="00572D51">
        <w:t>lieu</w:t>
      </w:r>
      <w:r>
        <w:t xml:space="preserve"> fee must be calculated. </w:t>
      </w:r>
      <w:r w:rsidR="00572D51">
        <w:t xml:space="preserve">The purpose of the in-lieu fee is to recover the costs incurred by the </w:t>
      </w:r>
      <w:r w:rsidR="00E56DA3">
        <w:t>c</w:t>
      </w:r>
      <w:r w:rsidR="00572D51">
        <w:t xml:space="preserve">ity or </w:t>
      </w:r>
      <w:r w:rsidR="00E56DA3">
        <w:t>c</w:t>
      </w:r>
      <w:r w:rsidR="00572D51">
        <w:t xml:space="preserve">ounty to mitigate Tobacco Waste generated by Producers that choose not to operate a Tobacco Litter Control Program. Thus, for the purposes of calculating the in-lieu fee, the </w:t>
      </w:r>
      <w:r w:rsidR="00E56DA3">
        <w:t>c</w:t>
      </w:r>
      <w:r w:rsidR="00572D51">
        <w:t xml:space="preserve">ity or </w:t>
      </w:r>
      <w:r w:rsidR="00E56DA3">
        <w:t>c</w:t>
      </w:r>
      <w:r w:rsidR="00572D51">
        <w:t xml:space="preserve">ounty should look </w:t>
      </w:r>
      <w:r w:rsidR="00E56DA3">
        <w:t xml:space="preserve">only </w:t>
      </w:r>
      <w:r w:rsidR="00572D51">
        <w:t>at the mitigation costs associated with the Producers choosing the in-lieu fee option.</w:t>
      </w:r>
    </w:p>
    <w:p w14:paraId="207F2D30" w14:textId="77777777" w:rsidR="00685243" w:rsidRPr="00685243" w:rsidRDefault="00685243" w:rsidP="00685243">
      <w:pPr>
        <w:pStyle w:val="BasicParagraph"/>
      </w:pPr>
    </w:p>
    <w:p w14:paraId="17524C93" w14:textId="272E7C6E" w:rsidR="00A93431" w:rsidRDefault="00572D51" w:rsidP="00A93431">
      <w:pPr>
        <w:pStyle w:val="commentsbox"/>
        <w:ind w:left="994"/>
      </w:pPr>
      <w:r>
        <w:t xml:space="preserve">For illustration, consider this example. A </w:t>
      </w:r>
      <w:r w:rsidR="00E56DA3">
        <w:t>c</w:t>
      </w:r>
      <w:r>
        <w:t xml:space="preserve">ounty budgets $100,000 to mitigate Tobacco Waste for five Producers that chose the in-lieu fee option. Producer A sells </w:t>
      </w:r>
      <w:r w:rsidR="00E56DA3">
        <w:t>four</w:t>
      </w:r>
      <w:r>
        <w:t xml:space="preserve"> units of Filtered Tobacco Products each year, but together</w:t>
      </w:r>
      <w:r w:rsidR="00E56DA3">
        <w:t>,</w:t>
      </w:r>
      <w:r>
        <w:t xml:space="preserve"> the five Producers sell a total of </w:t>
      </w:r>
      <w:r w:rsidR="00E56DA3">
        <w:t xml:space="preserve">ten </w:t>
      </w:r>
      <w:r>
        <w:t>units. Producer A’s in-lieu fee w</w:t>
      </w:r>
      <w:r w:rsidR="00E56DA3">
        <w:t>ould</w:t>
      </w:r>
      <w:r>
        <w:t xml:space="preserve"> be $100,000 </w:t>
      </w:r>
      <w:r>
        <w:rPr>
          <w:rFonts w:cs="Arial"/>
        </w:rPr>
        <w:t>×</w:t>
      </w:r>
      <w:r>
        <w:t xml:space="preserve"> (4 </w:t>
      </w:r>
      <w:r>
        <w:rPr>
          <w:rFonts w:cs="Arial"/>
        </w:rPr>
        <w:t>÷</w:t>
      </w:r>
      <w:r>
        <w:t xml:space="preserve"> 10) = $40,000.</w:t>
      </w:r>
    </w:p>
    <w:p w14:paraId="4DCE9D9E" w14:textId="77777777" w:rsidR="00A93431" w:rsidRDefault="00A93431" w:rsidP="00386DEF">
      <w:pPr>
        <w:pStyle w:val="bullets-123"/>
        <w:ind w:left="1440"/>
      </w:pPr>
    </w:p>
    <w:p w14:paraId="38EBF9E3" w14:textId="7F7B01F7" w:rsidR="00D8224A" w:rsidRDefault="009A5DD2" w:rsidP="009A5DD2">
      <w:pPr>
        <w:pStyle w:val="bullets-abc"/>
        <w:spacing w:line="240" w:lineRule="auto"/>
        <w:ind w:left="1080"/>
        <w:rPr>
          <w:szCs w:val="20"/>
        </w:rPr>
      </w:pPr>
      <w:r>
        <w:rPr>
          <w:szCs w:val="20"/>
        </w:rPr>
        <w:t xml:space="preserve"> </w:t>
      </w:r>
      <w:r w:rsidR="00154536">
        <w:rPr>
          <w:szCs w:val="20"/>
        </w:rPr>
        <w:t xml:space="preserve">(b) </w:t>
      </w:r>
      <w:r w:rsidR="00D8224A">
        <w:rPr>
          <w:szCs w:val="20"/>
        </w:rPr>
        <w:t xml:space="preserve">In-lieu fees shall be paid to the </w:t>
      </w:r>
      <w:r w:rsidR="0077206F">
        <w:t>[ </w:t>
      </w:r>
      <w:r w:rsidR="0077206F">
        <w:rPr>
          <w:u w:val="single"/>
        </w:rPr>
        <w:t>City</w:t>
      </w:r>
      <w:r w:rsidR="0077206F">
        <w:t xml:space="preserve"> / </w:t>
      </w:r>
      <w:r w:rsidR="0077206F">
        <w:rPr>
          <w:u w:val="double"/>
        </w:rPr>
        <w:t>County</w:t>
      </w:r>
      <w:r w:rsidR="0077206F">
        <w:t> ]</w:t>
      </w:r>
      <w:r w:rsidR="00D8224A">
        <w:rPr>
          <w:szCs w:val="20"/>
        </w:rPr>
        <w:t xml:space="preserve"> [</w:t>
      </w:r>
      <w:r w:rsidR="0077206F">
        <w:rPr>
          <w:szCs w:val="20"/>
        </w:rPr>
        <w:t xml:space="preserve"> </w:t>
      </w:r>
      <w:r w:rsidR="0077206F" w:rsidRPr="0077206F">
        <w:rPr>
          <w:szCs w:val="20"/>
          <w:u w:val="single"/>
        </w:rPr>
        <w:t xml:space="preserve">insert date </w:t>
      </w:r>
      <w:r w:rsidR="00D8224A" w:rsidRPr="0077206F">
        <w:rPr>
          <w:szCs w:val="20"/>
          <w:u w:val="single"/>
        </w:rPr>
        <w:t>one year after enactment</w:t>
      </w:r>
      <w:r w:rsidR="0077206F">
        <w:rPr>
          <w:szCs w:val="20"/>
        </w:rPr>
        <w:t xml:space="preserve"> </w:t>
      </w:r>
      <w:r w:rsidR="00D8224A">
        <w:rPr>
          <w:szCs w:val="20"/>
        </w:rPr>
        <w:t>] and annual</w:t>
      </w:r>
      <w:r w:rsidR="00572D51">
        <w:rPr>
          <w:szCs w:val="20"/>
        </w:rPr>
        <w:t>ly</w:t>
      </w:r>
      <w:r w:rsidR="00D8224A">
        <w:rPr>
          <w:szCs w:val="20"/>
        </w:rPr>
        <w:t xml:space="preserve"> thereafter</w:t>
      </w:r>
      <w:r w:rsidR="00572D51">
        <w:rPr>
          <w:szCs w:val="20"/>
        </w:rPr>
        <w:t xml:space="preserve"> until such time as a Producer is covered by an approved Tobacco Litter Control Program or </w:t>
      </w:r>
      <w:r w:rsidR="00437679">
        <w:rPr>
          <w:szCs w:val="20"/>
        </w:rPr>
        <w:t>the</w:t>
      </w:r>
      <w:r w:rsidR="00572D51">
        <w:rPr>
          <w:szCs w:val="20"/>
        </w:rPr>
        <w:t xml:space="preserve"> Producer ceases to </w:t>
      </w:r>
      <w:r w:rsidR="0014051E">
        <w:rPr>
          <w:szCs w:val="20"/>
        </w:rPr>
        <w:t>sell a Filtered Tobacco Product</w:t>
      </w:r>
      <w:r w:rsidR="00572D51">
        <w:rPr>
          <w:szCs w:val="20"/>
        </w:rPr>
        <w:t xml:space="preserve"> in the </w:t>
      </w:r>
      <w:r w:rsidR="00572D51">
        <w:t>[ </w:t>
      </w:r>
      <w:r w:rsidR="00572D51">
        <w:rPr>
          <w:u w:val="single"/>
        </w:rPr>
        <w:t>City</w:t>
      </w:r>
      <w:r w:rsidR="00572D51">
        <w:t xml:space="preserve"> / </w:t>
      </w:r>
      <w:r w:rsidR="00572D51">
        <w:rPr>
          <w:u w:val="double"/>
        </w:rPr>
        <w:t>County</w:t>
      </w:r>
      <w:r w:rsidR="00572D51">
        <w:t> ]</w:t>
      </w:r>
      <w:r w:rsidR="00D8224A">
        <w:rPr>
          <w:szCs w:val="20"/>
        </w:rPr>
        <w:t>.</w:t>
      </w:r>
      <w:r w:rsidR="00D8224A">
        <w:rPr>
          <w:szCs w:val="20"/>
        </w:rPr>
        <w:br/>
      </w:r>
    </w:p>
    <w:p w14:paraId="338B474C" w14:textId="460AACE7" w:rsidR="00386DEF" w:rsidRDefault="00154536" w:rsidP="009A5DD2">
      <w:pPr>
        <w:pStyle w:val="bullets-abc"/>
        <w:spacing w:line="240" w:lineRule="auto"/>
        <w:ind w:left="1080"/>
        <w:rPr>
          <w:szCs w:val="20"/>
        </w:rPr>
      </w:pPr>
      <w:r>
        <w:rPr>
          <w:szCs w:val="20"/>
        </w:rPr>
        <w:t xml:space="preserve">(c) </w:t>
      </w:r>
      <w:r w:rsidR="00D8224A">
        <w:rPr>
          <w:szCs w:val="20"/>
        </w:rPr>
        <w:t xml:space="preserve">The </w:t>
      </w:r>
      <w:r w:rsidR="0077206F">
        <w:t>[ </w:t>
      </w:r>
      <w:r w:rsidR="0077206F">
        <w:rPr>
          <w:u w:val="single"/>
        </w:rPr>
        <w:t>City</w:t>
      </w:r>
      <w:r w:rsidR="0077206F">
        <w:t xml:space="preserve"> / </w:t>
      </w:r>
      <w:r w:rsidR="0077206F">
        <w:rPr>
          <w:u w:val="double"/>
        </w:rPr>
        <w:t>County</w:t>
      </w:r>
      <w:r w:rsidR="0077206F">
        <w:t> ]</w:t>
      </w:r>
      <w:r w:rsidR="00D8224A">
        <w:rPr>
          <w:szCs w:val="20"/>
        </w:rPr>
        <w:t xml:space="preserve"> shall use the in-lieu fees </w:t>
      </w:r>
      <w:r w:rsidR="00572D51">
        <w:rPr>
          <w:szCs w:val="20"/>
        </w:rPr>
        <w:t xml:space="preserve">to recover the costs </w:t>
      </w:r>
      <w:r w:rsidR="00357352">
        <w:rPr>
          <w:szCs w:val="20"/>
        </w:rPr>
        <w:t>of</w:t>
      </w:r>
      <w:r w:rsidR="00572D51">
        <w:rPr>
          <w:szCs w:val="20"/>
        </w:rPr>
        <w:t xml:space="preserve"> </w:t>
      </w:r>
      <w:r w:rsidR="00357352">
        <w:t>Tobacco Waste mitigation</w:t>
      </w:r>
      <w:r w:rsidR="00572D51">
        <w:rPr>
          <w:szCs w:val="20"/>
        </w:rPr>
        <w:t xml:space="preserve">. </w:t>
      </w:r>
    </w:p>
    <w:p w14:paraId="7F2BECCF" w14:textId="77777777" w:rsidR="00386DEF" w:rsidRDefault="00386DEF" w:rsidP="009A5DD2">
      <w:pPr>
        <w:pStyle w:val="bullets-abc"/>
        <w:spacing w:line="240" w:lineRule="auto"/>
        <w:ind w:left="1080"/>
        <w:rPr>
          <w:szCs w:val="20"/>
        </w:rPr>
      </w:pPr>
    </w:p>
    <w:p w14:paraId="4FDE48AA" w14:textId="7797800F" w:rsidR="00D8224A" w:rsidRDefault="00386DEF" w:rsidP="009A5DD2">
      <w:pPr>
        <w:pStyle w:val="bullets-abc"/>
        <w:spacing w:line="240" w:lineRule="auto"/>
        <w:ind w:left="1080"/>
        <w:rPr>
          <w:szCs w:val="20"/>
        </w:rPr>
      </w:pPr>
      <w:r>
        <w:rPr>
          <w:szCs w:val="20"/>
        </w:rPr>
        <w:t>(d) There is hereby created the Tobacco Waste Mitigation Fund</w:t>
      </w:r>
      <w:r w:rsidR="00437679">
        <w:rPr>
          <w:szCs w:val="20"/>
        </w:rPr>
        <w:t xml:space="preserve"> in the </w:t>
      </w:r>
      <w:r w:rsidR="00055284">
        <w:t>[ </w:t>
      </w:r>
      <w:r w:rsidR="00055284">
        <w:rPr>
          <w:u w:val="single"/>
        </w:rPr>
        <w:t>City</w:t>
      </w:r>
      <w:r w:rsidR="00055284">
        <w:t xml:space="preserve"> / </w:t>
      </w:r>
      <w:r w:rsidR="00055284">
        <w:rPr>
          <w:u w:val="double"/>
        </w:rPr>
        <w:t>County</w:t>
      </w:r>
      <w:r w:rsidR="00055284">
        <w:t> ]</w:t>
      </w:r>
      <w:r w:rsidR="00055284">
        <w:rPr>
          <w:szCs w:val="20"/>
        </w:rPr>
        <w:t xml:space="preserve"> </w:t>
      </w:r>
      <w:r w:rsidR="00437679">
        <w:rPr>
          <w:szCs w:val="20"/>
        </w:rPr>
        <w:t>Treasury</w:t>
      </w:r>
      <w:r>
        <w:rPr>
          <w:szCs w:val="20"/>
        </w:rPr>
        <w:t xml:space="preserve">. </w:t>
      </w:r>
      <w:r w:rsidR="00DE6F97">
        <w:rPr>
          <w:szCs w:val="20"/>
        </w:rPr>
        <w:t>This</w:t>
      </w:r>
      <w:r w:rsidR="00DE6F97" w:rsidRPr="00D974F1">
        <w:rPr>
          <w:szCs w:val="20"/>
        </w:rPr>
        <w:t xml:space="preserve"> Fund shall be </w:t>
      </w:r>
      <w:r w:rsidR="00357352">
        <w:rPr>
          <w:szCs w:val="20"/>
        </w:rPr>
        <w:t>accounted</w:t>
      </w:r>
      <w:r w:rsidR="00DE6F97">
        <w:rPr>
          <w:szCs w:val="20"/>
        </w:rPr>
        <w:t xml:space="preserve"> separate and apart from a</w:t>
      </w:r>
      <w:r w:rsidR="00DE6F97" w:rsidRPr="00D974F1">
        <w:rPr>
          <w:szCs w:val="20"/>
        </w:rPr>
        <w:t xml:space="preserve">ll other </w:t>
      </w:r>
      <w:r w:rsidR="00DE6F97">
        <w:t>[ </w:t>
      </w:r>
      <w:r w:rsidR="00DE6F97">
        <w:rPr>
          <w:u w:val="single"/>
        </w:rPr>
        <w:t>City</w:t>
      </w:r>
      <w:r w:rsidR="00DE6F97">
        <w:t xml:space="preserve"> / </w:t>
      </w:r>
      <w:r w:rsidR="00DE6F97">
        <w:rPr>
          <w:u w:val="double"/>
        </w:rPr>
        <w:t>County</w:t>
      </w:r>
      <w:r w:rsidR="00DE6F97">
        <w:t> ]</w:t>
      </w:r>
      <w:r w:rsidR="00DE6F97">
        <w:rPr>
          <w:szCs w:val="20"/>
        </w:rPr>
        <w:t xml:space="preserve"> </w:t>
      </w:r>
      <w:r w:rsidR="00DE6F97" w:rsidRPr="00D974F1">
        <w:rPr>
          <w:szCs w:val="20"/>
        </w:rPr>
        <w:t>funds</w:t>
      </w:r>
      <w:r w:rsidR="00DE6F97">
        <w:rPr>
          <w:szCs w:val="20"/>
        </w:rPr>
        <w:t xml:space="preserve">. </w:t>
      </w:r>
      <w:r w:rsidR="00D8224A">
        <w:rPr>
          <w:szCs w:val="20"/>
        </w:rPr>
        <w:br/>
      </w:r>
    </w:p>
    <w:p w14:paraId="1D967B60" w14:textId="09A890AE" w:rsidR="00D8224A" w:rsidRDefault="00D8224A" w:rsidP="009A5DD2">
      <w:pPr>
        <w:spacing w:line="240" w:lineRule="auto"/>
        <w:ind w:left="1080" w:hanging="360"/>
        <w:rPr>
          <w:szCs w:val="20"/>
        </w:rPr>
      </w:pPr>
      <w:r>
        <w:t>(</w:t>
      </w:r>
      <w:r w:rsidR="00EB18D6">
        <w:t>e</w:t>
      </w:r>
      <w:r>
        <w:t xml:space="preserve">) </w:t>
      </w:r>
      <w:r w:rsidRPr="00D974F1">
        <w:rPr>
          <w:szCs w:val="20"/>
        </w:rPr>
        <w:t xml:space="preserve">All monies collected </w:t>
      </w:r>
      <w:r w:rsidR="00437679">
        <w:rPr>
          <w:szCs w:val="20"/>
        </w:rPr>
        <w:t>as</w:t>
      </w:r>
      <w:r w:rsidRPr="00D974F1">
        <w:rPr>
          <w:szCs w:val="20"/>
        </w:rPr>
        <w:t xml:space="preserve"> </w:t>
      </w:r>
      <w:r>
        <w:rPr>
          <w:szCs w:val="20"/>
        </w:rPr>
        <w:t>in-lieu fee</w:t>
      </w:r>
      <w:r w:rsidR="00437679">
        <w:rPr>
          <w:szCs w:val="20"/>
        </w:rPr>
        <w:t xml:space="preserve">s pursuant to this </w:t>
      </w:r>
      <w:r w:rsidR="00980D70">
        <w:rPr>
          <w:szCs w:val="20"/>
        </w:rPr>
        <w:t>S</w:t>
      </w:r>
      <w:r w:rsidR="00437679">
        <w:rPr>
          <w:szCs w:val="20"/>
        </w:rPr>
        <w:t>ection</w:t>
      </w:r>
      <w:r w:rsidRPr="00D974F1">
        <w:rPr>
          <w:szCs w:val="20"/>
        </w:rPr>
        <w:t xml:space="preserve"> shall be deposited to the credit o</w:t>
      </w:r>
      <w:r>
        <w:rPr>
          <w:szCs w:val="20"/>
        </w:rPr>
        <w:t>f</w:t>
      </w:r>
      <w:r w:rsidRPr="00D974F1">
        <w:rPr>
          <w:szCs w:val="20"/>
        </w:rPr>
        <w:t xml:space="preserve"> the </w:t>
      </w:r>
      <w:r>
        <w:rPr>
          <w:szCs w:val="20"/>
        </w:rPr>
        <w:t xml:space="preserve">Tobacco Waste Mitigation Fund. </w:t>
      </w:r>
    </w:p>
    <w:p w14:paraId="3107CEA5" w14:textId="77777777" w:rsidR="00D8224A" w:rsidRDefault="00D8224A" w:rsidP="00D8224A">
      <w:pPr>
        <w:pStyle w:val="bullets-abc"/>
        <w:rPr>
          <w:szCs w:val="20"/>
        </w:rPr>
      </w:pPr>
    </w:p>
    <w:p w14:paraId="138F4F55" w14:textId="0F4C85FA" w:rsidR="00D8224A" w:rsidRDefault="00D8224A" w:rsidP="00D8224A">
      <w:pPr>
        <w:pStyle w:val="commentsbox"/>
        <w:ind w:left="994"/>
      </w:pPr>
      <w:r w:rsidRPr="006B31F7">
        <w:rPr>
          <w:b/>
          <w:caps/>
        </w:rPr>
        <w:t>comment:</w:t>
      </w:r>
      <w:r>
        <w:rPr>
          <w:b/>
          <w:smallCaps/>
        </w:rPr>
        <w:t xml:space="preserve"> </w:t>
      </w:r>
      <w:r>
        <w:t xml:space="preserve">This provision specifies that the in-lieu fees will be placed in a new fund, the Tobacco Waste Mitigation Fund. </w:t>
      </w:r>
      <w:r w:rsidR="00C94017">
        <w:t>C</w:t>
      </w:r>
      <w:r>
        <w:t xml:space="preserve">reating a new fund ensures that in-lieu fee funds are segregated from other </w:t>
      </w:r>
      <w:r w:rsidR="00DD68BB">
        <w:t xml:space="preserve">government </w:t>
      </w:r>
      <w:r>
        <w:t>funds</w:t>
      </w:r>
      <w:r w:rsidR="00DD68BB">
        <w:t xml:space="preserve"> and</w:t>
      </w:r>
      <w:r>
        <w:t xml:space="preserve"> that they </w:t>
      </w:r>
      <w:r w:rsidR="00DD68BB">
        <w:t>are not</w:t>
      </w:r>
      <w:r>
        <w:t xml:space="preserve"> appropriated for other purposes. Your jurisdiction may prefer to deposit fees in an existing fund, such as a General Fund</w:t>
      </w:r>
      <w:r w:rsidR="00357352">
        <w:t xml:space="preserve">, but state law and this </w:t>
      </w:r>
      <w:r w:rsidR="00DD68BB">
        <w:t>O</w:t>
      </w:r>
      <w:r w:rsidR="00357352">
        <w:t>rdinance require</w:t>
      </w:r>
      <w:r w:rsidR="00361D24">
        <w:t xml:space="preserve"> that</w:t>
      </w:r>
      <w:r w:rsidR="00357352">
        <w:t xml:space="preserve"> the money be spent only for Tobacco Waste mitigation, regardless of how the funds are accounted for</w:t>
      </w:r>
      <w:r>
        <w:t xml:space="preserve">. </w:t>
      </w:r>
    </w:p>
    <w:p w14:paraId="7BE33CFA" w14:textId="77777777" w:rsidR="00D8224A" w:rsidRDefault="00D8224A" w:rsidP="00D8224A"/>
    <w:p w14:paraId="3C160445" w14:textId="646A491D" w:rsidR="0062545C" w:rsidRDefault="0062545C" w:rsidP="00115E8A">
      <w:pPr>
        <w:pStyle w:val="BasicParagraph"/>
        <w:rPr>
          <w:b/>
        </w:rPr>
      </w:pPr>
    </w:p>
    <w:p w14:paraId="2DFAB5CE" w14:textId="05BC942D" w:rsidR="00815B2D" w:rsidRPr="00F97F48" w:rsidRDefault="00C75528" w:rsidP="00DB5013">
      <w:pPr>
        <w:pStyle w:val="Heading3"/>
        <w:spacing w:line="240" w:lineRule="auto"/>
      </w:pPr>
      <w:r w:rsidRPr="00D0036F">
        <w:rPr>
          <w:b/>
        </w:rPr>
        <w:t>Sec. [ ____ </w:t>
      </w:r>
      <w:r w:rsidRPr="00BF2B76">
        <w:rPr>
          <w:b/>
        </w:rPr>
        <w:t>(*</w:t>
      </w:r>
      <w:r w:rsidR="0062545C" w:rsidRPr="00BF2B76">
        <w:rPr>
          <w:b/>
        </w:rPr>
        <w:t>6</w:t>
      </w:r>
      <w:r w:rsidRPr="00BF2B76">
        <w:rPr>
          <w:b/>
        </w:rPr>
        <w:t xml:space="preserve">) ]. </w:t>
      </w:r>
      <w:r w:rsidR="00D20D7F" w:rsidRPr="00BF2B76">
        <w:rPr>
          <w:b/>
        </w:rPr>
        <w:t>LIST OF PRODUCERS</w:t>
      </w:r>
      <w:r w:rsidRPr="00BF2B76">
        <w:rPr>
          <w:b/>
        </w:rPr>
        <w:t>.</w:t>
      </w:r>
      <w:r w:rsidRPr="00C33F0D">
        <w:t xml:space="preserve"> </w:t>
      </w:r>
      <w:r w:rsidR="00D20D7F" w:rsidRPr="00C33F0D">
        <w:rPr>
          <w:rFonts w:ascii="Times New Roman" w:hAnsi="Times New Roman"/>
        </w:rPr>
        <w:t>T</w:t>
      </w:r>
      <w:r w:rsidR="00C33F0D">
        <w:rPr>
          <w:rFonts w:ascii="Times New Roman" w:hAnsi="Times New Roman"/>
        </w:rPr>
        <w:t>he D</w:t>
      </w:r>
      <w:r w:rsidR="00D20D7F" w:rsidRPr="00C33F0D">
        <w:rPr>
          <w:rFonts w:ascii="Times New Roman" w:hAnsi="Times New Roman"/>
        </w:rPr>
        <w:t xml:space="preserve">epartment shall </w:t>
      </w:r>
      <w:r w:rsidR="00C944A2">
        <w:rPr>
          <w:rFonts w:ascii="Times New Roman" w:hAnsi="Times New Roman"/>
        </w:rPr>
        <w:t xml:space="preserve">maintain </w:t>
      </w:r>
      <w:r w:rsidR="00C33F0D">
        <w:rPr>
          <w:rFonts w:ascii="Times New Roman" w:hAnsi="Times New Roman"/>
        </w:rPr>
        <w:t>on its website a list of all P</w:t>
      </w:r>
      <w:r w:rsidR="00D20D7F" w:rsidRPr="00C33F0D">
        <w:rPr>
          <w:rFonts w:ascii="Times New Roman" w:hAnsi="Times New Roman"/>
        </w:rPr>
        <w:t xml:space="preserve">roducers participating in </w:t>
      </w:r>
      <w:r w:rsidR="00936C90">
        <w:rPr>
          <w:rFonts w:ascii="Times New Roman" w:hAnsi="Times New Roman"/>
        </w:rPr>
        <w:t>Tobacco Litter Control</w:t>
      </w:r>
      <w:r w:rsidR="00C17FE5">
        <w:rPr>
          <w:rFonts w:ascii="Times New Roman" w:hAnsi="Times New Roman"/>
        </w:rPr>
        <w:t xml:space="preserve"> P</w:t>
      </w:r>
      <w:r w:rsidR="00C33F0D">
        <w:rPr>
          <w:rFonts w:ascii="Times New Roman" w:hAnsi="Times New Roman"/>
        </w:rPr>
        <w:t xml:space="preserve">rograms approved by the Department </w:t>
      </w:r>
      <w:r w:rsidR="00C17FE5">
        <w:rPr>
          <w:rFonts w:ascii="Times New Roman" w:hAnsi="Times New Roman"/>
        </w:rPr>
        <w:t xml:space="preserve">or paying in-lieu fees to the </w:t>
      </w:r>
      <w:r w:rsidR="00C17FE5" w:rsidRPr="00CE4786">
        <w:rPr>
          <w:rFonts w:ascii="Times New Roman" w:hAnsi="Times New Roman"/>
        </w:rPr>
        <w:t xml:space="preserve">Department, </w:t>
      </w:r>
      <w:r w:rsidR="00C33F0D" w:rsidRPr="00CE4786">
        <w:rPr>
          <w:rFonts w:ascii="Times New Roman" w:hAnsi="Times New Roman"/>
        </w:rPr>
        <w:t>and a list of all Producers the D</w:t>
      </w:r>
      <w:r w:rsidR="00D20D7F" w:rsidRPr="00CE4786">
        <w:rPr>
          <w:rFonts w:ascii="Times New Roman" w:hAnsi="Times New Roman"/>
        </w:rPr>
        <w:t xml:space="preserve">epartment has identified as noncompliant with this </w:t>
      </w:r>
      <w:r w:rsidR="00CE4786" w:rsidRPr="006468D2">
        <w:rPr>
          <w:rFonts w:ascii="Times New Roman" w:hAnsi="Times New Roman"/>
        </w:rPr>
        <w:t>[ </w:t>
      </w:r>
      <w:r w:rsidR="00CE4786" w:rsidRPr="006468D2">
        <w:rPr>
          <w:rFonts w:ascii="Times New Roman" w:hAnsi="Times New Roman"/>
          <w:u w:val="single"/>
        </w:rPr>
        <w:t>article</w:t>
      </w:r>
      <w:r w:rsidR="00CE4786" w:rsidRPr="006468D2">
        <w:rPr>
          <w:rFonts w:ascii="Times New Roman" w:hAnsi="Times New Roman"/>
        </w:rPr>
        <w:t xml:space="preserve"> / </w:t>
      </w:r>
      <w:r w:rsidR="00CE4786" w:rsidRPr="006468D2">
        <w:rPr>
          <w:rFonts w:ascii="Times New Roman" w:hAnsi="Times New Roman"/>
          <w:u w:val="double"/>
        </w:rPr>
        <w:t>chapter</w:t>
      </w:r>
      <w:r w:rsidR="00CE4786" w:rsidRPr="006468D2">
        <w:rPr>
          <w:rFonts w:ascii="Times New Roman" w:hAnsi="Times New Roman"/>
        </w:rPr>
        <w:t> ]</w:t>
      </w:r>
      <w:r w:rsidR="00CE4786" w:rsidRPr="00CE4786">
        <w:t xml:space="preserve"> </w:t>
      </w:r>
      <w:r w:rsidR="00D20D7F" w:rsidRPr="00F97F48">
        <w:rPr>
          <w:rFonts w:ascii="Times New Roman" w:hAnsi="Times New Roman"/>
        </w:rPr>
        <w:t xml:space="preserve">or any regulations adopted pursuant to this </w:t>
      </w:r>
      <w:r w:rsidR="00CE4786" w:rsidRPr="006468D2">
        <w:rPr>
          <w:rFonts w:ascii="Times New Roman" w:hAnsi="Times New Roman"/>
        </w:rPr>
        <w:t>[ </w:t>
      </w:r>
      <w:r w:rsidR="00CE4786" w:rsidRPr="006468D2">
        <w:rPr>
          <w:rFonts w:ascii="Times New Roman" w:hAnsi="Times New Roman"/>
          <w:u w:val="single"/>
        </w:rPr>
        <w:t>article</w:t>
      </w:r>
      <w:r w:rsidR="00CE4786" w:rsidRPr="006468D2">
        <w:rPr>
          <w:rFonts w:ascii="Times New Roman" w:hAnsi="Times New Roman"/>
        </w:rPr>
        <w:t xml:space="preserve"> / </w:t>
      </w:r>
      <w:r w:rsidR="00CE4786" w:rsidRPr="006468D2">
        <w:rPr>
          <w:rFonts w:ascii="Times New Roman" w:hAnsi="Times New Roman"/>
          <w:u w:val="double"/>
        </w:rPr>
        <w:t>chapter</w:t>
      </w:r>
      <w:r w:rsidR="00CE4786" w:rsidRPr="006468D2">
        <w:rPr>
          <w:rFonts w:ascii="Times New Roman" w:hAnsi="Times New Roman"/>
        </w:rPr>
        <w:t> ]</w:t>
      </w:r>
      <w:r w:rsidR="00D20D7F" w:rsidRPr="00F97F48">
        <w:rPr>
          <w:rFonts w:ascii="Times New Roman" w:hAnsi="Times New Roman"/>
        </w:rPr>
        <w:t>.</w:t>
      </w:r>
      <w:r w:rsidR="00613FD8">
        <w:rPr>
          <w:rFonts w:ascii="Times New Roman" w:hAnsi="Times New Roman"/>
        </w:rPr>
        <w:t xml:space="preserve"> The Department shall also provide a list of each Producer’s Brand or Brands.</w:t>
      </w:r>
      <w:r w:rsidR="00642989">
        <w:rPr>
          <w:rFonts w:ascii="Times New Roman" w:hAnsi="Times New Roman"/>
        </w:rPr>
        <w:t xml:space="preserve"> </w:t>
      </w:r>
    </w:p>
    <w:p w14:paraId="5F19BD28" w14:textId="77777777" w:rsidR="008B128F" w:rsidRPr="008B128F" w:rsidRDefault="008B128F" w:rsidP="005C1134"/>
    <w:p w14:paraId="5D5DC12E" w14:textId="2D07529F" w:rsidR="00C75528" w:rsidRPr="009A5DD2" w:rsidRDefault="00D20D7F" w:rsidP="009A5DD2">
      <w:pPr>
        <w:pStyle w:val="Heading3"/>
        <w:rPr>
          <w:b/>
        </w:rPr>
      </w:pPr>
      <w:r w:rsidRPr="00BF2B76">
        <w:rPr>
          <w:b/>
        </w:rPr>
        <w:t>Sec. [ ____ (*</w:t>
      </w:r>
      <w:r w:rsidR="0062545C" w:rsidRPr="00BF2B76">
        <w:rPr>
          <w:b/>
        </w:rPr>
        <w:t>7</w:t>
      </w:r>
      <w:r w:rsidR="00C75528" w:rsidRPr="00BF2B76">
        <w:rPr>
          <w:b/>
        </w:rPr>
        <w:t xml:space="preserve">) ]. </w:t>
      </w:r>
      <w:r w:rsidRPr="00BF2B76">
        <w:rPr>
          <w:b/>
        </w:rPr>
        <w:t>REGULATIONS AND FEES</w:t>
      </w:r>
      <w:r w:rsidR="00C75528" w:rsidRPr="00BF2B76">
        <w:rPr>
          <w:b/>
        </w:rPr>
        <w:t>.</w:t>
      </w:r>
    </w:p>
    <w:p w14:paraId="70C8DF5E" w14:textId="76D4814B" w:rsidR="00C75528" w:rsidRDefault="00154536" w:rsidP="009A5DD2">
      <w:pPr>
        <w:pStyle w:val="bullets-abc"/>
        <w:spacing w:line="240" w:lineRule="auto"/>
        <w:ind w:left="1080"/>
      </w:pPr>
      <w:r>
        <w:t xml:space="preserve">(a) </w:t>
      </w:r>
      <w:r w:rsidR="00D20D7F">
        <w:t xml:space="preserve">The Department </w:t>
      </w:r>
      <w:r w:rsidR="00D20D7F" w:rsidRPr="00D20D7F">
        <w:t>may adopt such rules and regulations as necessary to implement, admin</w:t>
      </w:r>
      <w:r w:rsidR="00D20D7F">
        <w:t xml:space="preserve">ister, and enforce this </w:t>
      </w:r>
      <w:r w:rsidR="00CE4786">
        <w:t>[ </w:t>
      </w:r>
      <w:r w:rsidR="00CE4786">
        <w:rPr>
          <w:u w:val="single"/>
        </w:rPr>
        <w:t>article</w:t>
      </w:r>
      <w:r w:rsidR="00CE4786">
        <w:t xml:space="preserve"> / </w:t>
      </w:r>
      <w:r w:rsidR="00CE4786">
        <w:rPr>
          <w:u w:val="double"/>
        </w:rPr>
        <w:t>chapter</w:t>
      </w:r>
      <w:r w:rsidR="00CE4786">
        <w:t> ]</w:t>
      </w:r>
      <w:r w:rsidR="00C75528">
        <w:t>.</w:t>
      </w:r>
      <w:r w:rsidR="008114BB">
        <w:t xml:space="preserve"> The Department shall give notice of such regulations as is required for ordinances of the [ </w:t>
      </w:r>
      <w:r w:rsidR="008114BB">
        <w:rPr>
          <w:u w:val="single"/>
        </w:rPr>
        <w:t>City</w:t>
      </w:r>
      <w:r w:rsidR="008114BB">
        <w:t xml:space="preserve"> / </w:t>
      </w:r>
      <w:r w:rsidR="008114BB">
        <w:rPr>
          <w:u w:val="double"/>
        </w:rPr>
        <w:t>County</w:t>
      </w:r>
      <w:r w:rsidR="008114BB">
        <w:t> ]</w:t>
      </w:r>
      <w:r w:rsidR="008114BB" w:rsidRPr="00281B52">
        <w:t xml:space="preserve"> </w:t>
      </w:r>
      <w:r w:rsidR="008114BB">
        <w:t xml:space="preserve">and such regulations shall take effect when that notice is given or on such later date as the regulations themselves may specify. </w:t>
      </w:r>
      <w:r w:rsidR="00A77368">
        <w:t>T</w:t>
      </w:r>
      <w:r w:rsidR="008114BB">
        <w:t xml:space="preserve">he Department shall maintain such regulations on </w:t>
      </w:r>
      <w:r w:rsidR="00A77368">
        <w:t xml:space="preserve">its </w:t>
      </w:r>
      <w:r w:rsidR="008114BB">
        <w:t>website and shall update them as they are amended from time to time.</w:t>
      </w:r>
    </w:p>
    <w:p w14:paraId="652E1B4C" w14:textId="77777777" w:rsidR="00D20D7F" w:rsidRDefault="00D20D7F" w:rsidP="009A5DD2">
      <w:pPr>
        <w:pStyle w:val="bullets-abc"/>
        <w:spacing w:line="240" w:lineRule="auto"/>
        <w:ind w:left="1080"/>
      </w:pPr>
    </w:p>
    <w:p w14:paraId="2821E041" w14:textId="5DF3A943" w:rsidR="00EB18D6" w:rsidRDefault="00281B52" w:rsidP="009A5DD2">
      <w:pPr>
        <w:pStyle w:val="bullets-abc"/>
        <w:spacing w:line="240" w:lineRule="auto"/>
        <w:ind w:left="1080"/>
      </w:pPr>
      <w:r>
        <w:lastRenderedPageBreak/>
        <w:t xml:space="preserve">(b) </w:t>
      </w:r>
      <w:r w:rsidR="001A3014">
        <w:t>As soon as practicable, the D</w:t>
      </w:r>
      <w:r w:rsidRPr="00281B52">
        <w:t xml:space="preserve">epartment shall submit to the [ </w:t>
      </w:r>
      <w:r w:rsidRPr="00281B52">
        <w:rPr>
          <w:u w:val="single"/>
        </w:rPr>
        <w:t>City Council</w:t>
      </w:r>
      <w:r w:rsidRPr="00281B52">
        <w:t xml:space="preserve"> / </w:t>
      </w:r>
      <w:r w:rsidRPr="00281B52">
        <w:rPr>
          <w:u w:val="double"/>
        </w:rPr>
        <w:t>Board of Supervisors</w:t>
      </w:r>
      <w:r w:rsidRPr="00281B52">
        <w:t xml:space="preserve"> ]</w:t>
      </w:r>
      <w:r>
        <w:t xml:space="preserve"> </w:t>
      </w:r>
      <w:r w:rsidRPr="00281B52">
        <w:t>a proposed schedul</w:t>
      </w:r>
      <w:r w:rsidR="00C33F0D">
        <w:t>e of fees</w:t>
      </w:r>
      <w:r w:rsidR="00EB18D6">
        <w:t xml:space="preserve">. The schedule of fees shall include the following: </w:t>
      </w:r>
    </w:p>
    <w:p w14:paraId="02B07BFF" w14:textId="77777777" w:rsidR="00EB18D6" w:rsidRDefault="00EB18D6" w:rsidP="009A5DD2">
      <w:pPr>
        <w:pStyle w:val="bullets-abc"/>
        <w:spacing w:line="240" w:lineRule="auto"/>
        <w:ind w:left="1080"/>
      </w:pPr>
    </w:p>
    <w:p w14:paraId="20D4FA35" w14:textId="4E7D68C8" w:rsidR="00EB18D6" w:rsidRDefault="00EB18D6" w:rsidP="009A5DD2">
      <w:pPr>
        <w:pStyle w:val="bullets-abc"/>
        <w:spacing w:line="240" w:lineRule="auto"/>
        <w:ind w:left="1440"/>
      </w:pPr>
      <w:r>
        <w:t xml:space="preserve">(1) A fee to cover the reasonable costs described in Section </w:t>
      </w:r>
      <w:r w:rsidRPr="00764DFA">
        <w:t>[ ____ (*</w:t>
      </w:r>
      <w:r>
        <w:t>4</w:t>
      </w:r>
      <w:r w:rsidRPr="00764DFA">
        <w:t>) ]</w:t>
      </w:r>
      <w:r>
        <w:t>(b)(3) of this [ </w:t>
      </w:r>
      <w:r>
        <w:rPr>
          <w:u w:val="single"/>
        </w:rPr>
        <w:t>article</w:t>
      </w:r>
      <w:r>
        <w:t xml:space="preserve"> / </w:t>
      </w:r>
      <w:r>
        <w:rPr>
          <w:u w:val="double"/>
        </w:rPr>
        <w:t>chapter</w:t>
      </w:r>
      <w:r>
        <w:t> ]</w:t>
      </w:r>
      <w:r w:rsidR="001F3E01">
        <w:t>; and</w:t>
      </w:r>
      <w:r w:rsidRPr="00281B52">
        <w:t xml:space="preserve"> </w:t>
      </w:r>
    </w:p>
    <w:p w14:paraId="0FFDC53E" w14:textId="77777777" w:rsidR="00EB18D6" w:rsidRDefault="00EB18D6" w:rsidP="009A5DD2">
      <w:pPr>
        <w:pStyle w:val="bullets-abc"/>
        <w:spacing w:line="240" w:lineRule="auto"/>
        <w:ind w:left="1440"/>
      </w:pPr>
    </w:p>
    <w:p w14:paraId="099E0670" w14:textId="48EA8473" w:rsidR="00EB18D6" w:rsidRDefault="00EB18D6" w:rsidP="009A5DD2">
      <w:pPr>
        <w:pStyle w:val="bullets-abc"/>
        <w:spacing w:line="240" w:lineRule="auto"/>
        <w:ind w:left="1440"/>
      </w:pPr>
      <w:r>
        <w:t xml:space="preserve">(2) The in-lieu fee described in Section </w:t>
      </w:r>
      <w:r w:rsidRPr="00764DFA">
        <w:t>[ ____ (*</w:t>
      </w:r>
      <w:r>
        <w:t>5</w:t>
      </w:r>
      <w:r w:rsidRPr="00764DFA">
        <w:t xml:space="preserve">) </w:t>
      </w:r>
      <w:r>
        <w:t>] of this [ </w:t>
      </w:r>
      <w:r>
        <w:rPr>
          <w:u w:val="single"/>
        </w:rPr>
        <w:t>article</w:t>
      </w:r>
      <w:r>
        <w:t xml:space="preserve"> / </w:t>
      </w:r>
      <w:r>
        <w:rPr>
          <w:u w:val="double"/>
        </w:rPr>
        <w:t>chapter</w:t>
      </w:r>
      <w:r>
        <w:t> ]</w:t>
      </w:r>
      <w:r w:rsidRPr="00281B52">
        <w:t xml:space="preserve">. </w:t>
      </w:r>
    </w:p>
    <w:p w14:paraId="2F0D8791" w14:textId="77777777" w:rsidR="00F7467F" w:rsidRDefault="00F7467F" w:rsidP="009A5DD2">
      <w:pPr>
        <w:pStyle w:val="Heading3"/>
        <w:spacing w:line="240" w:lineRule="auto"/>
      </w:pPr>
    </w:p>
    <w:p w14:paraId="35169986" w14:textId="1EC4FFFF" w:rsidR="00C75528" w:rsidRPr="00BF2B76" w:rsidRDefault="00281B52" w:rsidP="00F7467F">
      <w:pPr>
        <w:pStyle w:val="Heading3"/>
        <w:rPr>
          <w:b/>
        </w:rPr>
      </w:pPr>
      <w:r w:rsidRPr="00BF2B76">
        <w:rPr>
          <w:b/>
        </w:rPr>
        <w:t>Sec. [ ____ (*</w:t>
      </w:r>
      <w:r w:rsidR="002B6934">
        <w:rPr>
          <w:b/>
        </w:rPr>
        <w:t>8</w:t>
      </w:r>
      <w:r w:rsidR="00C75528" w:rsidRPr="00BF2B76">
        <w:rPr>
          <w:b/>
        </w:rPr>
        <w:t xml:space="preserve">) ]. </w:t>
      </w:r>
      <w:r w:rsidRPr="00BF2B76">
        <w:rPr>
          <w:b/>
        </w:rPr>
        <w:t>ENFORCEMENT</w:t>
      </w:r>
      <w:r w:rsidR="00C75528" w:rsidRPr="00BF2B76">
        <w:rPr>
          <w:b/>
        </w:rPr>
        <w:t>.</w:t>
      </w:r>
    </w:p>
    <w:p w14:paraId="3F0C66F9" w14:textId="77777777" w:rsidR="00C75528" w:rsidRDefault="00C75528" w:rsidP="005C1134">
      <w:pPr>
        <w:pStyle w:val="NormalText"/>
        <w:widowControl/>
        <w:suppressAutoHyphens/>
        <w:ind w:firstLine="0"/>
      </w:pPr>
    </w:p>
    <w:p w14:paraId="25DACFB6" w14:textId="0DDBCE6A" w:rsidR="00575A15" w:rsidRDefault="00575A15" w:rsidP="00575A15">
      <w:pPr>
        <w:pStyle w:val="commentsbox"/>
        <w:ind w:left="0"/>
      </w:pPr>
      <w:r w:rsidRPr="006B31F7">
        <w:rPr>
          <w:b/>
          <w:caps/>
        </w:rPr>
        <w:t>comment:</w:t>
      </w:r>
      <w:r>
        <w:rPr>
          <w:b/>
          <w:smallCaps/>
        </w:rPr>
        <w:t xml:space="preserve"> </w:t>
      </w:r>
      <w:r w:rsidR="00A06DB8">
        <w:t xml:space="preserve">This section offers a menu of enforcement options, including civil, administrative, and criminal penalties. Your jurisdiction may wish to include all of these options or </w:t>
      </w:r>
      <w:r w:rsidR="00361D24">
        <w:t>select a few</w:t>
      </w:r>
      <w:r w:rsidR="00A06DB8">
        <w:t xml:space="preserve"> among them. </w:t>
      </w:r>
      <w:r>
        <w:t>Your jurisdiction may</w:t>
      </w:r>
      <w:r w:rsidR="00120993">
        <w:t xml:space="preserve"> </w:t>
      </w:r>
      <w:r>
        <w:t>already have enforcement provisions</w:t>
      </w:r>
      <w:r w:rsidR="00A06DB8">
        <w:t xml:space="preserve"> in the </w:t>
      </w:r>
      <w:r w:rsidR="00D16F02">
        <w:t>city or county code</w:t>
      </w:r>
      <w:r w:rsidR="00A06DB8">
        <w:t xml:space="preserve">. If so, you should consult with your </w:t>
      </w:r>
      <w:r w:rsidR="00361D24">
        <w:t>c</w:t>
      </w:r>
      <w:r w:rsidR="00A06DB8">
        <w:t>ity</w:t>
      </w:r>
      <w:r w:rsidR="00437DE1">
        <w:t xml:space="preserve"> </w:t>
      </w:r>
      <w:r w:rsidR="00361D24">
        <w:t>a</w:t>
      </w:r>
      <w:r w:rsidR="00A06DB8">
        <w:t xml:space="preserve">ttorney </w:t>
      </w:r>
      <w:r w:rsidR="002E5A5E">
        <w:t xml:space="preserve">or </w:t>
      </w:r>
      <w:r w:rsidR="00361D24">
        <w:t>c</w:t>
      </w:r>
      <w:r w:rsidR="002E5A5E">
        <w:t xml:space="preserve">ounty </w:t>
      </w:r>
      <w:r w:rsidR="00361D24">
        <w:t>c</w:t>
      </w:r>
      <w:r w:rsidR="002E5A5E">
        <w:t xml:space="preserve">ounsel </w:t>
      </w:r>
      <w:r w:rsidR="00A06DB8">
        <w:t xml:space="preserve">to ensure that these enforcement provisions are consistent with </w:t>
      </w:r>
      <w:r w:rsidR="00D16F02">
        <w:t>local c</w:t>
      </w:r>
      <w:r w:rsidR="00A06DB8">
        <w:t>ode</w:t>
      </w:r>
      <w:r w:rsidR="00D16F02">
        <w:t>s</w:t>
      </w:r>
      <w:r w:rsidR="00A06DB8">
        <w:t>.</w:t>
      </w:r>
      <w:r w:rsidR="00120993">
        <w:t xml:space="preserve"> Alternatively, you may choose to omit these enforcement provisions entirely and use your jurisdiction’s preexisting enforcement provisions.</w:t>
      </w:r>
      <w:r w:rsidR="00A06DB8">
        <w:t xml:space="preserve"> </w:t>
      </w:r>
      <w:r w:rsidR="00796B6A">
        <w:t>These penalties are intended to apply to Producers, but the</w:t>
      </w:r>
      <w:r w:rsidR="00A06DB8">
        <w:t>y are broad enough to apply to Tobacco Re</w:t>
      </w:r>
      <w:r w:rsidR="00796B6A">
        <w:t xml:space="preserve">tailers who sell Filtered Tobacco Products that are not covered by a </w:t>
      </w:r>
      <w:r w:rsidR="00936C90">
        <w:t>Tobacco Litter Control</w:t>
      </w:r>
      <w:r w:rsidR="00D5219C">
        <w:t xml:space="preserve"> Program</w:t>
      </w:r>
      <w:r w:rsidR="00796B6A">
        <w:t>.</w:t>
      </w:r>
    </w:p>
    <w:p w14:paraId="2268B454" w14:textId="77777777" w:rsidR="00575A15" w:rsidRDefault="00575A15" w:rsidP="005C1134">
      <w:pPr>
        <w:pStyle w:val="NormalText"/>
        <w:widowControl/>
        <w:suppressAutoHyphens/>
        <w:ind w:firstLine="0"/>
      </w:pPr>
    </w:p>
    <w:p w14:paraId="59D72843" w14:textId="2F5EA916" w:rsidR="00281B52" w:rsidRDefault="00D40C69" w:rsidP="009A5DD2">
      <w:pPr>
        <w:pStyle w:val="bullets-abc"/>
        <w:spacing w:line="240" w:lineRule="auto"/>
        <w:ind w:left="1080"/>
      </w:pPr>
      <w:r>
        <w:t xml:space="preserve">(a) </w:t>
      </w:r>
      <w:r w:rsidR="001A3014">
        <w:t>The D</w:t>
      </w:r>
      <w:r w:rsidR="00281B52">
        <w:t xml:space="preserve">epartment shall administer the penalty provisions of this </w:t>
      </w:r>
      <w:r w:rsidR="00F97F48">
        <w:t>[ </w:t>
      </w:r>
      <w:r w:rsidR="00F97F48">
        <w:rPr>
          <w:u w:val="single"/>
        </w:rPr>
        <w:t>article</w:t>
      </w:r>
      <w:r w:rsidR="00F97F48">
        <w:t xml:space="preserve"> / </w:t>
      </w:r>
      <w:r w:rsidR="00F97F48">
        <w:rPr>
          <w:u w:val="double"/>
        </w:rPr>
        <w:t>chapter</w:t>
      </w:r>
      <w:r w:rsidR="00F97F48">
        <w:t> ]</w:t>
      </w:r>
      <w:r w:rsidR="00281B52">
        <w:t xml:space="preserve">. </w:t>
      </w:r>
      <w:r w:rsidR="00CE15B6" w:rsidRPr="00CE15B6">
        <w:t xml:space="preserve">The Department may delegate administration of these penalty provisions to the </w:t>
      </w:r>
      <w:r w:rsidR="00CE15B6">
        <w:t>[ </w:t>
      </w:r>
      <w:r w:rsidR="00CE15B6">
        <w:rPr>
          <w:u w:val="single"/>
        </w:rPr>
        <w:t>City</w:t>
      </w:r>
      <w:r w:rsidR="00CE15B6">
        <w:t xml:space="preserve"> / </w:t>
      </w:r>
      <w:r w:rsidR="00CE15B6">
        <w:rPr>
          <w:u w:val="double"/>
        </w:rPr>
        <w:t>County</w:t>
      </w:r>
      <w:r w:rsidR="00CE15B6">
        <w:t> ]</w:t>
      </w:r>
      <w:r w:rsidR="00642989">
        <w:t xml:space="preserve"> </w:t>
      </w:r>
      <w:r w:rsidR="00CE15B6" w:rsidRPr="00CE15B6">
        <w:t xml:space="preserve">code enforcement officers, the </w:t>
      </w:r>
      <w:r w:rsidR="00CE15B6">
        <w:t xml:space="preserve">[ </w:t>
      </w:r>
      <w:r w:rsidR="00CE15B6" w:rsidRPr="00D6382E">
        <w:rPr>
          <w:u w:val="single"/>
        </w:rPr>
        <w:t>City Attorney</w:t>
      </w:r>
      <w:r w:rsidR="00CE15B6" w:rsidRPr="00CE15B6">
        <w:t xml:space="preserve"> / </w:t>
      </w:r>
      <w:r w:rsidR="00CE15B6" w:rsidRPr="00D6382E">
        <w:rPr>
          <w:u w:val="double"/>
        </w:rPr>
        <w:t>County Counsel</w:t>
      </w:r>
      <w:r w:rsidR="00CE15B6">
        <w:t xml:space="preserve"> ]</w:t>
      </w:r>
      <w:r w:rsidR="00E10C00">
        <w:t>,</w:t>
      </w:r>
      <w:r w:rsidR="00CE15B6" w:rsidRPr="00CE15B6">
        <w:t xml:space="preserve"> the [</w:t>
      </w:r>
      <w:r w:rsidR="00CE15B6">
        <w:t xml:space="preserve"> </w:t>
      </w:r>
      <w:r w:rsidR="00CE15B6" w:rsidRPr="00D6382E">
        <w:rPr>
          <w:u w:val="single"/>
        </w:rPr>
        <w:t>Police Department</w:t>
      </w:r>
      <w:r w:rsidR="00CE15B6">
        <w:t xml:space="preserve"> / </w:t>
      </w:r>
      <w:r w:rsidR="00CE15B6" w:rsidRPr="00D6382E">
        <w:rPr>
          <w:u w:val="double"/>
        </w:rPr>
        <w:t>Sheriff’s Department</w:t>
      </w:r>
      <w:r w:rsidR="00CE15B6">
        <w:t xml:space="preserve"> </w:t>
      </w:r>
      <w:r w:rsidR="00CE15B6" w:rsidRPr="00CE15B6">
        <w:t>]</w:t>
      </w:r>
      <w:r w:rsidR="00CE15B6">
        <w:t>,</w:t>
      </w:r>
      <w:r w:rsidR="00CE15B6" w:rsidRPr="00CE15B6">
        <w:t xml:space="preserve"> or any other law enforcement agency serving the </w:t>
      </w:r>
      <w:r w:rsidR="00CE15B6">
        <w:t>[ </w:t>
      </w:r>
      <w:r w:rsidR="00CE15B6">
        <w:rPr>
          <w:u w:val="single"/>
        </w:rPr>
        <w:t>City</w:t>
      </w:r>
      <w:r w:rsidR="00CE15B6">
        <w:t xml:space="preserve"> / </w:t>
      </w:r>
      <w:r w:rsidR="00CE15B6">
        <w:rPr>
          <w:u w:val="double"/>
        </w:rPr>
        <w:t>County</w:t>
      </w:r>
      <w:r w:rsidR="00CE15B6">
        <w:t> ]</w:t>
      </w:r>
      <w:r w:rsidR="00CE15B6" w:rsidRPr="00CE15B6">
        <w:t>.</w:t>
      </w:r>
      <w:r w:rsidR="00CE15B6">
        <w:t xml:space="preserve"> For the purposes of this Section, r</w:t>
      </w:r>
      <w:r w:rsidR="00CE15B6" w:rsidRPr="00CE15B6">
        <w:t>eferences to “the Department</w:t>
      </w:r>
      <w:r w:rsidR="00CE15B6">
        <w:t>”</w:t>
      </w:r>
      <w:r w:rsidR="00CE15B6" w:rsidRPr="00CE15B6">
        <w:t xml:space="preserve"> include any such delegate.</w:t>
      </w:r>
      <w:r w:rsidR="001D1A76">
        <w:br/>
      </w:r>
    </w:p>
    <w:p w14:paraId="190E8685" w14:textId="79CBAE36" w:rsidR="001D1A76" w:rsidRDefault="00D40C69" w:rsidP="009A5DD2">
      <w:pPr>
        <w:pStyle w:val="bullets-abc"/>
        <w:spacing w:line="240" w:lineRule="auto"/>
        <w:ind w:left="1080"/>
      </w:pPr>
      <w:r>
        <w:t xml:space="preserve">(b) </w:t>
      </w:r>
      <w:r w:rsidR="009164B1">
        <w:t xml:space="preserve">Violation of this </w:t>
      </w:r>
      <w:r w:rsidR="00F97F48">
        <w:t>[ </w:t>
      </w:r>
      <w:r w:rsidR="00F97F48">
        <w:rPr>
          <w:u w:val="single"/>
        </w:rPr>
        <w:t>article</w:t>
      </w:r>
      <w:r w:rsidR="00F97F48">
        <w:t xml:space="preserve"> / </w:t>
      </w:r>
      <w:r w:rsidR="00F97F48">
        <w:rPr>
          <w:u w:val="double"/>
        </w:rPr>
        <w:t>chapter</w:t>
      </w:r>
      <w:r w:rsidR="00F97F48">
        <w:t xml:space="preserve"> ] </w:t>
      </w:r>
      <w:r w:rsidR="009164B1">
        <w:t xml:space="preserve">shall </w:t>
      </w:r>
      <w:r w:rsidR="00B9776D">
        <w:t>constitute</w:t>
      </w:r>
      <w:r w:rsidR="009164B1">
        <w:t xml:space="preserve"> a violation of </w:t>
      </w:r>
      <w:r w:rsidR="00B9776D">
        <w:t xml:space="preserve">[ </w:t>
      </w:r>
      <w:r w:rsidR="00764DFA" w:rsidRPr="006468D2">
        <w:rPr>
          <w:u w:val="single"/>
        </w:rPr>
        <w:t>insert citation to local</w:t>
      </w:r>
      <w:r w:rsidR="00F12D69" w:rsidRPr="006468D2">
        <w:rPr>
          <w:u w:val="single"/>
        </w:rPr>
        <w:t xml:space="preserve"> </w:t>
      </w:r>
      <w:r w:rsidR="009164B1" w:rsidRPr="006468D2">
        <w:rPr>
          <w:u w:val="single"/>
        </w:rPr>
        <w:t>Tobacco Retailer Licensing regulations</w:t>
      </w:r>
      <w:r w:rsidR="005E5257">
        <w:t xml:space="preserve"> ], </w:t>
      </w:r>
      <w:r w:rsidR="009164B1" w:rsidRPr="005E5257">
        <w:t>and</w:t>
      </w:r>
      <w:r w:rsidR="009164B1">
        <w:t xml:space="preserve"> </w:t>
      </w:r>
      <w:r w:rsidR="00103242">
        <w:t xml:space="preserve">such violation may be enforced by </w:t>
      </w:r>
      <w:r w:rsidR="005E5257">
        <w:t xml:space="preserve">[ </w:t>
      </w:r>
      <w:r w:rsidR="00103242" w:rsidRPr="006468D2">
        <w:rPr>
          <w:u w:val="single"/>
        </w:rPr>
        <w:t xml:space="preserve">department responsible for enforcing </w:t>
      </w:r>
      <w:r w:rsidR="00764DFA" w:rsidRPr="006468D2">
        <w:rPr>
          <w:u w:val="single"/>
        </w:rPr>
        <w:t xml:space="preserve">local </w:t>
      </w:r>
      <w:r w:rsidR="00103242" w:rsidRPr="006468D2">
        <w:rPr>
          <w:u w:val="single"/>
        </w:rPr>
        <w:t xml:space="preserve">licensing </w:t>
      </w:r>
      <w:r w:rsidR="005E5257" w:rsidRPr="006468D2">
        <w:rPr>
          <w:u w:val="single"/>
        </w:rPr>
        <w:t>requirement</w:t>
      </w:r>
      <w:r w:rsidR="00764DFA" w:rsidRPr="006468D2">
        <w:rPr>
          <w:u w:val="single"/>
        </w:rPr>
        <w:t>s</w:t>
      </w:r>
      <w:r w:rsidR="005E5257">
        <w:t xml:space="preserve"> ]</w:t>
      </w:r>
      <w:r w:rsidR="00103242">
        <w:t>.</w:t>
      </w:r>
    </w:p>
    <w:p w14:paraId="52567E7A" w14:textId="77777777" w:rsidR="009164B1" w:rsidRDefault="009164B1" w:rsidP="00BF2B76">
      <w:pPr>
        <w:pStyle w:val="bullets-abc"/>
        <w:ind w:firstLine="0"/>
      </w:pPr>
    </w:p>
    <w:p w14:paraId="7AC42899" w14:textId="15E73A44" w:rsidR="009164B1" w:rsidRDefault="009164B1" w:rsidP="00BF2B76">
      <w:pPr>
        <w:pStyle w:val="commentsbox"/>
        <w:ind w:left="994"/>
      </w:pPr>
      <w:r w:rsidRPr="006B31F7">
        <w:rPr>
          <w:b/>
          <w:caps/>
        </w:rPr>
        <w:t>comment:</w:t>
      </w:r>
      <w:r>
        <w:rPr>
          <w:b/>
          <w:smallCaps/>
        </w:rPr>
        <w:t xml:space="preserve"> </w:t>
      </w:r>
      <w:r>
        <w:t xml:space="preserve">This provision is intended to streamline enforcement efforts in jurisdictions that are already enforcing a local Tobacco Retailer Licensing </w:t>
      </w:r>
      <w:r w:rsidR="005E5257">
        <w:t xml:space="preserve">(TRL) </w:t>
      </w:r>
      <w:r>
        <w:t>ordinance.</w:t>
      </w:r>
      <w:r w:rsidR="005E5257">
        <w:t xml:space="preserve"> </w:t>
      </w:r>
      <w:r w:rsidR="003C7203">
        <w:t xml:space="preserve">If your jurisdiction enforces a local TRL ordinance, we recommend incorporating this Chapter as a specific performance standard in your TRL ordinance. </w:t>
      </w:r>
      <w:r w:rsidR="005E5257">
        <w:t xml:space="preserve">This provision allows the department responsible for </w:t>
      </w:r>
      <w:r w:rsidR="00B3622C">
        <w:t xml:space="preserve">inspecting retailers and </w:t>
      </w:r>
      <w:r w:rsidR="005E5257">
        <w:t xml:space="preserve">enforcing TRL requirements to also enforce Tobacco </w:t>
      </w:r>
      <w:r w:rsidR="00A453E4">
        <w:t xml:space="preserve">Litter Control </w:t>
      </w:r>
      <w:r w:rsidR="005E5257">
        <w:t>requirements for Tobacco Retailers</w:t>
      </w:r>
      <w:r w:rsidR="00502C0F">
        <w:t>.</w:t>
      </w:r>
      <w:r w:rsidR="005E5257">
        <w:t xml:space="preserve"> </w:t>
      </w:r>
      <w:r w:rsidR="00502C0F">
        <w:t xml:space="preserve">It also </w:t>
      </w:r>
      <w:r w:rsidR="005E5257">
        <w:t xml:space="preserve">makes it a violation of the Tobacco Retailer’s license to sell </w:t>
      </w:r>
      <w:r w:rsidR="00334129">
        <w:t xml:space="preserve">Tobacco Products that are not in compliance with this </w:t>
      </w:r>
      <w:r w:rsidR="00502C0F">
        <w:t>O</w:t>
      </w:r>
      <w:r w:rsidR="00334129">
        <w:t xml:space="preserve">rdinance. Note that the department responsible for enforcing TRL requirements may be the same as the department responsible for enforcing this </w:t>
      </w:r>
      <w:r w:rsidR="00936C90">
        <w:t>Tobacco Litter Control</w:t>
      </w:r>
      <w:r w:rsidR="00334129">
        <w:t xml:space="preserve"> Ordinance. </w:t>
      </w:r>
      <w:r w:rsidR="005E5257">
        <w:t xml:space="preserve">If your jurisdiction does not enforce a local Tobacco Retailer Licensing ordinance, </w:t>
      </w:r>
      <w:r w:rsidR="00B3622C">
        <w:t>this provision should be omitted</w:t>
      </w:r>
      <w:r w:rsidR="005E5257">
        <w:t>.</w:t>
      </w:r>
    </w:p>
    <w:p w14:paraId="33AC79A9" w14:textId="77777777" w:rsidR="009164B1" w:rsidRDefault="009164B1" w:rsidP="009164B1">
      <w:pPr>
        <w:pStyle w:val="bullets-abc"/>
      </w:pPr>
    </w:p>
    <w:p w14:paraId="2E3068F5" w14:textId="77777777" w:rsidR="00281B52" w:rsidRDefault="00281B52" w:rsidP="00281B52">
      <w:pPr>
        <w:pStyle w:val="bullets-abc"/>
        <w:ind w:left="0" w:firstLine="0"/>
      </w:pPr>
    </w:p>
    <w:p w14:paraId="6DFD2C1A" w14:textId="77777777" w:rsidR="00216A09" w:rsidRDefault="00216A09" w:rsidP="00281B52">
      <w:pPr>
        <w:pStyle w:val="bullets-abc"/>
        <w:ind w:left="0" w:firstLine="0"/>
      </w:pPr>
      <w:bookmarkStart w:id="0" w:name="_GoBack"/>
      <w:bookmarkEnd w:id="0"/>
    </w:p>
    <w:p w14:paraId="20600C63" w14:textId="518E5A94" w:rsidR="00D74940" w:rsidRDefault="00D40C69" w:rsidP="009A5DD2">
      <w:pPr>
        <w:pStyle w:val="bullets-abc"/>
        <w:spacing w:line="240" w:lineRule="auto"/>
        <w:ind w:left="1080"/>
      </w:pPr>
      <w:r>
        <w:lastRenderedPageBreak/>
        <w:t xml:space="preserve">(c) </w:t>
      </w:r>
      <w:r w:rsidR="00D74940">
        <w:t>ADMINISTRATIVE PENALTIES</w:t>
      </w:r>
      <w:r w:rsidR="00764DFA">
        <w:t>.</w:t>
      </w:r>
    </w:p>
    <w:p w14:paraId="4EDF3388" w14:textId="77777777" w:rsidR="00DE22A3" w:rsidRDefault="00DE22A3" w:rsidP="009A5DD2">
      <w:pPr>
        <w:pStyle w:val="bullets-abc"/>
        <w:spacing w:line="240" w:lineRule="auto"/>
      </w:pPr>
    </w:p>
    <w:p w14:paraId="2433A706" w14:textId="19BAFB97" w:rsidR="00DE22A3" w:rsidRDefault="00D40C69" w:rsidP="009A5DD2">
      <w:pPr>
        <w:pStyle w:val="bullets-123"/>
        <w:spacing w:line="240" w:lineRule="auto"/>
        <w:ind w:left="1440"/>
      </w:pPr>
      <w:r>
        <w:t xml:space="preserve">(1) </w:t>
      </w:r>
      <w:r w:rsidR="001A3014">
        <w:t>The D</w:t>
      </w:r>
      <w:r w:rsidR="00281B52">
        <w:t>epartment may issue a</w:t>
      </w:r>
      <w:r w:rsidR="001A3014">
        <w:t xml:space="preserve">n administrative citation to a </w:t>
      </w:r>
      <w:r w:rsidR="00F17BC6">
        <w:t xml:space="preserve">Person </w:t>
      </w:r>
      <w:r w:rsidR="00281B52">
        <w:t xml:space="preserve">for violation of this </w:t>
      </w:r>
      <w:r w:rsidR="00F97F48">
        <w:t>[ </w:t>
      </w:r>
      <w:r w:rsidR="00F97F48">
        <w:rPr>
          <w:u w:val="single"/>
        </w:rPr>
        <w:t>article</w:t>
      </w:r>
      <w:r w:rsidR="00F97F48">
        <w:t xml:space="preserve"> / </w:t>
      </w:r>
      <w:r w:rsidR="00F97F48">
        <w:rPr>
          <w:u w:val="double"/>
        </w:rPr>
        <w:t>chapter</w:t>
      </w:r>
      <w:r w:rsidR="00F97F48">
        <w:t xml:space="preserve"> ] </w:t>
      </w:r>
      <w:r w:rsidR="00281B52">
        <w:t>or any regulation adopted</w:t>
      </w:r>
      <w:r w:rsidR="001A3014">
        <w:t xml:space="preserve"> pursuant to this </w:t>
      </w:r>
      <w:r w:rsidR="00F97F48">
        <w:t>[ </w:t>
      </w:r>
      <w:r w:rsidR="00F97F48">
        <w:rPr>
          <w:u w:val="single"/>
        </w:rPr>
        <w:t>article</w:t>
      </w:r>
      <w:r w:rsidR="00F97F48">
        <w:t xml:space="preserve"> / </w:t>
      </w:r>
      <w:r w:rsidR="00F97F48">
        <w:rPr>
          <w:u w:val="double"/>
        </w:rPr>
        <w:t>chapter</w:t>
      </w:r>
      <w:r w:rsidR="00F97F48">
        <w:t> ]</w:t>
      </w:r>
      <w:r w:rsidR="001A3014">
        <w:t>. The D</w:t>
      </w:r>
      <w:r w:rsidR="00281B52">
        <w:t>epartment shall first</w:t>
      </w:r>
      <w:r w:rsidR="001A3014">
        <w:t xml:space="preserve"> </w:t>
      </w:r>
      <w:r w:rsidR="001B6E4D">
        <w:t xml:space="preserve">give </w:t>
      </w:r>
      <w:r w:rsidR="001A3014">
        <w:t xml:space="preserve">a written warning to the </w:t>
      </w:r>
      <w:r w:rsidR="00F17BC6">
        <w:t xml:space="preserve">Person </w:t>
      </w:r>
      <w:r w:rsidR="00281B52">
        <w:t xml:space="preserve">as well as a copy of this </w:t>
      </w:r>
      <w:r w:rsidR="00F97F48">
        <w:t>[ </w:t>
      </w:r>
      <w:r w:rsidR="00F97F48">
        <w:rPr>
          <w:u w:val="single"/>
        </w:rPr>
        <w:t>article</w:t>
      </w:r>
      <w:r w:rsidR="00F97F48">
        <w:t xml:space="preserve"> / </w:t>
      </w:r>
      <w:r w:rsidR="00F97F48">
        <w:rPr>
          <w:u w:val="double"/>
        </w:rPr>
        <w:t>chapter</w:t>
      </w:r>
      <w:r w:rsidR="00F97F48">
        <w:t xml:space="preserve"> ] </w:t>
      </w:r>
      <w:r w:rsidR="00281B52">
        <w:t>and any regulations adopted</w:t>
      </w:r>
      <w:r w:rsidR="001A3014">
        <w:t xml:space="preserve"> pursuant to this </w:t>
      </w:r>
      <w:r w:rsidR="00F97F48">
        <w:t>[ </w:t>
      </w:r>
      <w:r w:rsidR="00F97F48">
        <w:rPr>
          <w:u w:val="single"/>
        </w:rPr>
        <w:t>article</w:t>
      </w:r>
      <w:r w:rsidR="00F97F48">
        <w:t xml:space="preserve"> / </w:t>
      </w:r>
      <w:r w:rsidR="00F97F48">
        <w:rPr>
          <w:u w:val="double"/>
        </w:rPr>
        <w:t>chapter</w:t>
      </w:r>
      <w:r w:rsidR="00F97F48">
        <w:t> ]</w:t>
      </w:r>
      <w:r w:rsidR="001A3014">
        <w:t xml:space="preserve">. The </w:t>
      </w:r>
      <w:r w:rsidR="00F17BC6">
        <w:t xml:space="preserve">Person </w:t>
      </w:r>
      <w:r w:rsidR="00281B52">
        <w:t xml:space="preserve">shall have </w:t>
      </w:r>
      <w:r w:rsidR="008D1401">
        <w:t xml:space="preserve">five </w:t>
      </w:r>
      <w:r w:rsidR="00281B52">
        <w:t>(</w:t>
      </w:r>
      <w:r w:rsidR="008D1401">
        <w:t>5</w:t>
      </w:r>
      <w:r w:rsidR="00281B52">
        <w:t xml:space="preserve">) days after receipt of the warning to comply and correct any violations. </w:t>
      </w:r>
      <w:r w:rsidR="00DE22A3">
        <w:br/>
      </w:r>
    </w:p>
    <w:p w14:paraId="58DF6784" w14:textId="14BD0B07" w:rsidR="00DE22A3" w:rsidRDefault="00D40C69" w:rsidP="009A5DD2">
      <w:pPr>
        <w:pStyle w:val="bullets-123"/>
        <w:spacing w:line="240" w:lineRule="auto"/>
        <w:ind w:left="1440"/>
      </w:pPr>
      <w:r>
        <w:t xml:space="preserve">(2) </w:t>
      </w:r>
      <w:r w:rsidR="001A3014">
        <w:t xml:space="preserve">If the </w:t>
      </w:r>
      <w:r w:rsidR="00F17BC6">
        <w:t xml:space="preserve">Person </w:t>
      </w:r>
      <w:r w:rsidR="00281B52">
        <w:t>fails to comply a</w:t>
      </w:r>
      <w:r w:rsidR="001A3014">
        <w:t>nd correct any violations, the D</w:t>
      </w:r>
      <w:r w:rsidR="00281B52">
        <w:t xml:space="preserve">epartment may impose administrative fines for violations of this </w:t>
      </w:r>
      <w:r w:rsidR="00F97F48">
        <w:t>[ </w:t>
      </w:r>
      <w:r w:rsidR="00F97F48">
        <w:rPr>
          <w:u w:val="single"/>
        </w:rPr>
        <w:t>article</w:t>
      </w:r>
      <w:r w:rsidR="00F97F48">
        <w:t xml:space="preserve"> / </w:t>
      </w:r>
      <w:r w:rsidR="00F97F48">
        <w:rPr>
          <w:u w:val="double"/>
        </w:rPr>
        <w:t>chapter</w:t>
      </w:r>
      <w:r w:rsidR="00F97F48">
        <w:t xml:space="preserve"> ] </w:t>
      </w:r>
      <w:r w:rsidR="00281B52">
        <w:t xml:space="preserve">or of any regulations adopted pursuant to this </w:t>
      </w:r>
      <w:r w:rsidR="00F97F48">
        <w:t>[ </w:t>
      </w:r>
      <w:r w:rsidR="00F97F48">
        <w:rPr>
          <w:u w:val="single"/>
        </w:rPr>
        <w:t>article</w:t>
      </w:r>
      <w:r w:rsidR="00F97F48">
        <w:t xml:space="preserve"> / </w:t>
      </w:r>
      <w:r w:rsidR="00F97F48">
        <w:rPr>
          <w:u w:val="double"/>
        </w:rPr>
        <w:t>chapter</w:t>
      </w:r>
      <w:r w:rsidR="00F97F48">
        <w:t> ]</w:t>
      </w:r>
      <w:r w:rsidR="00281B52">
        <w:t xml:space="preserve">. </w:t>
      </w:r>
      <w:r w:rsidR="00661900">
        <w:t>Each day in which the violation exists or continues shall constitute a separate and distinct violation</w:t>
      </w:r>
      <w:r w:rsidR="00D6382E">
        <w:t>.</w:t>
      </w:r>
      <w:r w:rsidR="00DE22A3">
        <w:br/>
      </w:r>
    </w:p>
    <w:p w14:paraId="7D3B7B35" w14:textId="2263EC83" w:rsidR="00E161BE" w:rsidRDefault="00D40C69" w:rsidP="009A5DD2">
      <w:pPr>
        <w:pStyle w:val="bullets-123"/>
        <w:spacing w:line="240" w:lineRule="auto"/>
        <w:ind w:left="1440"/>
      </w:pPr>
      <w:r>
        <w:t>(</w:t>
      </w:r>
      <w:r w:rsidR="007307DD">
        <w:t>3</w:t>
      </w:r>
      <w:r>
        <w:t xml:space="preserve">) </w:t>
      </w:r>
      <w:r w:rsidR="00281B52">
        <w:t xml:space="preserve">In determining </w:t>
      </w:r>
      <w:r w:rsidR="001A3014">
        <w:t>the appropriate penalties, the D</w:t>
      </w:r>
      <w:r w:rsidR="00281B52">
        <w:t xml:space="preserve">epartment shall consider the extent of harm caused by the violation, the nature and persistence of the violation, the frequency of past violations, any action taken to mitigate the violation, and the financial burden to the violator. </w:t>
      </w:r>
    </w:p>
    <w:p w14:paraId="539CA515" w14:textId="77777777" w:rsidR="00E161BE" w:rsidRDefault="00E161BE" w:rsidP="009A5DD2">
      <w:pPr>
        <w:pStyle w:val="bullets-123"/>
        <w:spacing w:line="240" w:lineRule="auto"/>
        <w:ind w:left="1440"/>
      </w:pPr>
    </w:p>
    <w:p w14:paraId="102D9864" w14:textId="0F4F8BA5" w:rsidR="00E161BE" w:rsidRDefault="00E161BE" w:rsidP="009A5DD2">
      <w:pPr>
        <w:pStyle w:val="bullets-abc"/>
        <w:spacing w:line="240" w:lineRule="auto"/>
        <w:ind w:left="1440"/>
      </w:pPr>
      <w:r w:rsidRPr="001D1631">
        <w:t>(</w:t>
      </w:r>
      <w:r w:rsidR="005D0AF6">
        <w:t>4</w:t>
      </w:r>
      <w:r w:rsidRPr="001D1631">
        <w:t xml:space="preserve">) </w:t>
      </w:r>
      <w:r w:rsidRPr="001D1631">
        <w:tab/>
        <w:t xml:space="preserve">A decision of the Department to </w:t>
      </w:r>
      <w:r>
        <w:t>issue an administrative citation or fine is</w:t>
      </w:r>
      <w:r w:rsidRPr="001D1631">
        <w:t xml:space="preserve"> appealable to [ </w:t>
      </w:r>
      <w:r w:rsidRPr="001D1631">
        <w:rPr>
          <w:u w:val="single"/>
        </w:rPr>
        <w:t>the name of appellate agency, panel, or person</w:t>
      </w:r>
      <w:r w:rsidRPr="001D1631">
        <w:t xml:space="preserve"> (e.g., police permit board, </w:t>
      </w:r>
      <w:r w:rsidR="00336D3E">
        <w:t>b</w:t>
      </w:r>
      <w:r w:rsidRPr="001D1631">
        <w:t xml:space="preserve">oard of </w:t>
      </w:r>
      <w:r w:rsidR="00336D3E">
        <w:t>s</w:t>
      </w:r>
      <w:r w:rsidRPr="001D1631">
        <w:t>upervisors, city manager, or director of the health department) ] and any appeal must be filed in writing with [ </w:t>
      </w:r>
      <w:r w:rsidRPr="001D1631">
        <w:rPr>
          <w:u w:val="single"/>
        </w:rPr>
        <w:t xml:space="preserve">the name of the agency, panel, or person to </w:t>
      </w:r>
      <w:r w:rsidRPr="00DB5013">
        <w:rPr>
          <w:iCs/>
          <w:u w:val="single"/>
        </w:rPr>
        <w:t>receive the notice</w:t>
      </w:r>
      <w:r w:rsidRPr="001D1631">
        <w:t> (e.g., City Clerk or Clerk of the Board of Supervisors)</w:t>
      </w:r>
      <w:r w:rsidR="00D16F02">
        <w:t xml:space="preserve"> </w:t>
      </w:r>
      <w:r w:rsidRPr="001D1631">
        <w:t>] within ten</w:t>
      </w:r>
      <w:r w:rsidR="00A77368">
        <w:t xml:space="preserve"> (10)</w:t>
      </w:r>
      <w:r w:rsidRPr="001D1631">
        <w:t xml:space="preserve"> days of mailing of the Department’s decision. If such an appeal is timely made, it shall stay enforcement of the appealed action. </w:t>
      </w:r>
    </w:p>
    <w:p w14:paraId="403BDDEA" w14:textId="77777777" w:rsidR="00E161BE" w:rsidRDefault="00E161BE" w:rsidP="00E161BE">
      <w:pPr>
        <w:pStyle w:val="LevelA"/>
        <w:widowControl/>
        <w:suppressAutoHyphens/>
      </w:pPr>
    </w:p>
    <w:p w14:paraId="53BD2C94" w14:textId="238AFBD5" w:rsidR="00E161BE" w:rsidRDefault="00E161BE" w:rsidP="00E161BE">
      <w:pPr>
        <w:pStyle w:val="commentsbox"/>
        <w:ind w:left="990"/>
      </w:pPr>
      <w:r w:rsidRPr="00FD5E57">
        <w:rPr>
          <w:b/>
          <w:caps/>
        </w:rPr>
        <w:t>comment:</w:t>
      </w:r>
      <w:r>
        <w:t xml:space="preserve"> Some appeal right should be provided to ensure due process and to permit the city or county to correct errors that may occur in the administrative process. How many levels of appeal to permit, which officer or body should hear the appeal, which officer should receive the notice of appeal, the time limits to set, etc. are local policy questions. Local governments would do well to trigger the 90-day statute of limitations for legal challenges by complying with the notice requirements of California Code of Civil Procedure section 1094.6(f) </w:t>
      </w:r>
      <w:r w:rsidR="00685243">
        <w:t>when</w:t>
      </w:r>
      <w:r>
        <w:t xml:space="preserve"> giving notice of determinations under this </w:t>
      </w:r>
      <w:r w:rsidR="00336D3E">
        <w:t>O</w:t>
      </w:r>
      <w:r>
        <w:t>rdinance.</w:t>
      </w:r>
    </w:p>
    <w:p w14:paraId="59F81A69" w14:textId="77777777" w:rsidR="009A5DD2" w:rsidRDefault="009A5DD2" w:rsidP="005072AE">
      <w:pPr>
        <w:pStyle w:val="bullets-123"/>
        <w:ind w:left="1440"/>
      </w:pPr>
    </w:p>
    <w:p w14:paraId="66D8847C" w14:textId="0CF97B33" w:rsidR="00120993" w:rsidRDefault="00D40C69" w:rsidP="009A5DD2">
      <w:pPr>
        <w:pStyle w:val="bullets-123"/>
        <w:spacing w:line="240" w:lineRule="auto"/>
        <w:ind w:left="1440"/>
      </w:pPr>
      <w:r>
        <w:t>(</w:t>
      </w:r>
      <w:r w:rsidR="009C2F26">
        <w:t>5</w:t>
      </w:r>
      <w:r>
        <w:t xml:space="preserve">) </w:t>
      </w:r>
      <w:r w:rsidR="00774839">
        <w:t>The D</w:t>
      </w:r>
      <w:r w:rsidR="00281B52">
        <w:t>ep</w:t>
      </w:r>
      <w:r w:rsidR="00083C96">
        <w:t xml:space="preserve">artment </w:t>
      </w:r>
      <w:r w:rsidR="00281B52">
        <w:t xml:space="preserve">may establish appropriate administrative rules for implementing this </w:t>
      </w:r>
      <w:r w:rsidR="00F97F48">
        <w:t>[ </w:t>
      </w:r>
      <w:r w:rsidR="00F97F48">
        <w:rPr>
          <w:u w:val="single"/>
        </w:rPr>
        <w:t>article</w:t>
      </w:r>
      <w:r w:rsidR="00F97F48">
        <w:t xml:space="preserve"> / </w:t>
      </w:r>
      <w:r w:rsidR="00F97F48">
        <w:rPr>
          <w:u w:val="double"/>
        </w:rPr>
        <w:t>chapter</w:t>
      </w:r>
      <w:r w:rsidR="00F97F48">
        <w:t> ]</w:t>
      </w:r>
      <w:r w:rsidR="00281B52">
        <w:t xml:space="preserve">, conducting hearings, and rendering decisions pursuant to this </w:t>
      </w:r>
      <w:r w:rsidR="00980D70">
        <w:t>S</w:t>
      </w:r>
      <w:r w:rsidR="00281B52">
        <w:t xml:space="preserve">ection. </w:t>
      </w:r>
      <w:r w:rsidR="00565681">
        <w:br/>
      </w:r>
    </w:p>
    <w:p w14:paraId="00F801FD" w14:textId="1E1A018B" w:rsidR="00565681" w:rsidRDefault="00C33708" w:rsidP="009A5DD2">
      <w:pPr>
        <w:pStyle w:val="bullets-abc"/>
        <w:spacing w:line="240" w:lineRule="auto"/>
        <w:ind w:left="1080"/>
      </w:pPr>
      <w:r>
        <w:t>(</w:t>
      </w:r>
      <w:r w:rsidR="00334129">
        <w:t>d</w:t>
      </w:r>
      <w:r w:rsidR="00083C96">
        <w:t xml:space="preserve">) </w:t>
      </w:r>
      <w:r w:rsidR="00CE1723">
        <w:t>CIVIL PENALTIES</w:t>
      </w:r>
      <w:r w:rsidR="00B96441">
        <w:t xml:space="preserve">. </w:t>
      </w:r>
    </w:p>
    <w:p w14:paraId="08E6863F" w14:textId="77777777" w:rsidR="00837ECE" w:rsidRDefault="00837ECE" w:rsidP="009A5DD2">
      <w:pPr>
        <w:pStyle w:val="bullets-abc"/>
        <w:spacing w:line="240" w:lineRule="auto"/>
        <w:ind w:left="1080"/>
      </w:pPr>
    </w:p>
    <w:p w14:paraId="24F0A82F" w14:textId="65A431D9" w:rsidR="007307DD" w:rsidRDefault="007307DD" w:rsidP="00837ECE">
      <w:pPr>
        <w:pStyle w:val="bullets-abc"/>
        <w:numPr>
          <w:ilvl w:val="0"/>
          <w:numId w:val="46"/>
        </w:numPr>
        <w:spacing w:line="240" w:lineRule="auto"/>
      </w:pPr>
      <w:r>
        <w:t>Any Person in violation of this [ </w:t>
      </w:r>
      <w:r>
        <w:rPr>
          <w:u w:val="single"/>
        </w:rPr>
        <w:t>article</w:t>
      </w:r>
      <w:r>
        <w:t xml:space="preserve"> / </w:t>
      </w:r>
      <w:r>
        <w:rPr>
          <w:u w:val="double"/>
        </w:rPr>
        <w:t>chapter</w:t>
      </w:r>
      <w:r>
        <w:t> ] or any regulation adopted pursuant to this [ </w:t>
      </w:r>
      <w:r>
        <w:rPr>
          <w:u w:val="single"/>
        </w:rPr>
        <w:t>article</w:t>
      </w:r>
      <w:r>
        <w:t xml:space="preserve"> / </w:t>
      </w:r>
      <w:r>
        <w:rPr>
          <w:u w:val="double"/>
        </w:rPr>
        <w:t>chapter</w:t>
      </w:r>
      <w:r>
        <w:t> ] shall be liable to the [ </w:t>
      </w:r>
      <w:r>
        <w:rPr>
          <w:u w:val="single"/>
        </w:rPr>
        <w:t>City</w:t>
      </w:r>
      <w:r>
        <w:t xml:space="preserve"> / </w:t>
      </w:r>
      <w:r>
        <w:rPr>
          <w:u w:val="double"/>
        </w:rPr>
        <w:t>County</w:t>
      </w:r>
      <w:r>
        <w:t> ]</w:t>
      </w:r>
      <w:r w:rsidR="00642989">
        <w:t xml:space="preserve"> </w:t>
      </w:r>
      <w:r>
        <w:t xml:space="preserve">for a civil penalty in an amount not to exceed one thousand dollars ($1,000.00) per day per violation. Each day in which the violation exists or continues shall constitute a separate and distinct violation. </w:t>
      </w:r>
    </w:p>
    <w:p w14:paraId="0EB8E134" w14:textId="77777777" w:rsidR="00837ECE" w:rsidRDefault="00837ECE" w:rsidP="00837ECE">
      <w:pPr>
        <w:pStyle w:val="bullets-abc"/>
        <w:spacing w:line="240" w:lineRule="auto"/>
        <w:ind w:left="1080" w:firstLine="0"/>
      </w:pPr>
    </w:p>
    <w:p w14:paraId="4A0983D4" w14:textId="62B304DD" w:rsidR="007210FD" w:rsidRDefault="007210FD" w:rsidP="007210FD">
      <w:pPr>
        <w:pStyle w:val="commentsbox"/>
        <w:ind w:left="990"/>
      </w:pPr>
      <w:r w:rsidRPr="00FD5E57">
        <w:rPr>
          <w:b/>
          <w:caps/>
        </w:rPr>
        <w:t>comment:</w:t>
      </w:r>
      <w:r>
        <w:t xml:space="preserve"> This provision provides civil fines for violating the Model Ordinance. It requires that the city or county file a traditional civil suit. The fine amounts can be adjusted but cannot exceed $1,000 per violation</w:t>
      </w:r>
      <w:r w:rsidR="00A77368">
        <w:t>, as provided in</w:t>
      </w:r>
      <w:r>
        <w:t xml:space="preserve"> </w:t>
      </w:r>
      <w:r w:rsidR="00A77368">
        <w:t xml:space="preserve">California </w:t>
      </w:r>
      <w:r>
        <w:t xml:space="preserve">Government Code section 36901. Note that a violation of this Model Ordinance may also be enforced as an unfair business practice under </w:t>
      </w:r>
      <w:r w:rsidRPr="008D1401">
        <w:t xml:space="preserve">California Business and Professions Code </w:t>
      </w:r>
      <w:r w:rsidR="00980D70">
        <w:t>s</w:t>
      </w:r>
      <w:r w:rsidRPr="008D1401">
        <w:t>ection 17200 et seq.</w:t>
      </w:r>
    </w:p>
    <w:p w14:paraId="679A1D12" w14:textId="77777777" w:rsidR="007307DD" w:rsidRDefault="007307DD" w:rsidP="008D1401">
      <w:pPr>
        <w:pStyle w:val="bullets-abc"/>
        <w:ind w:left="1440"/>
      </w:pPr>
    </w:p>
    <w:p w14:paraId="2ABFF668" w14:textId="3CA694DA" w:rsidR="00565681" w:rsidRDefault="00D40C69" w:rsidP="00837ECE">
      <w:pPr>
        <w:pStyle w:val="bullets-abc"/>
        <w:spacing w:line="240" w:lineRule="auto"/>
        <w:ind w:left="1440"/>
      </w:pPr>
      <w:r>
        <w:t>(</w:t>
      </w:r>
      <w:r w:rsidR="007307DD">
        <w:t>2</w:t>
      </w:r>
      <w:r>
        <w:t xml:space="preserve">) </w:t>
      </w:r>
      <w:r w:rsidR="00774839">
        <w:t xml:space="preserve">Upon the failure of any </w:t>
      </w:r>
      <w:r w:rsidR="00F17BC6">
        <w:t xml:space="preserve">Person </w:t>
      </w:r>
      <w:r w:rsidR="00281B52">
        <w:t xml:space="preserve">to comply with any requirement of this </w:t>
      </w:r>
      <w:r w:rsidR="00F97F48">
        <w:t>[ </w:t>
      </w:r>
      <w:r w:rsidR="00F97F48">
        <w:rPr>
          <w:u w:val="single"/>
        </w:rPr>
        <w:t>article</w:t>
      </w:r>
      <w:r w:rsidR="00F97F48">
        <w:t xml:space="preserve"> / </w:t>
      </w:r>
      <w:r w:rsidR="00F97F48">
        <w:rPr>
          <w:u w:val="double"/>
        </w:rPr>
        <w:t>chapter</w:t>
      </w:r>
      <w:r w:rsidR="00F97F48">
        <w:t xml:space="preserve"> ] </w:t>
      </w:r>
      <w:r w:rsidR="00281B52">
        <w:t xml:space="preserve">and any rule or regulation adopted pursuant to this </w:t>
      </w:r>
      <w:r w:rsidR="00F97F48">
        <w:t>[ </w:t>
      </w:r>
      <w:r w:rsidR="00F97F48">
        <w:rPr>
          <w:u w:val="single"/>
        </w:rPr>
        <w:t>article</w:t>
      </w:r>
      <w:r w:rsidR="00F97F48">
        <w:t xml:space="preserve"> / </w:t>
      </w:r>
      <w:r w:rsidR="00F97F48">
        <w:rPr>
          <w:u w:val="double"/>
        </w:rPr>
        <w:t>chapter</w:t>
      </w:r>
      <w:r w:rsidR="00F97F48">
        <w:t> ]</w:t>
      </w:r>
      <w:r w:rsidR="00281B52">
        <w:t xml:space="preserve">, the </w:t>
      </w:r>
      <w:r w:rsidR="00E10C00">
        <w:t xml:space="preserve">[ </w:t>
      </w:r>
      <w:r w:rsidR="00E10C00" w:rsidRPr="00D6382E">
        <w:rPr>
          <w:u w:val="single"/>
        </w:rPr>
        <w:t>City Attorney</w:t>
      </w:r>
      <w:r w:rsidR="00E10C00" w:rsidRPr="00CE15B6">
        <w:t xml:space="preserve"> / </w:t>
      </w:r>
      <w:r w:rsidR="00E10C00" w:rsidRPr="00D6382E">
        <w:rPr>
          <w:u w:val="double"/>
        </w:rPr>
        <w:t>County Counsel</w:t>
      </w:r>
      <w:r w:rsidR="00E10C00">
        <w:t xml:space="preserve"> ]</w:t>
      </w:r>
      <w:r w:rsidR="00E10C00" w:rsidRPr="00CE15B6">
        <w:t xml:space="preserve"> </w:t>
      </w:r>
      <w:r w:rsidR="00281B52">
        <w:t>may petition any court having jurisdiction for injunctive relief, payment of civil penalties</w:t>
      </w:r>
      <w:r w:rsidR="00764DFA">
        <w:t>,</w:t>
      </w:r>
      <w:r w:rsidR="00281B52">
        <w:t xml:space="preserve"> and any other appropriate remedy,</w:t>
      </w:r>
      <w:r w:rsidR="002B1FD1">
        <w:t xml:space="preserve"> including restraining such </w:t>
      </w:r>
      <w:r w:rsidR="00F17BC6">
        <w:t xml:space="preserve">Person </w:t>
      </w:r>
      <w:r w:rsidR="00281B52">
        <w:t xml:space="preserve">from continuing any prohibited activity and compelling compliance with lawful requirements. </w:t>
      </w:r>
    </w:p>
    <w:p w14:paraId="62DEC0B2" w14:textId="77777777" w:rsidR="00D6382E" w:rsidRDefault="00D6382E" w:rsidP="00837ECE">
      <w:pPr>
        <w:pStyle w:val="bullets-abc"/>
        <w:spacing w:line="240" w:lineRule="auto"/>
        <w:ind w:left="1080" w:firstLine="0"/>
      </w:pPr>
    </w:p>
    <w:p w14:paraId="16935664" w14:textId="272757E9" w:rsidR="00D6382E" w:rsidRDefault="00D6382E" w:rsidP="00837ECE">
      <w:pPr>
        <w:pStyle w:val="bullets-abc"/>
        <w:spacing w:line="240" w:lineRule="auto"/>
        <w:ind w:left="1440"/>
      </w:pPr>
      <w:r>
        <w:t>(</w:t>
      </w:r>
      <w:r w:rsidR="007307DD">
        <w:t>3</w:t>
      </w:r>
      <w:r>
        <w:t xml:space="preserve">) </w:t>
      </w:r>
      <w:r w:rsidRPr="00D6382E">
        <w:t>Violations of this</w:t>
      </w:r>
      <w:r>
        <w:t xml:space="preserve"> [ </w:t>
      </w:r>
      <w:r>
        <w:rPr>
          <w:u w:val="single"/>
        </w:rPr>
        <w:t>article</w:t>
      </w:r>
      <w:r>
        <w:t xml:space="preserve"> / </w:t>
      </w:r>
      <w:r>
        <w:rPr>
          <w:u w:val="double"/>
        </w:rPr>
        <w:t>chapter</w:t>
      </w:r>
      <w:r>
        <w:t xml:space="preserve"> ] </w:t>
      </w:r>
      <w:r w:rsidRPr="00D6382E">
        <w:t>are hereby declared to be public nuisances.</w:t>
      </w:r>
    </w:p>
    <w:p w14:paraId="5AA64723" w14:textId="77777777" w:rsidR="007210FD" w:rsidRDefault="007210FD" w:rsidP="005072AE">
      <w:pPr>
        <w:pStyle w:val="bullets-abc"/>
        <w:ind w:left="1440"/>
      </w:pPr>
    </w:p>
    <w:p w14:paraId="7D91BA55" w14:textId="0B6F0A77" w:rsidR="007210FD" w:rsidRDefault="007210FD" w:rsidP="007210FD">
      <w:pPr>
        <w:pStyle w:val="commentsbox"/>
        <w:ind w:left="990"/>
      </w:pPr>
      <w:r w:rsidRPr="00FD5E57">
        <w:rPr>
          <w:b/>
          <w:caps/>
        </w:rPr>
        <w:t>comment:</w:t>
      </w:r>
      <w:r>
        <w:t xml:space="preserve"> By expressly stating that violations are public nuisances, this provision allows enforcement of the </w:t>
      </w:r>
      <w:r w:rsidR="003919A4">
        <w:t>O</w:t>
      </w:r>
      <w:r>
        <w:t xml:space="preserve">rdinance via the administrative nuisance abatement procedures commonly found in </w:t>
      </w:r>
      <w:r w:rsidR="00D16F02">
        <w:t xml:space="preserve">local </w:t>
      </w:r>
      <w:r>
        <w:t xml:space="preserve">codes. Such a declaration also facilitates injunctive relief (where a court orders that a defendant do certain things or refrain from doing certain things, such as selling </w:t>
      </w:r>
      <w:r w:rsidR="006766A7">
        <w:t>F</w:t>
      </w:r>
      <w:r>
        <w:t xml:space="preserve">iltered </w:t>
      </w:r>
      <w:r w:rsidR="006766A7">
        <w:t>T</w:t>
      </w:r>
      <w:r>
        <w:t xml:space="preserve">obacco </w:t>
      </w:r>
      <w:r w:rsidR="006766A7">
        <w:t>P</w:t>
      </w:r>
      <w:r>
        <w:t>roducts in the city or county).</w:t>
      </w:r>
    </w:p>
    <w:p w14:paraId="239061D2" w14:textId="45392273" w:rsidR="005012D6" w:rsidRDefault="005012D6" w:rsidP="007210FD">
      <w:pPr>
        <w:pStyle w:val="bullets-abc"/>
      </w:pPr>
    </w:p>
    <w:p w14:paraId="58E4B29D" w14:textId="4EE22033" w:rsidR="00C75528" w:rsidRDefault="00C33708" w:rsidP="00837ECE">
      <w:pPr>
        <w:pStyle w:val="bullets-abc"/>
        <w:spacing w:line="240" w:lineRule="auto"/>
        <w:ind w:left="1080"/>
      </w:pPr>
      <w:r>
        <w:t>(</w:t>
      </w:r>
      <w:r w:rsidR="00334129">
        <w:t>e</w:t>
      </w:r>
      <w:r w:rsidR="00083C96">
        <w:t xml:space="preserve">) </w:t>
      </w:r>
      <w:r w:rsidR="00950D56">
        <w:t xml:space="preserve">CRIMINAL PENALTIES. </w:t>
      </w:r>
      <w:r w:rsidR="00281B52">
        <w:t xml:space="preserve">Any </w:t>
      </w:r>
      <w:r w:rsidR="009014DB">
        <w:t>P</w:t>
      </w:r>
      <w:r w:rsidR="00281B52">
        <w:t xml:space="preserve">erson who knowingly and willfully violates the requirements of this </w:t>
      </w:r>
      <w:r w:rsidR="00F97F48">
        <w:t>[ </w:t>
      </w:r>
      <w:r w:rsidR="00F97F48">
        <w:rPr>
          <w:u w:val="single"/>
        </w:rPr>
        <w:t>article</w:t>
      </w:r>
      <w:r w:rsidR="00F97F48">
        <w:t xml:space="preserve"> / </w:t>
      </w:r>
      <w:r w:rsidR="00F97F48">
        <w:rPr>
          <w:u w:val="double"/>
        </w:rPr>
        <w:t>chapter</w:t>
      </w:r>
      <w:r w:rsidR="00F97F48">
        <w:t xml:space="preserve"> ] </w:t>
      </w:r>
      <w:r w:rsidR="00281B52">
        <w:t xml:space="preserve">or any rule or regulation adopted pursuant to this </w:t>
      </w:r>
      <w:r w:rsidR="00F97F48">
        <w:t>[ </w:t>
      </w:r>
      <w:r w:rsidR="00F97F48">
        <w:rPr>
          <w:u w:val="single"/>
        </w:rPr>
        <w:t>article</w:t>
      </w:r>
      <w:r w:rsidR="00F97F48">
        <w:t xml:space="preserve"> / </w:t>
      </w:r>
      <w:r w:rsidR="00F97F48">
        <w:rPr>
          <w:u w:val="double"/>
        </w:rPr>
        <w:t>chapter</w:t>
      </w:r>
      <w:r w:rsidR="00F97F48">
        <w:t xml:space="preserve"> ] </w:t>
      </w:r>
      <w:r w:rsidR="00281B52">
        <w:t xml:space="preserve">is guilty of a misdemeanor and may be prosecuted by the </w:t>
      </w:r>
      <w:r w:rsidR="00CA7A64">
        <w:t>[ </w:t>
      </w:r>
      <w:r w:rsidR="00CA7A64">
        <w:rPr>
          <w:u w:val="single"/>
        </w:rPr>
        <w:t>City Prosecutor</w:t>
      </w:r>
      <w:r w:rsidR="00CA7A64">
        <w:t xml:space="preserve"> / </w:t>
      </w:r>
      <w:r w:rsidR="00CA7A64">
        <w:rPr>
          <w:u w:val="double"/>
        </w:rPr>
        <w:t>District Attorney</w:t>
      </w:r>
      <w:r w:rsidR="00CA7A64">
        <w:t> ]</w:t>
      </w:r>
      <w:r w:rsidR="00281B52">
        <w:t xml:space="preserve">. </w:t>
      </w:r>
    </w:p>
    <w:p w14:paraId="73779F0C" w14:textId="77777777" w:rsidR="00873FD7" w:rsidRDefault="00873FD7" w:rsidP="00CA7A64">
      <w:pPr>
        <w:pStyle w:val="bullets-abc"/>
      </w:pPr>
    </w:p>
    <w:p w14:paraId="5B836397" w14:textId="445872BD" w:rsidR="00873FD7" w:rsidRDefault="00873FD7" w:rsidP="00873FD7">
      <w:pPr>
        <w:pStyle w:val="commentsbox"/>
        <w:ind w:left="990"/>
      </w:pPr>
      <w:r w:rsidRPr="00FD5E57">
        <w:rPr>
          <w:b/>
          <w:caps/>
        </w:rPr>
        <w:t>comment:</w:t>
      </w:r>
      <w:r>
        <w:t xml:space="preserve"> This provision allows the </w:t>
      </w:r>
      <w:r w:rsidR="003919A4">
        <w:t>c</w:t>
      </w:r>
      <w:r>
        <w:t xml:space="preserve">ity </w:t>
      </w:r>
      <w:r w:rsidR="003919A4">
        <w:t>p</w:t>
      </w:r>
      <w:r>
        <w:t xml:space="preserve">rosecutor or </w:t>
      </w:r>
      <w:r w:rsidR="003919A4">
        <w:t>d</w:t>
      </w:r>
      <w:r>
        <w:t xml:space="preserve">istrict </w:t>
      </w:r>
      <w:r w:rsidR="003919A4">
        <w:t>a</w:t>
      </w:r>
      <w:r>
        <w:t xml:space="preserve">ttorney to bring criminal charges for violations of the Model Ordinance. </w:t>
      </w:r>
    </w:p>
    <w:p w14:paraId="5D88932F" w14:textId="77777777" w:rsidR="00873FD7" w:rsidRDefault="00873FD7" w:rsidP="00CA7A64">
      <w:pPr>
        <w:pStyle w:val="bullets-abc"/>
      </w:pPr>
    </w:p>
    <w:p w14:paraId="503A128D" w14:textId="2282C21C" w:rsidR="00C75528" w:rsidRDefault="00C75528" w:rsidP="00837ECE">
      <w:pPr>
        <w:pStyle w:val="BasicParagraph"/>
        <w:spacing w:line="240" w:lineRule="auto"/>
      </w:pPr>
      <w:r>
        <w:rPr>
          <w:b/>
        </w:rPr>
        <w:t>SECTION III. SEVERABILITY.</w:t>
      </w:r>
      <w:r>
        <w:t xml:space="preserve"> If any section, subsection, subdivision, paragraph, sentence, clause or phrase of this Ordinance, or its application to any </w:t>
      </w:r>
      <w:r w:rsidR="009014DB">
        <w:t>Person</w:t>
      </w:r>
      <w:r>
        <w:t xml:space="preserve"> or circumstance, is for any reason held to be invalid or unenforceable, such invalidity or unenforceability shall not affect the validity or enforceability of the remaining sections, subsections, subdivisions, paragraphs, sentences, clauses</w:t>
      </w:r>
      <w:r w:rsidR="00F40372">
        <w:t>,</w:t>
      </w:r>
      <w:r>
        <w:t xml:space="preserve"> or phrases of this Ordinance, or its application to any other </w:t>
      </w:r>
      <w:r w:rsidR="009014DB">
        <w:t>Person</w:t>
      </w:r>
      <w:r>
        <w:t xml:space="preserve"> or circumstance. The [ </w:t>
      </w:r>
      <w:r>
        <w:rPr>
          <w:u w:val="single"/>
        </w:rPr>
        <w:t>City Council</w:t>
      </w:r>
      <w:r>
        <w:t xml:space="preserve"> / </w:t>
      </w:r>
      <w:r>
        <w:rPr>
          <w:u w:val="double"/>
        </w:rPr>
        <w:t>Board of Supervisors</w:t>
      </w:r>
      <w:r>
        <w:t> ] of the [ </w:t>
      </w:r>
      <w:r>
        <w:rPr>
          <w:u w:val="single"/>
        </w:rPr>
        <w:t>City</w:t>
      </w:r>
      <w:r>
        <w:t xml:space="preserve"> / </w:t>
      </w:r>
      <w:r>
        <w:rPr>
          <w:u w:val="double"/>
        </w:rPr>
        <w:t>County</w:t>
      </w:r>
      <w:r>
        <w:t> ] of [ ____ ] hereby declares that it would have adopted each section, subsection, subdivision, paragraph, sentence, clause</w:t>
      </w:r>
      <w:r w:rsidR="00F40372">
        <w:t>,</w:t>
      </w:r>
      <w:r>
        <w:t xml:space="preserve"> or phrase hereof, irrespective of the fact that any one or more other sections, subsec</w:t>
      </w:r>
      <w:r>
        <w:softHyphen/>
        <w:t>tions, subdivisions, paragraphs, sentences, clauses</w:t>
      </w:r>
      <w:r w:rsidR="001F4880">
        <w:t>,</w:t>
      </w:r>
      <w:r>
        <w:t xml:space="preserve"> or phrases hereof be declared invalid or unenforceable. </w:t>
      </w:r>
    </w:p>
    <w:p w14:paraId="5EE69D1D" w14:textId="4217F7DB" w:rsidR="00EE141E" w:rsidRDefault="00EE141E" w:rsidP="00C75528">
      <w:pPr>
        <w:pStyle w:val="NormalText"/>
        <w:widowControl/>
        <w:suppressAutoHyphens/>
      </w:pPr>
      <w:r>
        <w:br w:type="page"/>
      </w:r>
    </w:p>
    <w:p w14:paraId="2C8C5F5B" w14:textId="77777777" w:rsidR="00C75528" w:rsidRDefault="00C75528" w:rsidP="00C75528">
      <w:pPr>
        <w:pStyle w:val="NormalText"/>
        <w:widowControl/>
        <w:suppressAutoHyphens/>
      </w:pPr>
    </w:p>
    <w:p w14:paraId="50263EF8" w14:textId="52BA7B2A" w:rsidR="00C75528" w:rsidRDefault="00C75528" w:rsidP="00F7467F">
      <w:pPr>
        <w:pStyle w:val="commentsbox"/>
        <w:ind w:left="0"/>
      </w:pPr>
      <w:r w:rsidRPr="006B31F7">
        <w:rPr>
          <w:b/>
          <w:caps/>
        </w:rPr>
        <w:t>comment:</w:t>
      </w:r>
      <w:r>
        <w:rPr>
          <w:b/>
          <w:smallCaps/>
        </w:rPr>
        <w:t xml:space="preserve"> </w:t>
      </w:r>
      <w:r>
        <w:t>This is standard language. Often this “boilerplate” is found at the end of an ordinance</w:t>
      </w:r>
      <w:r w:rsidR="001F4880">
        <w:t>,</w:t>
      </w:r>
      <w:r>
        <w:t xml:space="preserve"> but its location is irrelevant. </w:t>
      </w:r>
      <w:r w:rsidR="000E086C">
        <w:t xml:space="preserve">Your jurisdiction may have other boilerplate language that is included in local ordinances. You should consult with </w:t>
      </w:r>
      <w:r w:rsidR="006766A7">
        <w:t>your</w:t>
      </w:r>
      <w:r w:rsidR="001F4880">
        <w:t xml:space="preserve"> c</w:t>
      </w:r>
      <w:r w:rsidR="000E086C">
        <w:t xml:space="preserve">ity </w:t>
      </w:r>
      <w:r w:rsidR="001F4880">
        <w:t>a</w:t>
      </w:r>
      <w:r w:rsidR="00E10C00">
        <w:t xml:space="preserve">ttorney </w:t>
      </w:r>
      <w:r w:rsidR="000E086C">
        <w:t xml:space="preserve">or </w:t>
      </w:r>
      <w:r w:rsidR="001F4880">
        <w:t>c</w:t>
      </w:r>
      <w:r w:rsidR="000E086C">
        <w:t xml:space="preserve">ounty </w:t>
      </w:r>
      <w:r w:rsidR="001F4880">
        <w:t>c</w:t>
      </w:r>
      <w:r w:rsidR="00E10C00">
        <w:t xml:space="preserve">ounsel </w:t>
      </w:r>
      <w:r w:rsidR="000E086C">
        <w:t xml:space="preserve">to determine </w:t>
      </w:r>
      <w:r w:rsidR="001F4880">
        <w:t xml:space="preserve">whether </w:t>
      </w:r>
      <w:r w:rsidR="000E086C">
        <w:t>this is the case.</w:t>
      </w:r>
    </w:p>
    <w:p w14:paraId="664A9D56" w14:textId="77777777" w:rsidR="00C75528" w:rsidRDefault="00C75528" w:rsidP="00C75528">
      <w:pPr>
        <w:pStyle w:val="NormalText"/>
        <w:widowControl/>
        <w:suppressAutoHyphens/>
      </w:pPr>
    </w:p>
    <w:p w14:paraId="7E4AEF35" w14:textId="2A57623E" w:rsidR="00654B94" w:rsidRDefault="00654B94" w:rsidP="00837ECE">
      <w:pPr>
        <w:pStyle w:val="BasicParagraph"/>
        <w:spacing w:line="240" w:lineRule="auto"/>
      </w:pPr>
      <w:r>
        <w:rPr>
          <w:b/>
        </w:rPr>
        <w:t>SECTION I</w:t>
      </w:r>
      <w:r w:rsidR="00E86606">
        <w:rPr>
          <w:b/>
        </w:rPr>
        <w:t>V</w:t>
      </w:r>
      <w:r w:rsidRPr="005A0EAA">
        <w:t xml:space="preserve">. This </w:t>
      </w:r>
      <w:r w:rsidR="00E617A5">
        <w:t>Ordinance</w:t>
      </w:r>
      <w:r w:rsidRPr="005A0EAA">
        <w:t xml:space="preserve"> shall take effect and be in force from and after [</w:t>
      </w:r>
      <w:r>
        <w:t xml:space="preserve"> </w:t>
      </w:r>
      <w:r w:rsidRPr="002B6934">
        <w:rPr>
          <w:u w:val="single"/>
        </w:rPr>
        <w:t>date</w:t>
      </w:r>
      <w:r w:rsidR="00F12D69" w:rsidRPr="002B6934">
        <w:rPr>
          <w:u w:val="single"/>
        </w:rPr>
        <w:t xml:space="preserve"> of enactment</w:t>
      </w:r>
      <w:r w:rsidRPr="00EF57B0">
        <w:t xml:space="preserve"> ]</w:t>
      </w:r>
      <w:r w:rsidR="00F12D69">
        <w:t>, except that Section</w:t>
      </w:r>
      <w:r w:rsidR="00613FD8">
        <w:t>s</w:t>
      </w:r>
      <w:r w:rsidR="00764DFA">
        <w:t xml:space="preserve"> </w:t>
      </w:r>
      <w:r w:rsidR="00764DFA" w:rsidRPr="00764DFA">
        <w:t>[ ____ (*</w:t>
      </w:r>
      <w:r w:rsidR="00764DFA">
        <w:t>2</w:t>
      </w:r>
      <w:r w:rsidR="00764DFA" w:rsidRPr="00764DFA">
        <w:t>) ]</w:t>
      </w:r>
      <w:r w:rsidR="00F12D69">
        <w:t xml:space="preserve"> </w:t>
      </w:r>
      <w:r w:rsidR="00613FD8">
        <w:t xml:space="preserve">and </w:t>
      </w:r>
      <w:r w:rsidR="00613FD8" w:rsidRPr="00764DFA">
        <w:t>[ ____ (*</w:t>
      </w:r>
      <w:r w:rsidR="00613FD8">
        <w:t>3</w:t>
      </w:r>
      <w:r w:rsidR="00613FD8" w:rsidRPr="00764DFA">
        <w:t>) ]</w:t>
      </w:r>
      <w:r w:rsidR="00613FD8">
        <w:t xml:space="preserve"> </w:t>
      </w:r>
      <w:r w:rsidR="00F12D69">
        <w:t xml:space="preserve">shall not be enforced until [ </w:t>
      </w:r>
      <w:r w:rsidR="00F12D69" w:rsidRPr="002B6934">
        <w:rPr>
          <w:u w:val="single"/>
        </w:rPr>
        <w:t xml:space="preserve">one year and </w:t>
      </w:r>
      <w:r w:rsidR="004B3F81">
        <w:rPr>
          <w:u w:val="single"/>
        </w:rPr>
        <w:t>one hundred eighty</w:t>
      </w:r>
      <w:r w:rsidR="00F12D69" w:rsidRPr="002B6934">
        <w:rPr>
          <w:u w:val="single"/>
        </w:rPr>
        <w:t xml:space="preserve"> days after date of enactment</w:t>
      </w:r>
      <w:r w:rsidR="00F12D69">
        <w:t xml:space="preserve"> ]</w:t>
      </w:r>
      <w:r w:rsidRPr="00EF57B0">
        <w:t>.</w:t>
      </w:r>
    </w:p>
    <w:p w14:paraId="56630C3F" w14:textId="77777777" w:rsidR="004B3F81" w:rsidRDefault="004B3F81" w:rsidP="00654B94">
      <w:pPr>
        <w:pStyle w:val="BasicParagraph"/>
      </w:pPr>
    </w:p>
    <w:p w14:paraId="3431DE5D" w14:textId="010B7BE9" w:rsidR="004B3F81" w:rsidRDefault="004B3F81" w:rsidP="004B3F81">
      <w:pPr>
        <w:pStyle w:val="commentsbox"/>
        <w:ind w:left="0"/>
      </w:pPr>
      <w:r w:rsidRPr="006B31F7">
        <w:rPr>
          <w:b/>
          <w:caps/>
        </w:rPr>
        <w:t>comment:</w:t>
      </w:r>
      <w:r>
        <w:rPr>
          <w:b/>
          <w:smallCaps/>
        </w:rPr>
        <w:t xml:space="preserve"> </w:t>
      </w:r>
      <w:r>
        <w:t xml:space="preserve">This enforcement timeline ensures that the provisions prohibiting Producers and Retailers from selling Filtered Tobacco Products not covered by a Tobacco Litter Control Program are not enforced until Producers have had the time provided by the Model Ordinance to develop and submit their Programs. As provided in Section 4(c), Producers have one year from the date of enactment to submit Tobacco Litter Control Programs, and the Department has 180 days to review those Programs. </w:t>
      </w:r>
    </w:p>
    <w:p w14:paraId="13078D3A" w14:textId="77777777" w:rsidR="004B3F81" w:rsidRDefault="004B3F81" w:rsidP="00654B94">
      <w:pPr>
        <w:pStyle w:val="BasicParagraph"/>
      </w:pPr>
    </w:p>
    <w:p w14:paraId="5782E600" w14:textId="77777777" w:rsidR="00C75528" w:rsidRDefault="00C75528" w:rsidP="009A3852">
      <w:pPr>
        <w:pStyle w:val="NormalText"/>
        <w:widowControl/>
        <w:suppressAutoHyphens/>
        <w:ind w:firstLine="0"/>
      </w:pPr>
    </w:p>
    <w:p w14:paraId="53BE6E35" w14:textId="77777777" w:rsidR="00C75528" w:rsidRDefault="00C75528" w:rsidP="00C75528">
      <w:pPr>
        <w:pStyle w:val="NormalText"/>
        <w:widowControl/>
        <w:suppressAutoHyphens/>
      </w:pPr>
    </w:p>
    <w:p w14:paraId="4B96C9C9" w14:textId="77777777" w:rsidR="00C75528" w:rsidRDefault="00C75528" w:rsidP="00C75528">
      <w:pPr>
        <w:pStyle w:val="NormalText"/>
        <w:widowControl/>
        <w:suppressAutoHyphens/>
      </w:pPr>
    </w:p>
    <w:p w14:paraId="72C7F863" w14:textId="77777777" w:rsidR="00C75528" w:rsidRDefault="00C75528" w:rsidP="00C75528">
      <w:pPr>
        <w:pStyle w:val="NormalText"/>
        <w:widowControl/>
        <w:suppressAutoHyphens/>
      </w:pPr>
    </w:p>
    <w:p w14:paraId="7C90DC08" w14:textId="77777777" w:rsidR="00C75528" w:rsidRDefault="00C75528" w:rsidP="00C75528">
      <w:pPr>
        <w:pStyle w:val="NormalText"/>
        <w:widowControl/>
        <w:suppressAutoHyphens/>
      </w:pPr>
    </w:p>
    <w:p w14:paraId="5C5618AA" w14:textId="77777777" w:rsidR="00C75528" w:rsidRDefault="00C75528" w:rsidP="00C75528">
      <w:pPr>
        <w:pStyle w:val="NormalText"/>
        <w:widowControl/>
        <w:suppressAutoHyphens/>
      </w:pPr>
    </w:p>
    <w:p w14:paraId="6DFD120A" w14:textId="77777777" w:rsidR="00C75528" w:rsidRDefault="00C75528" w:rsidP="00C75528">
      <w:pPr>
        <w:pStyle w:val="NormalText"/>
        <w:widowControl/>
        <w:suppressAutoHyphens/>
      </w:pPr>
    </w:p>
    <w:p w14:paraId="20A9F322" w14:textId="77777777" w:rsidR="00C75528" w:rsidRDefault="00C75528" w:rsidP="00C75528">
      <w:pPr>
        <w:pStyle w:val="NormalText"/>
        <w:widowControl/>
        <w:suppressAutoHyphens/>
      </w:pPr>
    </w:p>
    <w:p w14:paraId="32E12F9A" w14:textId="77777777" w:rsidR="00C75528" w:rsidRDefault="00C75528" w:rsidP="00C75528">
      <w:pPr>
        <w:pStyle w:val="NormalText"/>
        <w:widowControl/>
        <w:suppressAutoHyphens/>
      </w:pPr>
    </w:p>
    <w:p w14:paraId="03EBEF08" w14:textId="48EDB709" w:rsidR="005D24A7" w:rsidRDefault="005D24A7">
      <w:pPr>
        <w:spacing w:line="240" w:lineRule="auto"/>
        <w:rPr>
          <w:szCs w:val="20"/>
        </w:rPr>
      </w:pPr>
      <w:r>
        <w:br w:type="page"/>
      </w:r>
    </w:p>
    <w:p w14:paraId="6D8EF1E3" w14:textId="70B0B69C" w:rsidR="00873FD7" w:rsidRPr="00837ECE" w:rsidRDefault="00837ECE">
      <w:pPr>
        <w:pStyle w:val="NormalWeb"/>
        <w:ind w:left="640" w:hanging="640"/>
        <w:divId w:val="234973039"/>
        <w:rPr>
          <w:b/>
        </w:rPr>
      </w:pPr>
      <w:r w:rsidRPr="00837ECE">
        <w:rPr>
          <w:b/>
        </w:rPr>
        <w:lastRenderedPageBreak/>
        <w:t>REFERENCES</w:t>
      </w:r>
    </w:p>
    <w:p w14:paraId="4F9F7A07" w14:textId="77777777" w:rsidR="00873FD7" w:rsidRPr="005C1134" w:rsidRDefault="00873FD7">
      <w:pPr>
        <w:pStyle w:val="NormalWeb"/>
        <w:ind w:left="640" w:hanging="640"/>
        <w:divId w:val="234973039"/>
        <w:rPr>
          <w:u w:val="single"/>
        </w:rPr>
      </w:pPr>
    </w:p>
    <w:p w14:paraId="5DF6D13B" w14:textId="77777777" w:rsidR="00837ECE" w:rsidRDefault="00837ECE" w:rsidP="00837ECE">
      <w:pPr>
        <w:widowControl w:val="0"/>
        <w:autoSpaceDE w:val="0"/>
        <w:autoSpaceDN w:val="0"/>
        <w:adjustRightInd w:val="0"/>
        <w:spacing w:after="120" w:line="240" w:lineRule="auto"/>
        <w:ind w:left="360" w:hanging="364"/>
        <w:rPr>
          <w:sz w:val="20"/>
          <w:szCs w:val="20"/>
        </w:rPr>
        <w:sectPr w:rsidR="00837ECE" w:rsidSect="00FB0B54">
          <w:headerReference w:type="default" r:id="rId11"/>
          <w:footerReference w:type="default" r:id="rId12"/>
          <w:headerReference w:type="first" r:id="rId13"/>
          <w:footerReference w:type="first" r:id="rId14"/>
          <w:type w:val="continuous"/>
          <w:pgSz w:w="12240" w:h="15840" w:code="1"/>
          <w:pgMar w:top="1339" w:right="1440" w:bottom="1010" w:left="1800" w:header="0" w:footer="446" w:gutter="0"/>
          <w:pgNumType w:start="1"/>
          <w:cols w:space="720"/>
          <w:noEndnote/>
          <w:titlePg/>
        </w:sectPr>
      </w:pPr>
    </w:p>
    <w:p w14:paraId="2B1FCE08" w14:textId="13131419" w:rsidR="00225169" w:rsidRPr="00EE141E" w:rsidRDefault="005D24A7" w:rsidP="00EE141E">
      <w:pPr>
        <w:widowControl w:val="0"/>
        <w:autoSpaceDE w:val="0"/>
        <w:autoSpaceDN w:val="0"/>
        <w:adjustRightInd w:val="0"/>
        <w:spacing w:after="120" w:line="240" w:lineRule="auto"/>
        <w:ind w:left="360" w:right="-360" w:hanging="364"/>
        <w:rPr>
          <w:noProof/>
          <w:sz w:val="19"/>
          <w:szCs w:val="19"/>
        </w:rPr>
      </w:pPr>
      <w:r w:rsidRPr="00EE141E">
        <w:rPr>
          <w:sz w:val="19"/>
          <w:szCs w:val="19"/>
        </w:rPr>
        <w:lastRenderedPageBreak/>
        <w:fldChar w:fldCharType="begin" w:fldLock="1"/>
      </w:r>
      <w:r w:rsidRPr="00EE141E">
        <w:rPr>
          <w:sz w:val="19"/>
          <w:szCs w:val="19"/>
        </w:rPr>
        <w:instrText xml:space="preserve">ADDIN Mendeley Bibliography CSL_BIBLIOGRAPHY </w:instrText>
      </w:r>
      <w:r w:rsidRPr="00EE141E">
        <w:rPr>
          <w:sz w:val="19"/>
          <w:szCs w:val="19"/>
        </w:rPr>
        <w:fldChar w:fldCharType="separate"/>
      </w:r>
      <w:r w:rsidR="00225169" w:rsidRPr="00EE141E">
        <w:rPr>
          <w:noProof/>
          <w:sz w:val="19"/>
          <w:szCs w:val="19"/>
        </w:rPr>
        <w:t xml:space="preserve">1. </w:t>
      </w:r>
      <w:r w:rsidR="00225169" w:rsidRPr="00EE141E">
        <w:rPr>
          <w:noProof/>
          <w:sz w:val="19"/>
          <w:szCs w:val="19"/>
        </w:rPr>
        <w:tab/>
        <w:t xml:space="preserve">Tynan MA, McAfee T, Promoff G, Pechacek T. Consumption of cigarettes and combustible tobacco — United States, 2000–2011. </w:t>
      </w:r>
      <w:r w:rsidR="00225169" w:rsidRPr="00EE141E">
        <w:rPr>
          <w:i/>
          <w:iCs/>
          <w:noProof/>
          <w:sz w:val="19"/>
          <w:szCs w:val="19"/>
        </w:rPr>
        <w:t>Morb Mortal Wkly Rep</w:t>
      </w:r>
      <w:r w:rsidR="00225169" w:rsidRPr="00EE141E">
        <w:rPr>
          <w:noProof/>
          <w:sz w:val="19"/>
          <w:szCs w:val="19"/>
        </w:rPr>
        <w:t>. 2012;61(30):555-569. www.cdc.gov/mmwr/pdf/wk/mm6130.pdf.</w:t>
      </w:r>
    </w:p>
    <w:p w14:paraId="7E2FC8F7" w14:textId="77777777" w:rsidR="00225169" w:rsidRPr="00EE141E" w:rsidRDefault="00225169" w:rsidP="00EE141E">
      <w:pPr>
        <w:widowControl w:val="0"/>
        <w:autoSpaceDE w:val="0"/>
        <w:autoSpaceDN w:val="0"/>
        <w:adjustRightInd w:val="0"/>
        <w:spacing w:after="120" w:line="240" w:lineRule="auto"/>
        <w:ind w:left="360" w:right="-360" w:hanging="364"/>
        <w:rPr>
          <w:noProof/>
          <w:sz w:val="19"/>
          <w:szCs w:val="19"/>
        </w:rPr>
      </w:pPr>
      <w:r w:rsidRPr="00EE141E">
        <w:rPr>
          <w:noProof/>
          <w:sz w:val="19"/>
          <w:szCs w:val="19"/>
        </w:rPr>
        <w:t xml:space="preserve">2. </w:t>
      </w:r>
      <w:r w:rsidRPr="00EE141E">
        <w:rPr>
          <w:noProof/>
          <w:sz w:val="19"/>
          <w:szCs w:val="19"/>
        </w:rPr>
        <w:tab/>
        <w:t xml:space="preserve">Novotny TE, Slaughter E. Tobacco product waste: An environmental approach to reduce tobacco consumption. </w:t>
      </w:r>
      <w:r w:rsidRPr="00EE141E">
        <w:rPr>
          <w:i/>
          <w:iCs/>
          <w:noProof/>
          <w:sz w:val="19"/>
          <w:szCs w:val="19"/>
        </w:rPr>
        <w:t>Curr Environ Heal Reports</w:t>
      </w:r>
      <w:r w:rsidRPr="00EE141E">
        <w:rPr>
          <w:noProof/>
          <w:sz w:val="19"/>
          <w:szCs w:val="19"/>
        </w:rPr>
        <w:t>. 2014;1:208-216. doi:10.1007/s40572-014-0016-x.</w:t>
      </w:r>
    </w:p>
    <w:p w14:paraId="0A3DB78D" w14:textId="77777777" w:rsidR="00225169" w:rsidRPr="00EE141E" w:rsidRDefault="00225169" w:rsidP="00EE141E">
      <w:pPr>
        <w:widowControl w:val="0"/>
        <w:autoSpaceDE w:val="0"/>
        <w:autoSpaceDN w:val="0"/>
        <w:adjustRightInd w:val="0"/>
        <w:spacing w:after="120" w:line="240" w:lineRule="auto"/>
        <w:ind w:left="360" w:right="-360" w:hanging="364"/>
        <w:rPr>
          <w:noProof/>
          <w:sz w:val="19"/>
          <w:szCs w:val="19"/>
        </w:rPr>
      </w:pPr>
      <w:r w:rsidRPr="00EE141E">
        <w:rPr>
          <w:noProof/>
          <w:sz w:val="19"/>
          <w:szCs w:val="19"/>
        </w:rPr>
        <w:t xml:space="preserve">3. </w:t>
      </w:r>
      <w:r w:rsidRPr="00EE141E">
        <w:rPr>
          <w:noProof/>
          <w:sz w:val="19"/>
          <w:szCs w:val="19"/>
        </w:rPr>
        <w:tab/>
        <w:t xml:space="preserve">Rath JM, Rubenstein RA, Curry LE, Shank SE, Cartwright JC. Cigarette litter: Smokers’ attitudes and behaviors. </w:t>
      </w:r>
      <w:r w:rsidRPr="00EE141E">
        <w:rPr>
          <w:i/>
          <w:iCs/>
          <w:noProof/>
          <w:sz w:val="19"/>
          <w:szCs w:val="19"/>
        </w:rPr>
        <w:t>Int J Environ Res Public Health</w:t>
      </w:r>
      <w:r w:rsidRPr="00EE141E">
        <w:rPr>
          <w:noProof/>
          <w:sz w:val="19"/>
          <w:szCs w:val="19"/>
        </w:rPr>
        <w:t>. 2012;9(6):2189-2203. doi:10.3390/ijerph9062189.</w:t>
      </w:r>
    </w:p>
    <w:p w14:paraId="7CB74D99" w14:textId="77777777" w:rsidR="00225169" w:rsidRPr="00EE141E" w:rsidRDefault="00225169" w:rsidP="00EE141E">
      <w:pPr>
        <w:widowControl w:val="0"/>
        <w:autoSpaceDE w:val="0"/>
        <w:autoSpaceDN w:val="0"/>
        <w:adjustRightInd w:val="0"/>
        <w:spacing w:after="120" w:line="240" w:lineRule="auto"/>
        <w:ind w:left="360" w:right="-360" w:hanging="364"/>
        <w:rPr>
          <w:noProof/>
          <w:sz w:val="19"/>
          <w:szCs w:val="19"/>
        </w:rPr>
      </w:pPr>
      <w:r w:rsidRPr="00EE141E">
        <w:rPr>
          <w:noProof/>
          <w:sz w:val="19"/>
          <w:szCs w:val="19"/>
        </w:rPr>
        <w:t xml:space="preserve">4. </w:t>
      </w:r>
      <w:r w:rsidRPr="00EE141E">
        <w:rPr>
          <w:noProof/>
          <w:sz w:val="19"/>
          <w:szCs w:val="19"/>
        </w:rPr>
        <w:tab/>
        <w:t xml:space="preserve">Schultz PW, Bator RJ, Large LB, Bruni CM, Tabanico JJ. Littering in Context: Personal and Environmental Predictors of Littering Behavior. </w:t>
      </w:r>
      <w:r w:rsidRPr="00EE141E">
        <w:rPr>
          <w:i/>
          <w:iCs/>
          <w:noProof/>
          <w:sz w:val="19"/>
          <w:szCs w:val="19"/>
        </w:rPr>
        <w:t>Environ Behav</w:t>
      </w:r>
      <w:r w:rsidRPr="00EE141E">
        <w:rPr>
          <w:noProof/>
          <w:sz w:val="19"/>
          <w:szCs w:val="19"/>
        </w:rPr>
        <w:t>. 2013;45(1):35-59. doi:10.1177/0013916511412179.</w:t>
      </w:r>
    </w:p>
    <w:p w14:paraId="1F28DB53" w14:textId="3B563129" w:rsidR="00225169" w:rsidRPr="00EE141E" w:rsidRDefault="00225169" w:rsidP="00EE141E">
      <w:pPr>
        <w:widowControl w:val="0"/>
        <w:autoSpaceDE w:val="0"/>
        <w:autoSpaceDN w:val="0"/>
        <w:adjustRightInd w:val="0"/>
        <w:spacing w:after="120" w:line="240" w:lineRule="auto"/>
        <w:ind w:left="360" w:right="-360" w:hanging="364"/>
        <w:rPr>
          <w:noProof/>
          <w:sz w:val="19"/>
          <w:szCs w:val="19"/>
        </w:rPr>
      </w:pPr>
      <w:r w:rsidRPr="00EE141E">
        <w:rPr>
          <w:noProof/>
          <w:sz w:val="19"/>
          <w:szCs w:val="19"/>
        </w:rPr>
        <w:t xml:space="preserve">5. </w:t>
      </w:r>
      <w:r w:rsidRPr="00EE141E">
        <w:rPr>
          <w:noProof/>
          <w:sz w:val="19"/>
          <w:szCs w:val="19"/>
        </w:rPr>
        <w:tab/>
        <w:t xml:space="preserve">Keep America Beautiful. </w:t>
      </w:r>
      <w:r w:rsidRPr="00EE141E">
        <w:rPr>
          <w:i/>
          <w:iCs/>
          <w:noProof/>
          <w:sz w:val="19"/>
          <w:szCs w:val="19"/>
        </w:rPr>
        <w:t>Litter in America: Results from the Nation’s Largest Litter Study</w:t>
      </w:r>
      <w:r w:rsidRPr="00EE141E">
        <w:rPr>
          <w:noProof/>
          <w:sz w:val="19"/>
          <w:szCs w:val="19"/>
        </w:rPr>
        <w:t>. Stamford, CT; 2010. www.kab.org/site/DocServer/LitterFactSheet_CIGARETTE.pdf?docID=5182.</w:t>
      </w:r>
    </w:p>
    <w:p w14:paraId="7D72B2A0" w14:textId="77777777" w:rsidR="00225169" w:rsidRPr="00EE141E" w:rsidRDefault="00225169" w:rsidP="00EE141E">
      <w:pPr>
        <w:widowControl w:val="0"/>
        <w:autoSpaceDE w:val="0"/>
        <w:autoSpaceDN w:val="0"/>
        <w:adjustRightInd w:val="0"/>
        <w:spacing w:after="120" w:line="240" w:lineRule="auto"/>
        <w:ind w:left="360" w:right="-360" w:hanging="364"/>
        <w:rPr>
          <w:noProof/>
          <w:sz w:val="19"/>
          <w:szCs w:val="19"/>
        </w:rPr>
      </w:pPr>
      <w:r w:rsidRPr="00EE141E">
        <w:rPr>
          <w:noProof/>
          <w:sz w:val="19"/>
          <w:szCs w:val="19"/>
        </w:rPr>
        <w:t xml:space="preserve">6. </w:t>
      </w:r>
      <w:r w:rsidRPr="00EE141E">
        <w:rPr>
          <w:noProof/>
          <w:sz w:val="19"/>
          <w:szCs w:val="19"/>
        </w:rPr>
        <w:tab/>
        <w:t xml:space="preserve">Ocean Conservancy. </w:t>
      </w:r>
      <w:r w:rsidRPr="00EE141E">
        <w:rPr>
          <w:i/>
          <w:iCs/>
          <w:noProof/>
          <w:sz w:val="19"/>
          <w:szCs w:val="19"/>
        </w:rPr>
        <w:t>Tracking Trash: 25 Years of Action for the Ocean</w:t>
      </w:r>
      <w:r w:rsidRPr="00EE141E">
        <w:rPr>
          <w:noProof/>
          <w:sz w:val="19"/>
          <w:szCs w:val="19"/>
        </w:rPr>
        <w:t>. Washington, DC; 2011.</w:t>
      </w:r>
    </w:p>
    <w:p w14:paraId="343B9C29" w14:textId="77777777" w:rsidR="00225169" w:rsidRPr="00EE141E" w:rsidRDefault="00225169" w:rsidP="00EE141E">
      <w:pPr>
        <w:widowControl w:val="0"/>
        <w:autoSpaceDE w:val="0"/>
        <w:autoSpaceDN w:val="0"/>
        <w:adjustRightInd w:val="0"/>
        <w:spacing w:after="120" w:line="240" w:lineRule="auto"/>
        <w:ind w:left="360" w:right="-360" w:hanging="364"/>
        <w:rPr>
          <w:noProof/>
          <w:sz w:val="19"/>
          <w:szCs w:val="19"/>
        </w:rPr>
      </w:pPr>
      <w:r w:rsidRPr="00EE141E">
        <w:rPr>
          <w:noProof/>
          <w:sz w:val="19"/>
          <w:szCs w:val="19"/>
        </w:rPr>
        <w:t xml:space="preserve">7. </w:t>
      </w:r>
      <w:r w:rsidRPr="00EE141E">
        <w:rPr>
          <w:noProof/>
          <w:sz w:val="19"/>
          <w:szCs w:val="19"/>
        </w:rPr>
        <w:tab/>
        <w:t xml:space="preserve">Novotny TE, Lum K, Smith E, Wang V, Barnes R. Cigarettes butts and the case for an environmental policy on hazardous cigarette waste. </w:t>
      </w:r>
      <w:r w:rsidRPr="00EE141E">
        <w:rPr>
          <w:i/>
          <w:iCs/>
          <w:noProof/>
          <w:sz w:val="19"/>
          <w:szCs w:val="19"/>
        </w:rPr>
        <w:t>Int J Environ Res Public Health</w:t>
      </w:r>
      <w:r w:rsidRPr="00EE141E">
        <w:rPr>
          <w:noProof/>
          <w:sz w:val="19"/>
          <w:szCs w:val="19"/>
        </w:rPr>
        <w:t>. 2009;6(5):1691-1705. doi:10.3390/ijerph6051691.</w:t>
      </w:r>
    </w:p>
    <w:p w14:paraId="6DE2AA6E" w14:textId="77777777" w:rsidR="00225169" w:rsidRPr="00EE141E" w:rsidRDefault="00225169" w:rsidP="00EE141E">
      <w:pPr>
        <w:widowControl w:val="0"/>
        <w:autoSpaceDE w:val="0"/>
        <w:autoSpaceDN w:val="0"/>
        <w:adjustRightInd w:val="0"/>
        <w:spacing w:after="120" w:line="240" w:lineRule="auto"/>
        <w:ind w:left="360" w:right="-360" w:hanging="364"/>
        <w:rPr>
          <w:noProof/>
          <w:sz w:val="19"/>
          <w:szCs w:val="19"/>
        </w:rPr>
      </w:pPr>
      <w:r w:rsidRPr="00EE141E">
        <w:rPr>
          <w:noProof/>
          <w:sz w:val="19"/>
          <w:szCs w:val="19"/>
        </w:rPr>
        <w:t xml:space="preserve">8. </w:t>
      </w:r>
      <w:r w:rsidRPr="00EE141E">
        <w:rPr>
          <w:noProof/>
          <w:sz w:val="19"/>
          <w:szCs w:val="19"/>
        </w:rPr>
        <w:tab/>
        <w:t xml:space="preserve">Slaughter E, Gersberg RM, Watanabe K, Rudolph J, Stransky C, Novotny TE. Toxicity of cigarette butts, and their chemical components, to marine and freshwater fish. </w:t>
      </w:r>
      <w:r w:rsidRPr="00EE141E">
        <w:rPr>
          <w:i/>
          <w:iCs/>
          <w:noProof/>
          <w:sz w:val="19"/>
          <w:szCs w:val="19"/>
        </w:rPr>
        <w:t>Tob Control</w:t>
      </w:r>
      <w:r w:rsidRPr="00EE141E">
        <w:rPr>
          <w:noProof/>
          <w:sz w:val="19"/>
          <w:szCs w:val="19"/>
        </w:rPr>
        <w:t>. 2011;20(Suppl 1):i25-i29. doi:10.1136/tc.2010.040170.</w:t>
      </w:r>
    </w:p>
    <w:p w14:paraId="2BB1407D" w14:textId="77777777" w:rsidR="00225169" w:rsidRPr="00EE141E" w:rsidRDefault="00225169" w:rsidP="00EE141E">
      <w:pPr>
        <w:widowControl w:val="0"/>
        <w:autoSpaceDE w:val="0"/>
        <w:autoSpaceDN w:val="0"/>
        <w:adjustRightInd w:val="0"/>
        <w:spacing w:after="120" w:line="240" w:lineRule="auto"/>
        <w:ind w:left="360" w:right="-360" w:hanging="364"/>
        <w:rPr>
          <w:noProof/>
          <w:sz w:val="19"/>
          <w:szCs w:val="19"/>
        </w:rPr>
      </w:pPr>
      <w:r w:rsidRPr="00EE141E">
        <w:rPr>
          <w:noProof/>
          <w:sz w:val="19"/>
          <w:szCs w:val="19"/>
        </w:rPr>
        <w:t xml:space="preserve">9. </w:t>
      </w:r>
      <w:r w:rsidRPr="00EE141E">
        <w:rPr>
          <w:noProof/>
          <w:sz w:val="19"/>
          <w:szCs w:val="19"/>
        </w:rPr>
        <w:tab/>
        <w:t xml:space="preserve">Moerman JW, Potts GE. Analysis of metals leached from smoked cigarette litter. </w:t>
      </w:r>
      <w:r w:rsidRPr="00EE141E">
        <w:rPr>
          <w:i/>
          <w:iCs/>
          <w:noProof/>
          <w:sz w:val="19"/>
          <w:szCs w:val="19"/>
        </w:rPr>
        <w:t>Tob Control</w:t>
      </w:r>
      <w:r w:rsidRPr="00EE141E">
        <w:rPr>
          <w:noProof/>
          <w:sz w:val="19"/>
          <w:szCs w:val="19"/>
        </w:rPr>
        <w:t>. 2011;20(Suppl 1):i30-i35. doi:10.1136/tc.2010.040196.</w:t>
      </w:r>
    </w:p>
    <w:p w14:paraId="4A03BF12" w14:textId="77777777" w:rsidR="00225169" w:rsidRPr="00EE141E" w:rsidRDefault="00225169" w:rsidP="00EE141E">
      <w:pPr>
        <w:widowControl w:val="0"/>
        <w:autoSpaceDE w:val="0"/>
        <w:autoSpaceDN w:val="0"/>
        <w:adjustRightInd w:val="0"/>
        <w:spacing w:after="120" w:line="240" w:lineRule="auto"/>
        <w:ind w:left="360" w:right="-360" w:hanging="364"/>
        <w:rPr>
          <w:noProof/>
          <w:sz w:val="19"/>
          <w:szCs w:val="19"/>
        </w:rPr>
      </w:pPr>
      <w:r w:rsidRPr="00EE141E">
        <w:rPr>
          <w:noProof/>
          <w:sz w:val="19"/>
          <w:szCs w:val="19"/>
        </w:rPr>
        <w:t xml:space="preserve">10. </w:t>
      </w:r>
      <w:r w:rsidRPr="00EE141E">
        <w:rPr>
          <w:noProof/>
          <w:sz w:val="19"/>
          <w:szCs w:val="19"/>
        </w:rPr>
        <w:tab/>
        <w:t xml:space="preserve">Roder Green AL, Putschew A, Nehls T. Littered cigarette butts as a source of nicotine in urban waters. </w:t>
      </w:r>
      <w:r w:rsidRPr="00EE141E">
        <w:rPr>
          <w:i/>
          <w:iCs/>
          <w:noProof/>
          <w:sz w:val="19"/>
          <w:szCs w:val="19"/>
        </w:rPr>
        <w:t>J Hydrol</w:t>
      </w:r>
      <w:r w:rsidRPr="00EE141E">
        <w:rPr>
          <w:noProof/>
          <w:sz w:val="19"/>
          <w:szCs w:val="19"/>
        </w:rPr>
        <w:t>. 2014;519:3466-3474. doi:10.1016/j.jhydrol.2014.05.046.</w:t>
      </w:r>
    </w:p>
    <w:p w14:paraId="0CC5F035" w14:textId="77777777" w:rsidR="00225169" w:rsidRPr="00EE141E" w:rsidRDefault="00225169" w:rsidP="00EE141E">
      <w:pPr>
        <w:widowControl w:val="0"/>
        <w:autoSpaceDE w:val="0"/>
        <w:autoSpaceDN w:val="0"/>
        <w:adjustRightInd w:val="0"/>
        <w:spacing w:after="120" w:line="240" w:lineRule="auto"/>
        <w:ind w:left="360" w:right="-360" w:hanging="364"/>
        <w:rPr>
          <w:noProof/>
          <w:sz w:val="19"/>
          <w:szCs w:val="19"/>
        </w:rPr>
      </w:pPr>
      <w:r w:rsidRPr="00EE141E">
        <w:rPr>
          <w:noProof/>
          <w:sz w:val="19"/>
          <w:szCs w:val="19"/>
        </w:rPr>
        <w:t xml:space="preserve">11. </w:t>
      </w:r>
      <w:r w:rsidRPr="00EE141E">
        <w:rPr>
          <w:noProof/>
          <w:sz w:val="19"/>
          <w:szCs w:val="19"/>
        </w:rPr>
        <w:tab/>
        <w:t xml:space="preserve">Valcárcel Y, González Alonso S, Rodríguez-Gil JL, Gil A, Catalá M. Detection of pharmaceutically active compounds in the rivers and tap water of the Madrid Region (Spain) and potential ecotoxicological risk. </w:t>
      </w:r>
      <w:r w:rsidRPr="00EE141E">
        <w:rPr>
          <w:i/>
          <w:iCs/>
          <w:noProof/>
          <w:sz w:val="19"/>
          <w:szCs w:val="19"/>
        </w:rPr>
        <w:t>Chemosphere</w:t>
      </w:r>
      <w:r w:rsidRPr="00EE141E">
        <w:rPr>
          <w:noProof/>
          <w:sz w:val="19"/>
          <w:szCs w:val="19"/>
        </w:rPr>
        <w:t>. 2011;84(10):1336-1348. doi:10.1016/j.chemosphere.2011.05.014.</w:t>
      </w:r>
    </w:p>
    <w:p w14:paraId="209CCC7D" w14:textId="77777777" w:rsidR="00225169" w:rsidRPr="00EE141E" w:rsidRDefault="00225169" w:rsidP="00EE141E">
      <w:pPr>
        <w:widowControl w:val="0"/>
        <w:autoSpaceDE w:val="0"/>
        <w:autoSpaceDN w:val="0"/>
        <w:adjustRightInd w:val="0"/>
        <w:spacing w:after="120" w:line="240" w:lineRule="auto"/>
        <w:ind w:left="360" w:right="-360" w:hanging="364"/>
        <w:rPr>
          <w:noProof/>
          <w:sz w:val="19"/>
          <w:szCs w:val="19"/>
        </w:rPr>
      </w:pPr>
      <w:r w:rsidRPr="00EE141E">
        <w:rPr>
          <w:noProof/>
          <w:sz w:val="19"/>
          <w:szCs w:val="19"/>
        </w:rPr>
        <w:t xml:space="preserve">12. </w:t>
      </w:r>
      <w:r w:rsidRPr="00EE141E">
        <w:rPr>
          <w:noProof/>
          <w:sz w:val="19"/>
          <w:szCs w:val="19"/>
        </w:rPr>
        <w:tab/>
        <w:t xml:space="preserve">Novotny TE, Hardin SN, Hovda LR, Novotny DJ, McLean MK, Khan S. Tobacco and cigarette butt consumption in humans and animals. </w:t>
      </w:r>
      <w:r w:rsidRPr="00EE141E">
        <w:rPr>
          <w:i/>
          <w:iCs/>
          <w:noProof/>
          <w:sz w:val="19"/>
          <w:szCs w:val="19"/>
        </w:rPr>
        <w:t>Tob Control</w:t>
      </w:r>
      <w:r w:rsidRPr="00EE141E">
        <w:rPr>
          <w:noProof/>
          <w:sz w:val="19"/>
          <w:szCs w:val="19"/>
        </w:rPr>
        <w:t>. 2011;20(Suppl 1):i17-i20. doi:10.1136/tc.2011.043489.</w:t>
      </w:r>
    </w:p>
    <w:p w14:paraId="3A5DA9D5" w14:textId="77777777" w:rsidR="00225169" w:rsidRPr="00EE141E" w:rsidRDefault="00225169" w:rsidP="00EE141E">
      <w:pPr>
        <w:widowControl w:val="0"/>
        <w:autoSpaceDE w:val="0"/>
        <w:autoSpaceDN w:val="0"/>
        <w:adjustRightInd w:val="0"/>
        <w:spacing w:after="120" w:line="240" w:lineRule="auto"/>
        <w:ind w:left="360" w:right="-360" w:hanging="364"/>
        <w:rPr>
          <w:noProof/>
          <w:sz w:val="19"/>
          <w:szCs w:val="19"/>
        </w:rPr>
      </w:pPr>
      <w:r w:rsidRPr="00EE141E">
        <w:rPr>
          <w:noProof/>
          <w:sz w:val="19"/>
          <w:szCs w:val="19"/>
        </w:rPr>
        <w:t xml:space="preserve">13. </w:t>
      </w:r>
      <w:r w:rsidRPr="00EE141E">
        <w:rPr>
          <w:noProof/>
          <w:sz w:val="19"/>
          <w:szCs w:val="19"/>
        </w:rPr>
        <w:tab/>
        <w:t xml:space="preserve">Smith EA, Novotny TE. Whose butt is it? Tobacco industry research about smokers and cigarette butt waste. </w:t>
      </w:r>
      <w:r w:rsidRPr="00EE141E">
        <w:rPr>
          <w:i/>
          <w:iCs/>
          <w:noProof/>
          <w:sz w:val="19"/>
          <w:szCs w:val="19"/>
        </w:rPr>
        <w:t>Tob Control</w:t>
      </w:r>
      <w:r w:rsidRPr="00EE141E">
        <w:rPr>
          <w:noProof/>
          <w:sz w:val="19"/>
          <w:szCs w:val="19"/>
        </w:rPr>
        <w:t>. 2011;20(Suppl 1):i2-i9. doi:10.1136/tc.2010.040105.</w:t>
      </w:r>
    </w:p>
    <w:p w14:paraId="364922BA" w14:textId="77777777" w:rsidR="00225169" w:rsidRPr="00EE141E" w:rsidRDefault="00225169" w:rsidP="00EE141E">
      <w:pPr>
        <w:widowControl w:val="0"/>
        <w:autoSpaceDE w:val="0"/>
        <w:autoSpaceDN w:val="0"/>
        <w:adjustRightInd w:val="0"/>
        <w:spacing w:after="120" w:line="240" w:lineRule="auto"/>
        <w:ind w:left="360" w:right="-360" w:hanging="364"/>
        <w:rPr>
          <w:noProof/>
          <w:sz w:val="19"/>
          <w:szCs w:val="19"/>
        </w:rPr>
      </w:pPr>
      <w:r w:rsidRPr="00EE141E">
        <w:rPr>
          <w:noProof/>
          <w:sz w:val="19"/>
          <w:szCs w:val="19"/>
        </w:rPr>
        <w:t xml:space="preserve">14. </w:t>
      </w:r>
      <w:r w:rsidRPr="00EE141E">
        <w:rPr>
          <w:noProof/>
          <w:sz w:val="19"/>
          <w:szCs w:val="19"/>
        </w:rPr>
        <w:tab/>
        <w:t xml:space="preserve">Mowry JB, Spyker DA, Cantilena LR, Bailey JE, Ford M. 2012 Annual report of the American Association of Poison Control Centers’ National Poison Data System (NPDS): 30th annual report. </w:t>
      </w:r>
      <w:r w:rsidRPr="00EE141E">
        <w:rPr>
          <w:i/>
          <w:iCs/>
          <w:noProof/>
          <w:sz w:val="19"/>
          <w:szCs w:val="19"/>
        </w:rPr>
        <w:t>Clin Toxicol</w:t>
      </w:r>
      <w:r w:rsidRPr="00EE141E">
        <w:rPr>
          <w:noProof/>
          <w:sz w:val="19"/>
          <w:szCs w:val="19"/>
        </w:rPr>
        <w:t>. 2013;51(10):949-1229. doi:10.3109/15563650.2013.863906.</w:t>
      </w:r>
    </w:p>
    <w:p w14:paraId="2EC604F3" w14:textId="74A8C510" w:rsidR="00225169" w:rsidRPr="00EE141E" w:rsidRDefault="00225169" w:rsidP="00EE141E">
      <w:pPr>
        <w:widowControl w:val="0"/>
        <w:autoSpaceDE w:val="0"/>
        <w:autoSpaceDN w:val="0"/>
        <w:adjustRightInd w:val="0"/>
        <w:spacing w:after="120" w:line="240" w:lineRule="auto"/>
        <w:ind w:left="360" w:right="-360" w:hanging="364"/>
        <w:rPr>
          <w:noProof/>
          <w:sz w:val="19"/>
          <w:szCs w:val="19"/>
        </w:rPr>
      </w:pPr>
      <w:r w:rsidRPr="00EE141E">
        <w:rPr>
          <w:noProof/>
          <w:sz w:val="19"/>
          <w:szCs w:val="19"/>
        </w:rPr>
        <w:t xml:space="preserve">15. </w:t>
      </w:r>
      <w:r w:rsidRPr="00EE141E">
        <w:rPr>
          <w:noProof/>
          <w:sz w:val="19"/>
          <w:szCs w:val="19"/>
        </w:rPr>
        <w:tab/>
        <w:t xml:space="preserve">Lewander W, Wine H, Carnevale R, et al. Ingestion of cigarettes and cigarette butts by children ­– Rhode Island, January 1994 -­ July 1996. </w:t>
      </w:r>
      <w:r w:rsidRPr="00EE141E">
        <w:rPr>
          <w:i/>
          <w:iCs/>
          <w:noProof/>
          <w:sz w:val="19"/>
          <w:szCs w:val="19"/>
        </w:rPr>
        <w:t>Morb Mortal Wkly Rep</w:t>
      </w:r>
      <w:r w:rsidRPr="00EE141E">
        <w:rPr>
          <w:noProof/>
          <w:sz w:val="19"/>
          <w:szCs w:val="19"/>
        </w:rPr>
        <w:t>. 1997;40(6):125-128. www.cdc.gov/mmwr/preview/mmwrhtml/00046181.htm.</w:t>
      </w:r>
    </w:p>
    <w:p w14:paraId="7DB8ADC6" w14:textId="77777777" w:rsidR="00225169" w:rsidRPr="00EE141E" w:rsidRDefault="00225169" w:rsidP="00EE141E">
      <w:pPr>
        <w:widowControl w:val="0"/>
        <w:autoSpaceDE w:val="0"/>
        <w:autoSpaceDN w:val="0"/>
        <w:adjustRightInd w:val="0"/>
        <w:spacing w:after="120" w:line="240" w:lineRule="auto"/>
        <w:ind w:left="360" w:right="-360" w:hanging="364"/>
        <w:rPr>
          <w:noProof/>
          <w:sz w:val="19"/>
          <w:szCs w:val="19"/>
        </w:rPr>
      </w:pPr>
      <w:r w:rsidRPr="00EE141E">
        <w:rPr>
          <w:noProof/>
          <w:sz w:val="19"/>
          <w:szCs w:val="19"/>
        </w:rPr>
        <w:t xml:space="preserve">16. </w:t>
      </w:r>
      <w:r w:rsidRPr="00EE141E">
        <w:rPr>
          <w:noProof/>
          <w:sz w:val="19"/>
          <w:szCs w:val="19"/>
        </w:rPr>
        <w:tab/>
        <w:t xml:space="preserve">Smith EA, McDaniel PA. Covering their butts: Responses to the cigarette litter problem. </w:t>
      </w:r>
      <w:r w:rsidRPr="00EE141E">
        <w:rPr>
          <w:i/>
          <w:iCs/>
          <w:noProof/>
          <w:sz w:val="19"/>
          <w:szCs w:val="19"/>
        </w:rPr>
        <w:t>Tob Control</w:t>
      </w:r>
      <w:r w:rsidRPr="00EE141E">
        <w:rPr>
          <w:noProof/>
          <w:sz w:val="19"/>
          <w:szCs w:val="19"/>
        </w:rPr>
        <w:t>. 2011;20(2):100-106. doi:10.1136/tc.2010.036491.</w:t>
      </w:r>
    </w:p>
    <w:p w14:paraId="30EF7A6B" w14:textId="77777777" w:rsidR="00225169" w:rsidRPr="00EE141E" w:rsidRDefault="00225169" w:rsidP="00EE141E">
      <w:pPr>
        <w:widowControl w:val="0"/>
        <w:autoSpaceDE w:val="0"/>
        <w:autoSpaceDN w:val="0"/>
        <w:adjustRightInd w:val="0"/>
        <w:spacing w:after="120" w:line="240" w:lineRule="auto"/>
        <w:ind w:left="360" w:right="-360" w:hanging="364"/>
        <w:rPr>
          <w:noProof/>
          <w:sz w:val="19"/>
          <w:szCs w:val="19"/>
        </w:rPr>
      </w:pPr>
      <w:r w:rsidRPr="00EE141E">
        <w:rPr>
          <w:noProof/>
          <w:sz w:val="19"/>
          <w:szCs w:val="19"/>
        </w:rPr>
        <w:t xml:space="preserve">17. </w:t>
      </w:r>
      <w:r w:rsidRPr="00EE141E">
        <w:rPr>
          <w:noProof/>
          <w:sz w:val="19"/>
          <w:szCs w:val="19"/>
        </w:rPr>
        <w:tab/>
        <w:t xml:space="preserve">Stanhope B-J, Burdette WJ, Cochran WG, et al. </w:t>
      </w:r>
      <w:r w:rsidRPr="00EE141E">
        <w:rPr>
          <w:i/>
          <w:iCs/>
          <w:noProof/>
          <w:sz w:val="19"/>
          <w:szCs w:val="19"/>
        </w:rPr>
        <w:t>Smoking and Health: Report of the Advisory Committee to the Surgeon General of the Public Health Service</w:t>
      </w:r>
      <w:r w:rsidRPr="00EE141E">
        <w:rPr>
          <w:noProof/>
          <w:sz w:val="19"/>
          <w:szCs w:val="19"/>
        </w:rPr>
        <w:t>. Washington, DC: U.S. Department of Health, Education, and Welfare; 1964. http://profiles.nlm.nih.gov/NN/B/B/M/Q/_/nnbbmq.ocr.</w:t>
      </w:r>
    </w:p>
    <w:p w14:paraId="6E382D84" w14:textId="77777777" w:rsidR="00225169" w:rsidRPr="00EE141E" w:rsidRDefault="00225169" w:rsidP="00EE141E">
      <w:pPr>
        <w:widowControl w:val="0"/>
        <w:autoSpaceDE w:val="0"/>
        <w:autoSpaceDN w:val="0"/>
        <w:adjustRightInd w:val="0"/>
        <w:spacing w:after="120" w:line="240" w:lineRule="auto"/>
        <w:ind w:left="360" w:right="-360" w:hanging="364"/>
        <w:rPr>
          <w:noProof/>
          <w:sz w:val="19"/>
          <w:szCs w:val="19"/>
        </w:rPr>
      </w:pPr>
      <w:r w:rsidRPr="00EE141E">
        <w:rPr>
          <w:noProof/>
          <w:sz w:val="19"/>
          <w:szCs w:val="19"/>
        </w:rPr>
        <w:t xml:space="preserve">18. </w:t>
      </w:r>
      <w:r w:rsidRPr="00EE141E">
        <w:rPr>
          <w:noProof/>
          <w:sz w:val="19"/>
          <w:szCs w:val="19"/>
        </w:rPr>
        <w:tab/>
        <w:t xml:space="preserve">Harris B. The intractable cigarette “filter problem.” </w:t>
      </w:r>
      <w:r w:rsidRPr="00EE141E">
        <w:rPr>
          <w:i/>
          <w:iCs/>
          <w:noProof/>
          <w:sz w:val="19"/>
          <w:szCs w:val="19"/>
        </w:rPr>
        <w:t>Tob Control</w:t>
      </w:r>
      <w:r w:rsidRPr="00EE141E">
        <w:rPr>
          <w:noProof/>
          <w:sz w:val="19"/>
          <w:szCs w:val="19"/>
        </w:rPr>
        <w:t>. 2011;20(Suppl 1):i10-i16. doi:10.1136/tc.2010.040113.</w:t>
      </w:r>
    </w:p>
    <w:p w14:paraId="7C370833" w14:textId="77777777" w:rsidR="00225169" w:rsidRPr="00EE141E" w:rsidRDefault="00225169" w:rsidP="00EE141E">
      <w:pPr>
        <w:widowControl w:val="0"/>
        <w:autoSpaceDE w:val="0"/>
        <w:autoSpaceDN w:val="0"/>
        <w:adjustRightInd w:val="0"/>
        <w:spacing w:after="120" w:line="240" w:lineRule="auto"/>
        <w:ind w:left="360" w:right="-360" w:hanging="364"/>
        <w:rPr>
          <w:noProof/>
          <w:sz w:val="19"/>
          <w:szCs w:val="19"/>
        </w:rPr>
      </w:pPr>
      <w:r w:rsidRPr="00EE141E">
        <w:rPr>
          <w:noProof/>
          <w:sz w:val="19"/>
          <w:szCs w:val="19"/>
        </w:rPr>
        <w:t xml:space="preserve">19. </w:t>
      </w:r>
      <w:r w:rsidRPr="00EE141E">
        <w:rPr>
          <w:noProof/>
          <w:sz w:val="19"/>
          <w:szCs w:val="19"/>
        </w:rPr>
        <w:tab/>
        <w:t xml:space="preserve">Ito H, Matsuo K, Tanaka H, et al. Nonfilter and filter cigarette consumption and the incidence of lung cancer by histological type in Japan and the United States: Analysis of 30-year data from population-based cancer registries. </w:t>
      </w:r>
      <w:r w:rsidRPr="00EE141E">
        <w:rPr>
          <w:i/>
          <w:iCs/>
          <w:noProof/>
          <w:sz w:val="19"/>
          <w:szCs w:val="19"/>
        </w:rPr>
        <w:t>Int J Cancer</w:t>
      </w:r>
      <w:r w:rsidRPr="00EE141E">
        <w:rPr>
          <w:noProof/>
          <w:sz w:val="19"/>
          <w:szCs w:val="19"/>
        </w:rPr>
        <w:t>. 2011;128(8):1918-1928. doi:10.1002/ijc.25531.</w:t>
      </w:r>
    </w:p>
    <w:p w14:paraId="4E6B0778" w14:textId="0237F138" w:rsidR="00C75528" w:rsidRDefault="00225169" w:rsidP="00EE141E">
      <w:pPr>
        <w:widowControl w:val="0"/>
        <w:autoSpaceDE w:val="0"/>
        <w:autoSpaceDN w:val="0"/>
        <w:adjustRightInd w:val="0"/>
        <w:spacing w:after="120" w:line="240" w:lineRule="auto"/>
        <w:ind w:left="360" w:right="-360" w:hanging="364"/>
      </w:pPr>
      <w:r w:rsidRPr="00EE141E">
        <w:rPr>
          <w:noProof/>
          <w:sz w:val="19"/>
          <w:szCs w:val="19"/>
        </w:rPr>
        <w:t xml:space="preserve">20. </w:t>
      </w:r>
      <w:r w:rsidRPr="00EE141E">
        <w:rPr>
          <w:noProof/>
          <w:sz w:val="19"/>
          <w:szCs w:val="19"/>
        </w:rPr>
        <w:tab/>
        <w:t xml:space="preserve">National Cancer Institute. </w:t>
      </w:r>
      <w:r w:rsidRPr="00EE141E">
        <w:rPr>
          <w:i/>
          <w:iCs/>
          <w:noProof/>
          <w:sz w:val="19"/>
          <w:szCs w:val="19"/>
        </w:rPr>
        <w:t>Smoking and Tobacco Control Monograph No. 13: Risks Associated with Smoking Cigarettes with Low Machine-Measured Yields of Tar and Nicotine</w:t>
      </w:r>
      <w:r w:rsidRPr="00EE141E">
        <w:rPr>
          <w:noProof/>
          <w:sz w:val="19"/>
          <w:szCs w:val="19"/>
        </w:rPr>
        <w:t>. Bethesda, MD: U.S. Department of Health and Human Services, National Institutes of Health, National Cancer Institute; 2001. doi:http://cancercontrol.cancer.gov/tcrb/monographs/13/m13_complete.pdf.</w:t>
      </w:r>
      <w:r w:rsidR="005D24A7" w:rsidRPr="00EE141E">
        <w:rPr>
          <w:sz w:val="19"/>
          <w:szCs w:val="19"/>
        </w:rPr>
        <w:fldChar w:fldCharType="end"/>
      </w:r>
      <w:r w:rsidR="00EE141E">
        <w:t xml:space="preserve"> </w:t>
      </w:r>
    </w:p>
    <w:sectPr w:rsidR="00C75528" w:rsidSect="00FB0B54">
      <w:type w:val="continuous"/>
      <w:pgSz w:w="12240" w:h="15840" w:code="1"/>
      <w:pgMar w:top="1339" w:right="1440" w:bottom="1010" w:left="1800" w:header="0" w:footer="446" w:gutter="0"/>
      <w:pgNumType w:start="1"/>
      <w:cols w:space="720"/>
      <w:noEndnote/>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17867B" w14:textId="77777777" w:rsidR="009730D1" w:rsidRDefault="009730D1" w:rsidP="007F3AE1">
      <w:pPr>
        <w:spacing w:line="240" w:lineRule="auto"/>
      </w:pPr>
      <w:r>
        <w:separator/>
      </w:r>
    </w:p>
  </w:endnote>
  <w:endnote w:type="continuationSeparator" w:id="0">
    <w:p w14:paraId="7E8E5919" w14:textId="77777777" w:rsidR="009730D1" w:rsidRDefault="009730D1" w:rsidP="007F3AE1">
      <w:pPr>
        <w:spacing w:line="240" w:lineRule="auto"/>
      </w:pPr>
      <w:r>
        <w:continuationSeparator/>
      </w:r>
    </w:p>
  </w:endnote>
  <w:endnote w:type="continuationNotice" w:id="1">
    <w:p w14:paraId="46F4DDCE" w14:textId="77777777" w:rsidR="009730D1" w:rsidRDefault="009730D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imes-Roman">
    <w:altName w:val="Times New Roman"/>
    <w:charset w:val="00"/>
    <w:family w:val="auto"/>
    <w:pitch w:val="variable"/>
    <w:sig w:usb0="00000003" w:usb1="00000000" w:usb2="00000000" w:usb3="00000000" w:csb0="00000001" w:csb1="00000000"/>
  </w:font>
  <w:font w:name="Times New Roman Bold">
    <w:charset w:val="00"/>
    <w:family w:val="auto"/>
    <w:pitch w:val="variable"/>
    <w:sig w:usb0="E0002AEF" w:usb1="C0007841" w:usb2="00000009" w:usb3="00000000" w:csb0="000001FF" w:csb1="00000000"/>
  </w:font>
  <w:font w:name="Courier">
    <w:panose1 w:val="02000500000000000000"/>
    <w:charset w:val="00"/>
    <w:family w:val="auto"/>
    <w:pitch w:val="variable"/>
    <w:sig w:usb0="00000003" w:usb1="00000000" w:usb2="00000000" w:usb3="00000000" w:csb0="00000001" w:csb1="00000000"/>
  </w:font>
  <w:font w:name="Times-Italic">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Caslon-Italic">
    <w:altName w:val="ACaslon Regular"/>
    <w:panose1 w:val="00000000000000000000"/>
    <w:charset w:val="4D"/>
    <w:family w:val="auto"/>
    <w:notTrueType/>
    <w:pitch w:val="default"/>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auto"/>
    <w:pitch w:val="variable"/>
    <w:sig w:usb0="E00002FF" w:usb1="4000ACFF" w:usb2="00000001" w:usb3="00000000" w:csb0="0000019F" w:csb1="00000000"/>
  </w:font>
  <w:font w:name="Verdana">
    <w:panose1 w:val="020B0604030504040204"/>
    <w:charset w:val="4D"/>
    <w:family w:val="roman"/>
    <w:notTrueType/>
    <w:pitch w:val="variable"/>
    <w:sig w:usb0="00000003" w:usb1="00000000" w:usb2="00000000" w:usb3="00000000" w:csb0="00000001" w:csb1="00000000"/>
  </w:font>
  <w:font w:name="ＭＳ ゴシック">
    <w:charset w:val="80"/>
    <w:family w:val="auto"/>
    <w:pitch w:val="variable"/>
    <w:sig w:usb0="E00002FF" w:usb1="6AC7FDFB" w:usb2="08000012" w:usb3="00000000" w:csb0="0002009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F46C19" w14:textId="6C06644D" w:rsidR="00790064" w:rsidRPr="00FB0B54" w:rsidRDefault="00790064" w:rsidP="00837C26">
    <w:pPr>
      <w:pStyle w:val="NormalText"/>
      <w:ind w:firstLine="0"/>
      <w:rPr>
        <w:rFonts w:ascii="Arial" w:hAnsi="Arial" w:cs="Arial"/>
        <w:i/>
        <w:color w:val="767878"/>
        <w:sz w:val="18"/>
        <w:szCs w:val="18"/>
      </w:rPr>
    </w:pPr>
    <w:r w:rsidRPr="00FB0B54">
      <w:rPr>
        <w:rFonts w:ascii="Arial" w:hAnsi="Arial" w:cs="Arial"/>
        <w:i/>
        <w:color w:val="767878"/>
        <w:sz w:val="18"/>
        <w:szCs w:val="18"/>
      </w:rPr>
      <w:t>Tobacco Litter Control Ordinance</w:t>
    </w:r>
    <w:r w:rsidRPr="00FB0B54">
      <w:rPr>
        <w:rFonts w:ascii="Arial" w:hAnsi="Arial" w:cs="Arial"/>
        <w:i/>
        <w:color w:val="767878"/>
        <w:sz w:val="18"/>
        <w:szCs w:val="18"/>
      </w:rPr>
      <w:tab/>
    </w:r>
    <w:r w:rsidRPr="00FB0B54">
      <w:rPr>
        <w:rFonts w:ascii="Arial" w:hAnsi="Arial" w:cs="Arial"/>
        <w:i/>
        <w:color w:val="767878"/>
        <w:sz w:val="18"/>
        <w:szCs w:val="18"/>
      </w:rPr>
      <w:tab/>
      <w:t xml:space="preserve"> </w:t>
    </w:r>
    <w:r w:rsidRPr="00FB0B54">
      <w:rPr>
        <w:rFonts w:ascii="Arial" w:hAnsi="Arial" w:cs="Arial"/>
        <w:i/>
        <w:color w:val="767878"/>
        <w:sz w:val="18"/>
        <w:szCs w:val="18"/>
      </w:rPr>
      <w:tab/>
    </w:r>
    <w:r w:rsidRPr="00FB0B54">
      <w:rPr>
        <w:rFonts w:ascii="Arial" w:hAnsi="Arial" w:cs="Arial"/>
        <w:i/>
        <w:color w:val="767878"/>
        <w:sz w:val="18"/>
        <w:szCs w:val="18"/>
      </w:rPr>
      <w:tab/>
    </w:r>
    <w:r w:rsidRPr="00FB0B54">
      <w:rPr>
        <w:rFonts w:ascii="Arial" w:hAnsi="Arial" w:cs="Arial"/>
        <w:i/>
        <w:color w:val="767878"/>
        <w:sz w:val="18"/>
        <w:szCs w:val="18"/>
      </w:rPr>
      <w:tab/>
    </w:r>
    <w:r w:rsidR="00FB0B54">
      <w:rPr>
        <w:rFonts w:ascii="Arial" w:hAnsi="Arial" w:cs="Arial"/>
        <w:i/>
        <w:color w:val="767878"/>
        <w:sz w:val="18"/>
        <w:szCs w:val="18"/>
      </w:rPr>
      <w:tab/>
    </w:r>
    <w:r w:rsidRPr="00FB0B54">
      <w:rPr>
        <w:rFonts w:ascii="Arial" w:hAnsi="Arial" w:cs="Arial"/>
        <w:i/>
        <w:color w:val="767878"/>
        <w:sz w:val="18"/>
        <w:szCs w:val="18"/>
      </w:rPr>
      <w:tab/>
      <w:t xml:space="preserve">  </w:t>
    </w:r>
    <w:r w:rsidRPr="00FB0B54">
      <w:rPr>
        <w:rFonts w:ascii="Arial" w:hAnsi="Arial" w:cs="Arial"/>
        <w:color w:val="006D9F"/>
        <w:sz w:val="18"/>
        <w:szCs w:val="18"/>
      </w:rPr>
      <w:t>changelabsolutions.org</w:t>
    </w:r>
    <w:r w:rsidRPr="00FB0B54">
      <w:rPr>
        <w:rStyle w:val="PageNumber"/>
        <w:rFonts w:ascii="Arial" w:hAnsi="Arial" w:cs="Arial"/>
        <w:i/>
        <w:color w:val="006D9F"/>
        <w:sz w:val="18"/>
        <w:szCs w:val="18"/>
      </w:rPr>
      <w:t xml:space="preserve"> </w:t>
    </w:r>
    <w:r w:rsidRPr="00FB0B54">
      <w:rPr>
        <w:rStyle w:val="PageNumber"/>
        <w:rFonts w:ascii="Arial" w:hAnsi="Arial" w:cs="Arial"/>
        <w:i/>
        <w:color w:val="006D9F"/>
        <w:sz w:val="18"/>
        <w:szCs w:val="18"/>
      </w:rPr>
      <w:tab/>
    </w:r>
    <w:r w:rsidRPr="00FB0B54">
      <w:rPr>
        <w:rStyle w:val="PageNumber"/>
        <w:rFonts w:ascii="Arial" w:hAnsi="Arial" w:cs="Arial"/>
        <w:i/>
        <w:sz w:val="18"/>
        <w:szCs w:val="18"/>
      </w:rPr>
      <w:tab/>
    </w:r>
    <w:r w:rsidRPr="00FB0B54">
      <w:rPr>
        <w:rStyle w:val="PageNumber"/>
        <w:rFonts w:ascii="Arial" w:hAnsi="Arial" w:cs="Arial"/>
        <w:i/>
        <w:sz w:val="18"/>
        <w:szCs w:val="18"/>
      </w:rPr>
      <w:tab/>
    </w:r>
    <w:r w:rsidRPr="00FB0B54">
      <w:rPr>
        <w:rStyle w:val="PageNumber"/>
        <w:rFonts w:ascii="Arial" w:hAnsi="Arial" w:cs="Arial"/>
        <w:i/>
        <w:sz w:val="18"/>
        <w:szCs w:val="18"/>
      </w:rPr>
      <w:tab/>
      <w:t xml:space="preserve"> </w:t>
    </w:r>
    <w:r w:rsidRPr="00FB0B54">
      <w:rPr>
        <w:rStyle w:val="PageNumber"/>
        <w:rFonts w:ascii="Arial" w:hAnsi="Arial" w:cs="Arial"/>
        <w:i/>
        <w:sz w:val="18"/>
        <w:szCs w:val="18"/>
      </w:rPr>
      <w:fldChar w:fldCharType="begin"/>
    </w:r>
    <w:r w:rsidRPr="00FB0B54">
      <w:rPr>
        <w:rStyle w:val="PageNumber"/>
        <w:rFonts w:ascii="Arial" w:hAnsi="Arial" w:cs="Arial"/>
        <w:i/>
        <w:sz w:val="18"/>
        <w:szCs w:val="18"/>
      </w:rPr>
      <w:instrText xml:space="preserve"> PAGE </w:instrText>
    </w:r>
    <w:r w:rsidRPr="00FB0B54">
      <w:rPr>
        <w:rStyle w:val="PageNumber"/>
        <w:rFonts w:ascii="Arial" w:hAnsi="Arial" w:cs="Arial"/>
        <w:i/>
        <w:sz w:val="18"/>
        <w:szCs w:val="18"/>
      </w:rPr>
      <w:fldChar w:fldCharType="separate"/>
    </w:r>
    <w:r w:rsidR="00216A09">
      <w:rPr>
        <w:rStyle w:val="PageNumber"/>
        <w:rFonts w:ascii="Arial" w:hAnsi="Arial" w:cs="Arial"/>
        <w:i/>
        <w:noProof/>
        <w:sz w:val="18"/>
        <w:szCs w:val="18"/>
      </w:rPr>
      <w:t>2</w:t>
    </w:r>
    <w:r w:rsidRPr="00FB0B54">
      <w:rPr>
        <w:rStyle w:val="PageNumber"/>
        <w:rFonts w:ascii="Arial" w:hAnsi="Arial" w:cs="Arial"/>
        <w:i/>
        <w:sz w:val="18"/>
        <w:szCs w:val="18"/>
      </w:rP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EC6BAE" w14:textId="3AFF0A88" w:rsidR="00790064" w:rsidRDefault="00315D55" w:rsidP="00315D55">
    <w:pPr>
      <w:ind w:left="1440" w:firstLine="360"/>
      <w:jc w:val="both"/>
    </w:pPr>
    <w:r>
      <w:rPr>
        <w:rFonts w:ascii="Arial" w:hAnsi="Arial" w:cs="Arial"/>
        <w:color w:val="006D9F"/>
        <w:sz w:val="18"/>
        <w:szCs w:val="18"/>
      </w:rPr>
      <w:t>www.</w:t>
    </w:r>
    <w:r w:rsidRPr="00FB0B54">
      <w:rPr>
        <w:rFonts w:ascii="Arial" w:hAnsi="Arial" w:cs="Arial"/>
        <w:color w:val="006D9F"/>
        <w:sz w:val="18"/>
        <w:szCs w:val="18"/>
      </w:rPr>
      <w:t>changelabsolutions.org</w:t>
    </w:r>
    <w:r>
      <w:rPr>
        <w:rFonts w:ascii="Arial" w:hAnsi="Arial" w:cs="Arial"/>
        <w:color w:val="006D9F"/>
        <w:sz w:val="18"/>
        <w:szCs w:val="18"/>
      </w:rPr>
      <w:t>/tobacco-control</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1C9638" w14:textId="77777777" w:rsidR="009730D1" w:rsidRDefault="009730D1" w:rsidP="007F3AE1">
      <w:pPr>
        <w:spacing w:line="240" w:lineRule="auto"/>
      </w:pPr>
      <w:r>
        <w:separator/>
      </w:r>
    </w:p>
  </w:footnote>
  <w:footnote w:type="continuationSeparator" w:id="0">
    <w:p w14:paraId="6FB594C6" w14:textId="77777777" w:rsidR="009730D1" w:rsidRDefault="009730D1" w:rsidP="007F3AE1">
      <w:pPr>
        <w:spacing w:line="240" w:lineRule="auto"/>
      </w:pPr>
      <w:r>
        <w:continuationSeparator/>
      </w:r>
    </w:p>
  </w:footnote>
  <w:footnote w:type="continuationNotice" w:id="1">
    <w:p w14:paraId="7F48B629" w14:textId="77777777" w:rsidR="009730D1" w:rsidRDefault="009730D1">
      <w:pPr>
        <w:spacing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A292C2" w14:textId="09C2FD9B" w:rsidR="00790064" w:rsidRPr="002E12CB" w:rsidRDefault="00790064" w:rsidP="002E12CB">
    <w:pPr>
      <w:tabs>
        <w:tab w:val="right" w:pos="8914"/>
      </w:tabs>
      <w:spacing w:line="480" w:lineRule="auto"/>
      <w:ind w:left="360"/>
      <w:jc w:val="right"/>
      <w:rPr>
        <w:b/>
      </w:rPr>
    </w:pPr>
    <w:r w:rsidRPr="002E12CB">
      <w:rPr>
        <w:b/>
        <w:noProof/>
      </w:rPr>
      <w:drawing>
        <wp:anchor distT="0" distB="0" distL="114300" distR="114300" simplePos="0" relativeHeight="251656704" behindDoc="1" locked="0" layoutInCell="1" allowOverlap="1" wp14:anchorId="10E8A54D" wp14:editId="481A3B7C">
          <wp:simplePos x="0" y="0"/>
          <wp:positionH relativeFrom="column">
            <wp:posOffset>-62865</wp:posOffset>
          </wp:positionH>
          <wp:positionV relativeFrom="paragraph">
            <wp:posOffset>231140</wp:posOffset>
          </wp:positionV>
          <wp:extent cx="2120900" cy="533400"/>
          <wp:effectExtent l="25400" t="0" r="0" b="0"/>
          <wp:wrapNone/>
          <wp:docPr id="3" name="Picture 0" descr="CLS_2nd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S_2ndPg.jpg"/>
                  <pic:cNvPicPr/>
                </pic:nvPicPr>
                <pic:blipFill>
                  <a:blip r:embed="rId1"/>
                  <a:stretch>
                    <a:fillRect/>
                  </a:stretch>
                </pic:blipFill>
                <pic:spPr>
                  <a:xfrm>
                    <a:off x="0" y="0"/>
                    <a:ext cx="2120900" cy="533400"/>
                  </a:xfrm>
                  <a:prstGeom prst="rect">
                    <a:avLst/>
                  </a:prstGeom>
                </pic:spPr>
              </pic:pic>
            </a:graphicData>
          </a:graphic>
        </wp:anchor>
      </w:drawing>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7F9F68" w14:textId="77777777" w:rsidR="00315D55" w:rsidRDefault="00315D55">
    <w:pPr>
      <w:pStyle w:val="Header"/>
      <w:rPr>
        <w:b/>
      </w:rPr>
    </w:pPr>
  </w:p>
  <w:p w14:paraId="5A132E59" w14:textId="77777777" w:rsidR="00315D55" w:rsidRDefault="00315D55">
    <w:pPr>
      <w:pStyle w:val="Header"/>
      <w:rPr>
        <w:b/>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B8AE8A76"/>
    <w:lvl w:ilvl="0">
      <w:start w:val="1"/>
      <w:numFmt w:val="decimal"/>
      <w:pStyle w:val="MacroText"/>
      <w:lvlText w:val="%1."/>
      <w:lvlJc w:val="left"/>
      <w:pPr>
        <w:tabs>
          <w:tab w:val="num" w:pos="1800"/>
        </w:tabs>
        <w:ind w:left="1800" w:hanging="360"/>
      </w:pPr>
    </w:lvl>
  </w:abstractNum>
  <w:abstractNum w:abstractNumId="1">
    <w:nsid w:val="FFFFFF7D"/>
    <w:multiLevelType w:val="singleLevel"/>
    <w:tmpl w:val="538A4AFC"/>
    <w:lvl w:ilvl="0">
      <w:start w:val="1"/>
      <w:numFmt w:val="decimal"/>
      <w:pStyle w:val="ListNumber5"/>
      <w:lvlText w:val="%1."/>
      <w:lvlJc w:val="left"/>
      <w:pPr>
        <w:tabs>
          <w:tab w:val="num" w:pos="1440"/>
        </w:tabs>
        <w:ind w:left="1440" w:hanging="360"/>
      </w:pPr>
    </w:lvl>
  </w:abstractNum>
  <w:abstractNum w:abstractNumId="2">
    <w:nsid w:val="FFFFFF7E"/>
    <w:multiLevelType w:val="singleLevel"/>
    <w:tmpl w:val="A6024E82"/>
    <w:lvl w:ilvl="0">
      <w:start w:val="1"/>
      <w:numFmt w:val="decimal"/>
      <w:pStyle w:val="ListNumber4"/>
      <w:lvlText w:val="%1."/>
      <w:lvlJc w:val="left"/>
      <w:pPr>
        <w:tabs>
          <w:tab w:val="num" w:pos="1080"/>
        </w:tabs>
        <w:ind w:left="1080" w:hanging="360"/>
      </w:pPr>
    </w:lvl>
  </w:abstractNum>
  <w:abstractNum w:abstractNumId="3">
    <w:nsid w:val="FFFFFF7F"/>
    <w:multiLevelType w:val="singleLevel"/>
    <w:tmpl w:val="F4AE6134"/>
    <w:lvl w:ilvl="0">
      <w:start w:val="1"/>
      <w:numFmt w:val="decimal"/>
      <w:pStyle w:val="ListNumber3"/>
      <w:lvlText w:val="%1."/>
      <w:lvlJc w:val="left"/>
      <w:pPr>
        <w:tabs>
          <w:tab w:val="num" w:pos="720"/>
        </w:tabs>
        <w:ind w:left="720" w:hanging="360"/>
      </w:pPr>
    </w:lvl>
  </w:abstractNum>
  <w:abstractNum w:abstractNumId="4">
    <w:nsid w:val="FFFFFF80"/>
    <w:multiLevelType w:val="singleLevel"/>
    <w:tmpl w:val="619C1460"/>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18B654E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E0C6A530"/>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A6C2CC12"/>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069A8766"/>
    <w:lvl w:ilvl="0">
      <w:start w:val="1"/>
      <w:numFmt w:val="decimal"/>
      <w:pStyle w:val="ListNumber2"/>
      <w:lvlText w:val="%1."/>
      <w:lvlJc w:val="left"/>
      <w:pPr>
        <w:tabs>
          <w:tab w:val="num" w:pos="360"/>
        </w:tabs>
        <w:ind w:left="360" w:hanging="360"/>
      </w:pPr>
    </w:lvl>
  </w:abstractNum>
  <w:abstractNum w:abstractNumId="9">
    <w:nsid w:val="FFFFFF89"/>
    <w:multiLevelType w:val="singleLevel"/>
    <w:tmpl w:val="0924FACC"/>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D581A15"/>
    <w:multiLevelType w:val="hybridMultilevel"/>
    <w:tmpl w:val="E3109B68"/>
    <w:lvl w:ilvl="0" w:tplc="22FCA1E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12242422"/>
    <w:multiLevelType w:val="hybridMultilevel"/>
    <w:tmpl w:val="0BC03560"/>
    <w:lvl w:ilvl="0" w:tplc="6C1834F6">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2">
    <w:nsid w:val="15AA4B6E"/>
    <w:multiLevelType w:val="hybridMultilevel"/>
    <w:tmpl w:val="628CFD3A"/>
    <w:lvl w:ilvl="0" w:tplc="C03675F2">
      <w:start w:val="1"/>
      <w:numFmt w:val="lowerLetter"/>
      <w:lvlText w:val="(%1)"/>
      <w:lvlJc w:val="left"/>
      <w:pPr>
        <w:ind w:left="994" w:hanging="360"/>
      </w:pPr>
      <w:rPr>
        <w:rFonts w:hint="default"/>
      </w:rPr>
    </w:lvl>
    <w:lvl w:ilvl="1" w:tplc="04090019">
      <w:start w:val="1"/>
      <w:numFmt w:val="lowerLetter"/>
      <w:lvlText w:val="%2."/>
      <w:lvlJc w:val="left"/>
      <w:pPr>
        <w:ind w:left="1714" w:hanging="360"/>
      </w:pPr>
    </w:lvl>
    <w:lvl w:ilvl="2" w:tplc="0409001B" w:tentative="1">
      <w:start w:val="1"/>
      <w:numFmt w:val="lowerRoman"/>
      <w:lvlText w:val="%3."/>
      <w:lvlJc w:val="right"/>
      <w:pPr>
        <w:ind w:left="2434" w:hanging="180"/>
      </w:pPr>
    </w:lvl>
    <w:lvl w:ilvl="3" w:tplc="0409000F" w:tentative="1">
      <w:start w:val="1"/>
      <w:numFmt w:val="decimal"/>
      <w:lvlText w:val="%4."/>
      <w:lvlJc w:val="left"/>
      <w:pPr>
        <w:ind w:left="3154" w:hanging="360"/>
      </w:pPr>
    </w:lvl>
    <w:lvl w:ilvl="4" w:tplc="04090019" w:tentative="1">
      <w:start w:val="1"/>
      <w:numFmt w:val="lowerLetter"/>
      <w:lvlText w:val="%5."/>
      <w:lvlJc w:val="left"/>
      <w:pPr>
        <w:ind w:left="3874" w:hanging="360"/>
      </w:pPr>
    </w:lvl>
    <w:lvl w:ilvl="5" w:tplc="0409001B" w:tentative="1">
      <w:start w:val="1"/>
      <w:numFmt w:val="lowerRoman"/>
      <w:lvlText w:val="%6."/>
      <w:lvlJc w:val="right"/>
      <w:pPr>
        <w:ind w:left="4594" w:hanging="180"/>
      </w:pPr>
    </w:lvl>
    <w:lvl w:ilvl="6" w:tplc="0409000F" w:tentative="1">
      <w:start w:val="1"/>
      <w:numFmt w:val="decimal"/>
      <w:lvlText w:val="%7."/>
      <w:lvlJc w:val="left"/>
      <w:pPr>
        <w:ind w:left="5314" w:hanging="360"/>
      </w:pPr>
    </w:lvl>
    <w:lvl w:ilvl="7" w:tplc="04090019" w:tentative="1">
      <w:start w:val="1"/>
      <w:numFmt w:val="lowerLetter"/>
      <w:lvlText w:val="%8."/>
      <w:lvlJc w:val="left"/>
      <w:pPr>
        <w:ind w:left="6034" w:hanging="360"/>
      </w:pPr>
    </w:lvl>
    <w:lvl w:ilvl="8" w:tplc="0409001B" w:tentative="1">
      <w:start w:val="1"/>
      <w:numFmt w:val="lowerRoman"/>
      <w:lvlText w:val="%9."/>
      <w:lvlJc w:val="right"/>
      <w:pPr>
        <w:ind w:left="6754" w:hanging="180"/>
      </w:pPr>
    </w:lvl>
  </w:abstractNum>
  <w:abstractNum w:abstractNumId="13">
    <w:nsid w:val="2C58586B"/>
    <w:multiLevelType w:val="hybridMultilevel"/>
    <w:tmpl w:val="CF3EF7B0"/>
    <w:lvl w:ilvl="0" w:tplc="4134DA1A">
      <w:start w:val="1"/>
      <w:numFmt w:val="decimal"/>
      <w:lvlText w:val="(%1)"/>
      <w:lvlJc w:val="left"/>
      <w:pPr>
        <w:ind w:left="1350" w:hanging="360"/>
      </w:pPr>
      <w:rPr>
        <w:rFonts w:hint="default"/>
      </w:rPr>
    </w:lvl>
    <w:lvl w:ilvl="1" w:tplc="04090019">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4">
    <w:nsid w:val="315F47BF"/>
    <w:multiLevelType w:val="hybridMultilevel"/>
    <w:tmpl w:val="37808B42"/>
    <w:lvl w:ilvl="0" w:tplc="17D49F08">
      <w:start w:val="1"/>
      <w:numFmt w:val="bullet"/>
      <w:pStyle w:val="commentsbullets"/>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334B7BA4"/>
    <w:multiLevelType w:val="multilevel"/>
    <w:tmpl w:val="C6E6E5F4"/>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nsid w:val="363545E9"/>
    <w:multiLevelType w:val="hybridMultilevel"/>
    <w:tmpl w:val="628CFD3A"/>
    <w:lvl w:ilvl="0" w:tplc="C03675F2">
      <w:start w:val="1"/>
      <w:numFmt w:val="lowerLetter"/>
      <w:lvlText w:val="(%1)"/>
      <w:lvlJc w:val="left"/>
      <w:pPr>
        <w:ind w:left="994" w:hanging="360"/>
      </w:pPr>
      <w:rPr>
        <w:rFonts w:hint="default"/>
      </w:rPr>
    </w:lvl>
    <w:lvl w:ilvl="1" w:tplc="04090019">
      <w:start w:val="1"/>
      <w:numFmt w:val="lowerLetter"/>
      <w:lvlText w:val="%2."/>
      <w:lvlJc w:val="left"/>
      <w:pPr>
        <w:ind w:left="1714" w:hanging="360"/>
      </w:pPr>
    </w:lvl>
    <w:lvl w:ilvl="2" w:tplc="0409001B" w:tentative="1">
      <w:start w:val="1"/>
      <w:numFmt w:val="lowerRoman"/>
      <w:lvlText w:val="%3."/>
      <w:lvlJc w:val="right"/>
      <w:pPr>
        <w:ind w:left="2434" w:hanging="180"/>
      </w:pPr>
    </w:lvl>
    <w:lvl w:ilvl="3" w:tplc="0409000F" w:tentative="1">
      <w:start w:val="1"/>
      <w:numFmt w:val="decimal"/>
      <w:lvlText w:val="%4."/>
      <w:lvlJc w:val="left"/>
      <w:pPr>
        <w:ind w:left="3154" w:hanging="360"/>
      </w:pPr>
    </w:lvl>
    <w:lvl w:ilvl="4" w:tplc="04090019" w:tentative="1">
      <w:start w:val="1"/>
      <w:numFmt w:val="lowerLetter"/>
      <w:lvlText w:val="%5."/>
      <w:lvlJc w:val="left"/>
      <w:pPr>
        <w:ind w:left="3874" w:hanging="360"/>
      </w:pPr>
    </w:lvl>
    <w:lvl w:ilvl="5" w:tplc="0409001B" w:tentative="1">
      <w:start w:val="1"/>
      <w:numFmt w:val="lowerRoman"/>
      <w:lvlText w:val="%6."/>
      <w:lvlJc w:val="right"/>
      <w:pPr>
        <w:ind w:left="4594" w:hanging="180"/>
      </w:pPr>
    </w:lvl>
    <w:lvl w:ilvl="6" w:tplc="0409000F" w:tentative="1">
      <w:start w:val="1"/>
      <w:numFmt w:val="decimal"/>
      <w:lvlText w:val="%7."/>
      <w:lvlJc w:val="left"/>
      <w:pPr>
        <w:ind w:left="5314" w:hanging="360"/>
      </w:pPr>
    </w:lvl>
    <w:lvl w:ilvl="7" w:tplc="04090019" w:tentative="1">
      <w:start w:val="1"/>
      <w:numFmt w:val="lowerLetter"/>
      <w:lvlText w:val="%8."/>
      <w:lvlJc w:val="left"/>
      <w:pPr>
        <w:ind w:left="6034" w:hanging="360"/>
      </w:pPr>
    </w:lvl>
    <w:lvl w:ilvl="8" w:tplc="0409001B" w:tentative="1">
      <w:start w:val="1"/>
      <w:numFmt w:val="lowerRoman"/>
      <w:lvlText w:val="%9."/>
      <w:lvlJc w:val="right"/>
      <w:pPr>
        <w:ind w:left="6754" w:hanging="180"/>
      </w:pPr>
    </w:lvl>
  </w:abstractNum>
  <w:abstractNum w:abstractNumId="17">
    <w:nsid w:val="379A48D7"/>
    <w:multiLevelType w:val="hybridMultilevel"/>
    <w:tmpl w:val="EEBC48A2"/>
    <w:lvl w:ilvl="0" w:tplc="AAFE5A84">
      <w:start w:val="10"/>
      <w:numFmt w:val="bullet"/>
      <w:lvlText w:val="-"/>
      <w:lvlJc w:val="left"/>
      <w:pPr>
        <w:ind w:left="1350" w:hanging="360"/>
      </w:pPr>
      <w:rPr>
        <w:rFonts w:ascii="Arial" w:eastAsia="Times New Roman" w:hAnsi="Arial" w:cs="Arial" w:hint="default"/>
      </w:rPr>
    </w:lvl>
    <w:lvl w:ilvl="1" w:tplc="04090003" w:tentative="1">
      <w:start w:val="1"/>
      <w:numFmt w:val="bullet"/>
      <w:lvlText w:val="o"/>
      <w:lvlJc w:val="left"/>
      <w:pPr>
        <w:ind w:left="2070" w:hanging="360"/>
      </w:pPr>
      <w:rPr>
        <w:rFonts w:ascii="Courier New" w:hAnsi="Courier New" w:cs="Courier New" w:hint="default"/>
      </w:rPr>
    </w:lvl>
    <w:lvl w:ilvl="2" w:tplc="04090005" w:tentative="1">
      <w:start w:val="1"/>
      <w:numFmt w:val="bullet"/>
      <w:lvlText w:val=""/>
      <w:lvlJc w:val="left"/>
      <w:pPr>
        <w:ind w:left="2790" w:hanging="360"/>
      </w:pPr>
      <w:rPr>
        <w:rFonts w:ascii="Wingdings" w:hAnsi="Wingdings" w:hint="default"/>
      </w:rPr>
    </w:lvl>
    <w:lvl w:ilvl="3" w:tplc="04090001" w:tentative="1">
      <w:start w:val="1"/>
      <w:numFmt w:val="bullet"/>
      <w:lvlText w:val=""/>
      <w:lvlJc w:val="left"/>
      <w:pPr>
        <w:ind w:left="3510" w:hanging="360"/>
      </w:pPr>
      <w:rPr>
        <w:rFonts w:ascii="Symbol" w:hAnsi="Symbol" w:hint="default"/>
      </w:rPr>
    </w:lvl>
    <w:lvl w:ilvl="4" w:tplc="04090003" w:tentative="1">
      <w:start w:val="1"/>
      <w:numFmt w:val="bullet"/>
      <w:lvlText w:val="o"/>
      <w:lvlJc w:val="left"/>
      <w:pPr>
        <w:ind w:left="4230" w:hanging="360"/>
      </w:pPr>
      <w:rPr>
        <w:rFonts w:ascii="Courier New" w:hAnsi="Courier New" w:cs="Courier New" w:hint="default"/>
      </w:rPr>
    </w:lvl>
    <w:lvl w:ilvl="5" w:tplc="04090005" w:tentative="1">
      <w:start w:val="1"/>
      <w:numFmt w:val="bullet"/>
      <w:lvlText w:val=""/>
      <w:lvlJc w:val="left"/>
      <w:pPr>
        <w:ind w:left="4950" w:hanging="360"/>
      </w:pPr>
      <w:rPr>
        <w:rFonts w:ascii="Wingdings" w:hAnsi="Wingdings" w:hint="default"/>
      </w:rPr>
    </w:lvl>
    <w:lvl w:ilvl="6" w:tplc="04090001" w:tentative="1">
      <w:start w:val="1"/>
      <w:numFmt w:val="bullet"/>
      <w:lvlText w:val=""/>
      <w:lvlJc w:val="left"/>
      <w:pPr>
        <w:ind w:left="5670" w:hanging="360"/>
      </w:pPr>
      <w:rPr>
        <w:rFonts w:ascii="Symbol" w:hAnsi="Symbol" w:hint="default"/>
      </w:rPr>
    </w:lvl>
    <w:lvl w:ilvl="7" w:tplc="04090003" w:tentative="1">
      <w:start w:val="1"/>
      <w:numFmt w:val="bullet"/>
      <w:lvlText w:val="o"/>
      <w:lvlJc w:val="left"/>
      <w:pPr>
        <w:ind w:left="6390" w:hanging="360"/>
      </w:pPr>
      <w:rPr>
        <w:rFonts w:ascii="Courier New" w:hAnsi="Courier New" w:cs="Courier New" w:hint="default"/>
      </w:rPr>
    </w:lvl>
    <w:lvl w:ilvl="8" w:tplc="04090005" w:tentative="1">
      <w:start w:val="1"/>
      <w:numFmt w:val="bullet"/>
      <w:lvlText w:val=""/>
      <w:lvlJc w:val="left"/>
      <w:pPr>
        <w:ind w:left="7110" w:hanging="360"/>
      </w:pPr>
      <w:rPr>
        <w:rFonts w:ascii="Wingdings" w:hAnsi="Wingdings" w:hint="default"/>
      </w:rPr>
    </w:lvl>
  </w:abstractNum>
  <w:abstractNum w:abstractNumId="18">
    <w:nsid w:val="3CA3066C"/>
    <w:multiLevelType w:val="hybridMultilevel"/>
    <w:tmpl w:val="E77E7134"/>
    <w:lvl w:ilvl="0" w:tplc="B3CC1556">
      <w:start w:val="1"/>
      <w:numFmt w:val="lowerLetter"/>
      <w:lvlText w:val="(%1)"/>
      <w:lvlJc w:val="left"/>
      <w:pPr>
        <w:ind w:left="994" w:hanging="360"/>
      </w:pPr>
      <w:rPr>
        <w:rFonts w:hint="default"/>
      </w:rPr>
    </w:lvl>
    <w:lvl w:ilvl="1" w:tplc="04090019" w:tentative="1">
      <w:start w:val="1"/>
      <w:numFmt w:val="lowerLetter"/>
      <w:lvlText w:val="%2."/>
      <w:lvlJc w:val="left"/>
      <w:pPr>
        <w:ind w:left="1714" w:hanging="360"/>
      </w:pPr>
    </w:lvl>
    <w:lvl w:ilvl="2" w:tplc="0409001B" w:tentative="1">
      <w:start w:val="1"/>
      <w:numFmt w:val="lowerRoman"/>
      <w:lvlText w:val="%3."/>
      <w:lvlJc w:val="right"/>
      <w:pPr>
        <w:ind w:left="2434" w:hanging="180"/>
      </w:pPr>
    </w:lvl>
    <w:lvl w:ilvl="3" w:tplc="0409000F" w:tentative="1">
      <w:start w:val="1"/>
      <w:numFmt w:val="decimal"/>
      <w:lvlText w:val="%4."/>
      <w:lvlJc w:val="left"/>
      <w:pPr>
        <w:ind w:left="3154" w:hanging="360"/>
      </w:pPr>
    </w:lvl>
    <w:lvl w:ilvl="4" w:tplc="04090019" w:tentative="1">
      <w:start w:val="1"/>
      <w:numFmt w:val="lowerLetter"/>
      <w:lvlText w:val="%5."/>
      <w:lvlJc w:val="left"/>
      <w:pPr>
        <w:ind w:left="3874" w:hanging="360"/>
      </w:pPr>
    </w:lvl>
    <w:lvl w:ilvl="5" w:tplc="0409001B" w:tentative="1">
      <w:start w:val="1"/>
      <w:numFmt w:val="lowerRoman"/>
      <w:lvlText w:val="%6."/>
      <w:lvlJc w:val="right"/>
      <w:pPr>
        <w:ind w:left="4594" w:hanging="180"/>
      </w:pPr>
    </w:lvl>
    <w:lvl w:ilvl="6" w:tplc="0409000F" w:tentative="1">
      <w:start w:val="1"/>
      <w:numFmt w:val="decimal"/>
      <w:lvlText w:val="%7."/>
      <w:lvlJc w:val="left"/>
      <w:pPr>
        <w:ind w:left="5314" w:hanging="360"/>
      </w:pPr>
    </w:lvl>
    <w:lvl w:ilvl="7" w:tplc="04090019" w:tentative="1">
      <w:start w:val="1"/>
      <w:numFmt w:val="lowerLetter"/>
      <w:lvlText w:val="%8."/>
      <w:lvlJc w:val="left"/>
      <w:pPr>
        <w:ind w:left="6034" w:hanging="360"/>
      </w:pPr>
    </w:lvl>
    <w:lvl w:ilvl="8" w:tplc="0409001B" w:tentative="1">
      <w:start w:val="1"/>
      <w:numFmt w:val="lowerRoman"/>
      <w:lvlText w:val="%9."/>
      <w:lvlJc w:val="right"/>
      <w:pPr>
        <w:ind w:left="6754" w:hanging="180"/>
      </w:pPr>
    </w:lvl>
  </w:abstractNum>
  <w:abstractNum w:abstractNumId="19">
    <w:nsid w:val="41C679EE"/>
    <w:multiLevelType w:val="hybridMultilevel"/>
    <w:tmpl w:val="3C1ED952"/>
    <w:lvl w:ilvl="0" w:tplc="E5163DAC">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20">
    <w:nsid w:val="49255B9A"/>
    <w:multiLevelType w:val="hybridMultilevel"/>
    <w:tmpl w:val="B2C26156"/>
    <w:lvl w:ilvl="0" w:tplc="0866A40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9477AA4"/>
    <w:multiLevelType w:val="hybridMultilevel"/>
    <w:tmpl w:val="AFD28736"/>
    <w:lvl w:ilvl="0" w:tplc="B7EA0EEA">
      <w:start w:val="1"/>
      <w:numFmt w:val="bullet"/>
      <w:pStyle w:val="bullets"/>
      <w:lvlText w:val=""/>
      <w:lvlJc w:val="left"/>
      <w:pPr>
        <w:ind w:left="900" w:hanging="252"/>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DBB493E"/>
    <w:multiLevelType w:val="hybridMultilevel"/>
    <w:tmpl w:val="0BE26300"/>
    <w:lvl w:ilvl="0" w:tplc="1E12E220">
      <w:start w:val="3"/>
      <w:numFmt w:val="lowerLetter"/>
      <w:lvlText w:val="(%1)"/>
      <w:lvlJc w:val="left"/>
      <w:pPr>
        <w:ind w:left="99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28754E7"/>
    <w:multiLevelType w:val="hybridMultilevel"/>
    <w:tmpl w:val="102CD4E2"/>
    <w:lvl w:ilvl="0" w:tplc="F906E098">
      <w:start w:val="1"/>
      <w:numFmt w:val="lowerLetter"/>
      <w:lvlText w:val="(%1)"/>
      <w:lvlJc w:val="left"/>
      <w:pPr>
        <w:ind w:left="1080" w:hanging="360"/>
      </w:pPr>
      <w:rPr>
        <w:rFonts w:ascii="Times New Roman" w:eastAsia="Times New Roman" w:hAnsi="Times New Roman" w:cs="Times-Roman"/>
      </w:rPr>
    </w:lvl>
    <w:lvl w:ilvl="1" w:tplc="847ADCBA">
      <w:start w:val="1"/>
      <w:numFmt w:val="decimal"/>
      <w:lvlText w:val="(%2)"/>
      <w:lvlJc w:val="left"/>
      <w:pPr>
        <w:ind w:left="1800" w:hanging="360"/>
      </w:pPr>
      <w:rPr>
        <w:rFonts w:ascii="Times New Roman" w:eastAsia="Times New Roman" w:hAnsi="Times New Roman" w:cs="Times-Roman"/>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5F143C35"/>
    <w:multiLevelType w:val="hybridMultilevel"/>
    <w:tmpl w:val="4E685788"/>
    <w:lvl w:ilvl="0" w:tplc="5C0CD434">
      <w:start w:val="1"/>
      <w:numFmt w:val="lowerLetter"/>
      <w:lvlText w:val="(%1)"/>
      <w:lvlJc w:val="left"/>
      <w:pPr>
        <w:ind w:left="994" w:hanging="360"/>
      </w:pPr>
      <w:rPr>
        <w:rFonts w:hint="default"/>
      </w:rPr>
    </w:lvl>
    <w:lvl w:ilvl="1" w:tplc="04090019" w:tentative="1">
      <w:start w:val="1"/>
      <w:numFmt w:val="lowerLetter"/>
      <w:lvlText w:val="%2."/>
      <w:lvlJc w:val="left"/>
      <w:pPr>
        <w:ind w:left="1714" w:hanging="360"/>
      </w:pPr>
    </w:lvl>
    <w:lvl w:ilvl="2" w:tplc="0409001B" w:tentative="1">
      <w:start w:val="1"/>
      <w:numFmt w:val="lowerRoman"/>
      <w:lvlText w:val="%3."/>
      <w:lvlJc w:val="right"/>
      <w:pPr>
        <w:ind w:left="2434" w:hanging="180"/>
      </w:pPr>
    </w:lvl>
    <w:lvl w:ilvl="3" w:tplc="0409000F" w:tentative="1">
      <w:start w:val="1"/>
      <w:numFmt w:val="decimal"/>
      <w:lvlText w:val="%4."/>
      <w:lvlJc w:val="left"/>
      <w:pPr>
        <w:ind w:left="3154" w:hanging="360"/>
      </w:pPr>
    </w:lvl>
    <w:lvl w:ilvl="4" w:tplc="04090019" w:tentative="1">
      <w:start w:val="1"/>
      <w:numFmt w:val="lowerLetter"/>
      <w:lvlText w:val="%5."/>
      <w:lvlJc w:val="left"/>
      <w:pPr>
        <w:ind w:left="3874" w:hanging="360"/>
      </w:pPr>
    </w:lvl>
    <w:lvl w:ilvl="5" w:tplc="0409001B" w:tentative="1">
      <w:start w:val="1"/>
      <w:numFmt w:val="lowerRoman"/>
      <w:lvlText w:val="%6."/>
      <w:lvlJc w:val="right"/>
      <w:pPr>
        <w:ind w:left="4594" w:hanging="180"/>
      </w:pPr>
    </w:lvl>
    <w:lvl w:ilvl="6" w:tplc="0409000F" w:tentative="1">
      <w:start w:val="1"/>
      <w:numFmt w:val="decimal"/>
      <w:lvlText w:val="%7."/>
      <w:lvlJc w:val="left"/>
      <w:pPr>
        <w:ind w:left="5314" w:hanging="360"/>
      </w:pPr>
    </w:lvl>
    <w:lvl w:ilvl="7" w:tplc="04090019" w:tentative="1">
      <w:start w:val="1"/>
      <w:numFmt w:val="lowerLetter"/>
      <w:lvlText w:val="%8."/>
      <w:lvlJc w:val="left"/>
      <w:pPr>
        <w:ind w:left="6034" w:hanging="360"/>
      </w:pPr>
    </w:lvl>
    <w:lvl w:ilvl="8" w:tplc="0409001B" w:tentative="1">
      <w:start w:val="1"/>
      <w:numFmt w:val="lowerRoman"/>
      <w:lvlText w:val="%9."/>
      <w:lvlJc w:val="right"/>
      <w:pPr>
        <w:ind w:left="6754" w:hanging="180"/>
      </w:pPr>
    </w:lvl>
  </w:abstractNum>
  <w:abstractNum w:abstractNumId="25">
    <w:nsid w:val="67184FCE"/>
    <w:multiLevelType w:val="hybridMultilevel"/>
    <w:tmpl w:val="BDE6B804"/>
    <w:lvl w:ilvl="0" w:tplc="BE50734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67A15B78"/>
    <w:multiLevelType w:val="hybridMultilevel"/>
    <w:tmpl w:val="F166915C"/>
    <w:lvl w:ilvl="0" w:tplc="234A5922">
      <w:start w:val="6"/>
      <w:numFmt w:val="lowerRoman"/>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
    <w:nsid w:val="69900862"/>
    <w:multiLevelType w:val="hybridMultilevel"/>
    <w:tmpl w:val="378A1276"/>
    <w:lvl w:ilvl="0" w:tplc="E0B62D5A">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8">
    <w:nsid w:val="6A2F5123"/>
    <w:multiLevelType w:val="hybridMultilevel"/>
    <w:tmpl w:val="828809BE"/>
    <w:lvl w:ilvl="0" w:tplc="3048BA6E">
      <w:start w:val="1"/>
      <w:numFmt w:val="decimal"/>
      <w:lvlText w:val="(%1)"/>
      <w:lvlJc w:val="left"/>
      <w:pPr>
        <w:ind w:left="1354" w:hanging="360"/>
      </w:pPr>
      <w:rPr>
        <w:rFonts w:hint="default"/>
      </w:rPr>
    </w:lvl>
    <w:lvl w:ilvl="1" w:tplc="04090019" w:tentative="1">
      <w:start w:val="1"/>
      <w:numFmt w:val="lowerLetter"/>
      <w:lvlText w:val="%2."/>
      <w:lvlJc w:val="left"/>
      <w:pPr>
        <w:ind w:left="2074" w:hanging="360"/>
      </w:pPr>
    </w:lvl>
    <w:lvl w:ilvl="2" w:tplc="0409001B" w:tentative="1">
      <w:start w:val="1"/>
      <w:numFmt w:val="lowerRoman"/>
      <w:lvlText w:val="%3."/>
      <w:lvlJc w:val="right"/>
      <w:pPr>
        <w:ind w:left="2794" w:hanging="180"/>
      </w:pPr>
    </w:lvl>
    <w:lvl w:ilvl="3" w:tplc="0409000F" w:tentative="1">
      <w:start w:val="1"/>
      <w:numFmt w:val="decimal"/>
      <w:lvlText w:val="%4."/>
      <w:lvlJc w:val="left"/>
      <w:pPr>
        <w:ind w:left="3514" w:hanging="360"/>
      </w:pPr>
    </w:lvl>
    <w:lvl w:ilvl="4" w:tplc="04090019" w:tentative="1">
      <w:start w:val="1"/>
      <w:numFmt w:val="lowerLetter"/>
      <w:lvlText w:val="%5."/>
      <w:lvlJc w:val="left"/>
      <w:pPr>
        <w:ind w:left="4234" w:hanging="360"/>
      </w:pPr>
    </w:lvl>
    <w:lvl w:ilvl="5" w:tplc="0409001B" w:tentative="1">
      <w:start w:val="1"/>
      <w:numFmt w:val="lowerRoman"/>
      <w:lvlText w:val="%6."/>
      <w:lvlJc w:val="right"/>
      <w:pPr>
        <w:ind w:left="4954" w:hanging="180"/>
      </w:pPr>
    </w:lvl>
    <w:lvl w:ilvl="6" w:tplc="0409000F" w:tentative="1">
      <w:start w:val="1"/>
      <w:numFmt w:val="decimal"/>
      <w:lvlText w:val="%7."/>
      <w:lvlJc w:val="left"/>
      <w:pPr>
        <w:ind w:left="5674" w:hanging="360"/>
      </w:pPr>
    </w:lvl>
    <w:lvl w:ilvl="7" w:tplc="04090019" w:tentative="1">
      <w:start w:val="1"/>
      <w:numFmt w:val="lowerLetter"/>
      <w:lvlText w:val="%8."/>
      <w:lvlJc w:val="left"/>
      <w:pPr>
        <w:ind w:left="6394" w:hanging="360"/>
      </w:pPr>
    </w:lvl>
    <w:lvl w:ilvl="8" w:tplc="0409001B" w:tentative="1">
      <w:start w:val="1"/>
      <w:numFmt w:val="lowerRoman"/>
      <w:lvlText w:val="%9."/>
      <w:lvlJc w:val="right"/>
      <w:pPr>
        <w:ind w:left="7114" w:hanging="180"/>
      </w:pPr>
    </w:lvl>
  </w:abstractNum>
  <w:abstractNum w:abstractNumId="29">
    <w:nsid w:val="6BAF553E"/>
    <w:multiLevelType w:val="hybridMultilevel"/>
    <w:tmpl w:val="5B82E80A"/>
    <w:lvl w:ilvl="0" w:tplc="00BA2978">
      <w:start w:val="6"/>
      <w:numFmt w:val="lowerRoman"/>
      <w:lvlText w:val="(%1)"/>
      <w:lvlJc w:val="left"/>
      <w:pPr>
        <w:ind w:left="2160" w:hanging="720"/>
      </w:pPr>
      <w:rPr>
        <w:rFonts w:cs="Times-Roman" w:hint="default"/>
        <w:color w:val="00000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0">
    <w:nsid w:val="71A10884"/>
    <w:multiLevelType w:val="hybridMultilevel"/>
    <w:tmpl w:val="DEDADAA0"/>
    <w:lvl w:ilvl="0" w:tplc="86448578">
      <w:start w:val="6"/>
      <w:numFmt w:val="lowerRoman"/>
      <w:lvlText w:val="(%1)"/>
      <w:lvlJc w:val="left"/>
      <w:pPr>
        <w:ind w:left="2160" w:hanging="720"/>
      </w:pPr>
      <w:rPr>
        <w:rFonts w:cs="Times-Roman" w:hint="default"/>
        <w:color w:val="00000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nsid w:val="784533B6"/>
    <w:multiLevelType w:val="hybridMultilevel"/>
    <w:tmpl w:val="31829D4C"/>
    <w:lvl w:ilvl="0" w:tplc="C7E05930">
      <w:start w:val="4"/>
      <w:numFmt w:val="decimal"/>
      <w:lvlText w:val="(%1)"/>
      <w:lvlJc w:val="left"/>
      <w:pPr>
        <w:ind w:left="13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3"/>
  </w:num>
  <w:num w:numId="3">
    <w:abstractNumId w:val="2"/>
  </w:num>
  <w:num w:numId="4">
    <w:abstractNumId w:val="1"/>
  </w:num>
  <w:num w:numId="5">
    <w:abstractNumId w:val="0"/>
  </w:num>
  <w:num w:numId="6">
    <w:abstractNumId w:val="14"/>
  </w:num>
  <w:num w:numId="7">
    <w:abstractNumId w:val="21"/>
  </w:num>
  <w:num w:numId="8">
    <w:abstractNumId w:val="9"/>
  </w:num>
  <w:num w:numId="9">
    <w:abstractNumId w:val="7"/>
  </w:num>
  <w:num w:numId="10">
    <w:abstractNumId w:val="6"/>
  </w:num>
  <w:num w:numId="11">
    <w:abstractNumId w:val="5"/>
  </w:num>
  <w:num w:numId="12">
    <w:abstractNumId w:val="4"/>
  </w:num>
  <w:num w:numId="13">
    <w:abstractNumId w:val="19"/>
  </w:num>
  <w:num w:numId="14">
    <w:abstractNumId w:val="24"/>
  </w:num>
  <w:num w:numId="15">
    <w:abstractNumId w:val="16"/>
  </w:num>
  <w:num w:numId="16">
    <w:abstractNumId w:val="21"/>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3"/>
  </w:num>
  <w:num w:numId="18">
    <w:abstractNumId w:val="27"/>
  </w:num>
  <w:num w:numId="19">
    <w:abstractNumId w:val="28"/>
  </w:num>
  <w:num w:numId="20">
    <w:abstractNumId w:val="11"/>
  </w:num>
  <w:num w:numId="21">
    <w:abstractNumId w:val="12"/>
  </w:num>
  <w:num w:numId="22">
    <w:abstractNumId w:val="10"/>
  </w:num>
  <w:num w:numId="23">
    <w:abstractNumId w:val="18"/>
  </w:num>
  <w:num w:numId="24">
    <w:abstractNumId w:val="22"/>
  </w:num>
  <w:num w:numId="25">
    <w:abstractNumId w:val="31"/>
  </w:num>
  <w:num w:numId="26">
    <w:abstractNumId w:val="13"/>
  </w:num>
  <w:num w:numId="27">
    <w:abstractNumId w:val="20"/>
  </w:num>
  <w:num w:numId="28">
    <w:abstractNumId w:val="15"/>
  </w:num>
  <w:num w:numId="2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7"/>
  </w:num>
  <w:num w:numId="43">
    <w:abstractNumId w:val="30"/>
  </w:num>
  <w:num w:numId="44">
    <w:abstractNumId w:val="29"/>
  </w:num>
  <w:num w:numId="45">
    <w:abstractNumId w:val="26"/>
  </w:num>
  <w:num w:numId="46">
    <w:abstractNumId w:val="25"/>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activeWritingStyle w:appName="MSWord" w:lang="en-US" w:vendorID="64" w:dllVersion="131078" w:nlCheck="1" w:checkStyle="0"/>
  <w:defaultTabStop w:val="36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o:colormru v:ext="edit" colors="#8c8e8e"/>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DcwNTE3NLEwNTc0tzBT0lEKTi0uzszPAykwqgUAB68yXSwAAAA="/>
  </w:docVars>
  <w:rsids>
    <w:rsidRoot w:val="00DD45E9"/>
    <w:rsid w:val="00002C80"/>
    <w:rsid w:val="00002E8B"/>
    <w:rsid w:val="0000391C"/>
    <w:rsid w:val="00004CF3"/>
    <w:rsid w:val="000058B2"/>
    <w:rsid w:val="000109B0"/>
    <w:rsid w:val="00011AC5"/>
    <w:rsid w:val="00011C25"/>
    <w:rsid w:val="00014659"/>
    <w:rsid w:val="000148E4"/>
    <w:rsid w:val="00015D30"/>
    <w:rsid w:val="00017DF8"/>
    <w:rsid w:val="00021E58"/>
    <w:rsid w:val="00022250"/>
    <w:rsid w:val="00023BAB"/>
    <w:rsid w:val="00025945"/>
    <w:rsid w:val="000325E2"/>
    <w:rsid w:val="0003358F"/>
    <w:rsid w:val="00042B9E"/>
    <w:rsid w:val="0004331B"/>
    <w:rsid w:val="00045408"/>
    <w:rsid w:val="00047720"/>
    <w:rsid w:val="00053072"/>
    <w:rsid w:val="00053DBB"/>
    <w:rsid w:val="00055284"/>
    <w:rsid w:val="00056E66"/>
    <w:rsid w:val="000659C9"/>
    <w:rsid w:val="000720AF"/>
    <w:rsid w:val="00075993"/>
    <w:rsid w:val="00075F8A"/>
    <w:rsid w:val="0007621F"/>
    <w:rsid w:val="00076AA9"/>
    <w:rsid w:val="00077540"/>
    <w:rsid w:val="00080878"/>
    <w:rsid w:val="00080A02"/>
    <w:rsid w:val="00081984"/>
    <w:rsid w:val="00083C96"/>
    <w:rsid w:val="0008431F"/>
    <w:rsid w:val="00085C67"/>
    <w:rsid w:val="000874AD"/>
    <w:rsid w:val="00087D00"/>
    <w:rsid w:val="000940CE"/>
    <w:rsid w:val="0009513B"/>
    <w:rsid w:val="000963F2"/>
    <w:rsid w:val="000964BF"/>
    <w:rsid w:val="00097A5D"/>
    <w:rsid w:val="000A39E5"/>
    <w:rsid w:val="000B074D"/>
    <w:rsid w:val="000B2C0D"/>
    <w:rsid w:val="000B32DD"/>
    <w:rsid w:val="000B53C2"/>
    <w:rsid w:val="000B54C4"/>
    <w:rsid w:val="000B5AF7"/>
    <w:rsid w:val="000B6E98"/>
    <w:rsid w:val="000B7C90"/>
    <w:rsid w:val="000C1483"/>
    <w:rsid w:val="000C4417"/>
    <w:rsid w:val="000C4C72"/>
    <w:rsid w:val="000C59E2"/>
    <w:rsid w:val="000C5A74"/>
    <w:rsid w:val="000D10A8"/>
    <w:rsid w:val="000D22ED"/>
    <w:rsid w:val="000D3E2B"/>
    <w:rsid w:val="000D5F50"/>
    <w:rsid w:val="000E086C"/>
    <w:rsid w:val="000E35B5"/>
    <w:rsid w:val="000E3F64"/>
    <w:rsid w:val="000F6F51"/>
    <w:rsid w:val="0010044D"/>
    <w:rsid w:val="00102125"/>
    <w:rsid w:val="0010278A"/>
    <w:rsid w:val="00103242"/>
    <w:rsid w:val="001039A7"/>
    <w:rsid w:val="001057B3"/>
    <w:rsid w:val="00111151"/>
    <w:rsid w:val="00113589"/>
    <w:rsid w:val="00115E8A"/>
    <w:rsid w:val="00116B6C"/>
    <w:rsid w:val="00117C7C"/>
    <w:rsid w:val="00120370"/>
    <w:rsid w:val="00120790"/>
    <w:rsid w:val="00120993"/>
    <w:rsid w:val="001212B7"/>
    <w:rsid w:val="001222EC"/>
    <w:rsid w:val="0012543B"/>
    <w:rsid w:val="00132D01"/>
    <w:rsid w:val="00137D72"/>
    <w:rsid w:val="0014051E"/>
    <w:rsid w:val="001422B0"/>
    <w:rsid w:val="00147446"/>
    <w:rsid w:val="0015234F"/>
    <w:rsid w:val="00154536"/>
    <w:rsid w:val="001567DE"/>
    <w:rsid w:val="00156B6B"/>
    <w:rsid w:val="00160310"/>
    <w:rsid w:val="00160996"/>
    <w:rsid w:val="00164703"/>
    <w:rsid w:val="00167B09"/>
    <w:rsid w:val="00167E80"/>
    <w:rsid w:val="00174354"/>
    <w:rsid w:val="001757ED"/>
    <w:rsid w:val="0017604F"/>
    <w:rsid w:val="001765E2"/>
    <w:rsid w:val="00176F7D"/>
    <w:rsid w:val="00180DD0"/>
    <w:rsid w:val="00181922"/>
    <w:rsid w:val="00183F1D"/>
    <w:rsid w:val="001906E7"/>
    <w:rsid w:val="00190FB4"/>
    <w:rsid w:val="00192228"/>
    <w:rsid w:val="00194043"/>
    <w:rsid w:val="00194324"/>
    <w:rsid w:val="00195382"/>
    <w:rsid w:val="0019685A"/>
    <w:rsid w:val="00197294"/>
    <w:rsid w:val="001A3014"/>
    <w:rsid w:val="001A4B6D"/>
    <w:rsid w:val="001A4C87"/>
    <w:rsid w:val="001A71B1"/>
    <w:rsid w:val="001A7686"/>
    <w:rsid w:val="001B0190"/>
    <w:rsid w:val="001B491D"/>
    <w:rsid w:val="001B508C"/>
    <w:rsid w:val="001B6E4D"/>
    <w:rsid w:val="001B785B"/>
    <w:rsid w:val="001C3660"/>
    <w:rsid w:val="001C4573"/>
    <w:rsid w:val="001C7354"/>
    <w:rsid w:val="001C7787"/>
    <w:rsid w:val="001C7E0B"/>
    <w:rsid w:val="001D1106"/>
    <w:rsid w:val="001D1A76"/>
    <w:rsid w:val="001D4BAE"/>
    <w:rsid w:val="001D6BDE"/>
    <w:rsid w:val="001E3DF7"/>
    <w:rsid w:val="001E561F"/>
    <w:rsid w:val="001F0B81"/>
    <w:rsid w:val="001F1119"/>
    <w:rsid w:val="001F1FB0"/>
    <w:rsid w:val="001F27D3"/>
    <w:rsid w:val="001F27E4"/>
    <w:rsid w:val="001F39A8"/>
    <w:rsid w:val="001F3E01"/>
    <w:rsid w:val="001F46B6"/>
    <w:rsid w:val="001F46E5"/>
    <w:rsid w:val="001F4880"/>
    <w:rsid w:val="00200BAE"/>
    <w:rsid w:val="00200FF8"/>
    <w:rsid w:val="00205B55"/>
    <w:rsid w:val="00206265"/>
    <w:rsid w:val="002141B8"/>
    <w:rsid w:val="00215494"/>
    <w:rsid w:val="00216A09"/>
    <w:rsid w:val="00216FC8"/>
    <w:rsid w:val="0022023F"/>
    <w:rsid w:val="002204D9"/>
    <w:rsid w:val="00222F5B"/>
    <w:rsid w:val="00225169"/>
    <w:rsid w:val="00225CE6"/>
    <w:rsid w:val="002319B2"/>
    <w:rsid w:val="002344A3"/>
    <w:rsid w:val="00236AB5"/>
    <w:rsid w:val="0023789C"/>
    <w:rsid w:val="00243B5D"/>
    <w:rsid w:val="00245485"/>
    <w:rsid w:val="002454FF"/>
    <w:rsid w:val="00245B7B"/>
    <w:rsid w:val="002460DD"/>
    <w:rsid w:val="00246C5A"/>
    <w:rsid w:val="00247F34"/>
    <w:rsid w:val="00247F6C"/>
    <w:rsid w:val="0025024C"/>
    <w:rsid w:val="00251410"/>
    <w:rsid w:val="0025218A"/>
    <w:rsid w:val="00254942"/>
    <w:rsid w:val="002610C8"/>
    <w:rsid w:val="00262540"/>
    <w:rsid w:val="00265812"/>
    <w:rsid w:val="00265A16"/>
    <w:rsid w:val="00265E5B"/>
    <w:rsid w:val="00272867"/>
    <w:rsid w:val="00274BC8"/>
    <w:rsid w:val="00281B52"/>
    <w:rsid w:val="00284E36"/>
    <w:rsid w:val="00287899"/>
    <w:rsid w:val="00290057"/>
    <w:rsid w:val="00292986"/>
    <w:rsid w:val="002933C4"/>
    <w:rsid w:val="002948CC"/>
    <w:rsid w:val="00294EAB"/>
    <w:rsid w:val="00297BDB"/>
    <w:rsid w:val="002A073D"/>
    <w:rsid w:val="002A615D"/>
    <w:rsid w:val="002A73D4"/>
    <w:rsid w:val="002B052C"/>
    <w:rsid w:val="002B08F6"/>
    <w:rsid w:val="002B1FD1"/>
    <w:rsid w:val="002B4777"/>
    <w:rsid w:val="002B6505"/>
    <w:rsid w:val="002B6934"/>
    <w:rsid w:val="002C01DA"/>
    <w:rsid w:val="002C09B1"/>
    <w:rsid w:val="002C1AB0"/>
    <w:rsid w:val="002C227D"/>
    <w:rsid w:val="002C7336"/>
    <w:rsid w:val="002D2400"/>
    <w:rsid w:val="002D257F"/>
    <w:rsid w:val="002D4972"/>
    <w:rsid w:val="002D65B7"/>
    <w:rsid w:val="002D6C3C"/>
    <w:rsid w:val="002E12CB"/>
    <w:rsid w:val="002E19E0"/>
    <w:rsid w:val="002E3749"/>
    <w:rsid w:val="002E439D"/>
    <w:rsid w:val="002E5A5E"/>
    <w:rsid w:val="002E6D94"/>
    <w:rsid w:val="002E7606"/>
    <w:rsid w:val="002E78BC"/>
    <w:rsid w:val="002F0E30"/>
    <w:rsid w:val="002F31E4"/>
    <w:rsid w:val="002F4512"/>
    <w:rsid w:val="002F50E7"/>
    <w:rsid w:val="002F757C"/>
    <w:rsid w:val="00301D90"/>
    <w:rsid w:val="003052D0"/>
    <w:rsid w:val="00311370"/>
    <w:rsid w:val="003140FA"/>
    <w:rsid w:val="00314973"/>
    <w:rsid w:val="00314EFE"/>
    <w:rsid w:val="00315D55"/>
    <w:rsid w:val="003168B7"/>
    <w:rsid w:val="0031715D"/>
    <w:rsid w:val="0032380B"/>
    <w:rsid w:val="00324DF8"/>
    <w:rsid w:val="0032528A"/>
    <w:rsid w:val="003255AA"/>
    <w:rsid w:val="003256C2"/>
    <w:rsid w:val="00327435"/>
    <w:rsid w:val="00331744"/>
    <w:rsid w:val="00334129"/>
    <w:rsid w:val="00336D3E"/>
    <w:rsid w:val="00337179"/>
    <w:rsid w:val="0034031B"/>
    <w:rsid w:val="00345C7B"/>
    <w:rsid w:val="003471C8"/>
    <w:rsid w:val="00353F8D"/>
    <w:rsid w:val="0035590D"/>
    <w:rsid w:val="00357352"/>
    <w:rsid w:val="00357521"/>
    <w:rsid w:val="00361D24"/>
    <w:rsid w:val="00364BBD"/>
    <w:rsid w:val="00365134"/>
    <w:rsid w:val="0036748F"/>
    <w:rsid w:val="00370199"/>
    <w:rsid w:val="00370872"/>
    <w:rsid w:val="00372F10"/>
    <w:rsid w:val="003733D0"/>
    <w:rsid w:val="00380172"/>
    <w:rsid w:val="0038163E"/>
    <w:rsid w:val="00386C81"/>
    <w:rsid w:val="00386DEF"/>
    <w:rsid w:val="0038707B"/>
    <w:rsid w:val="003919A4"/>
    <w:rsid w:val="00391D0A"/>
    <w:rsid w:val="00392879"/>
    <w:rsid w:val="00395A92"/>
    <w:rsid w:val="00397B81"/>
    <w:rsid w:val="003A2519"/>
    <w:rsid w:val="003A46EA"/>
    <w:rsid w:val="003A5E1B"/>
    <w:rsid w:val="003A61F7"/>
    <w:rsid w:val="003B054B"/>
    <w:rsid w:val="003B28A4"/>
    <w:rsid w:val="003B5607"/>
    <w:rsid w:val="003C20A9"/>
    <w:rsid w:val="003C6E90"/>
    <w:rsid w:val="003C7203"/>
    <w:rsid w:val="003C7805"/>
    <w:rsid w:val="003C7B7A"/>
    <w:rsid w:val="003D02F7"/>
    <w:rsid w:val="003D1B72"/>
    <w:rsid w:val="003D1F8B"/>
    <w:rsid w:val="003D542B"/>
    <w:rsid w:val="003D5EBA"/>
    <w:rsid w:val="003D6BCE"/>
    <w:rsid w:val="003D7B18"/>
    <w:rsid w:val="003E0FD0"/>
    <w:rsid w:val="003E200E"/>
    <w:rsid w:val="003E2106"/>
    <w:rsid w:val="003E43D3"/>
    <w:rsid w:val="003E7873"/>
    <w:rsid w:val="003E7906"/>
    <w:rsid w:val="003E7F8D"/>
    <w:rsid w:val="003F21B9"/>
    <w:rsid w:val="003F2E03"/>
    <w:rsid w:val="003F506B"/>
    <w:rsid w:val="00401992"/>
    <w:rsid w:val="00403CB6"/>
    <w:rsid w:val="004072E2"/>
    <w:rsid w:val="00407CA9"/>
    <w:rsid w:val="00415C32"/>
    <w:rsid w:val="00420840"/>
    <w:rsid w:val="00421C0C"/>
    <w:rsid w:val="004226A7"/>
    <w:rsid w:val="00422C9B"/>
    <w:rsid w:val="00423617"/>
    <w:rsid w:val="004272A4"/>
    <w:rsid w:val="00427630"/>
    <w:rsid w:val="004356A9"/>
    <w:rsid w:val="00435872"/>
    <w:rsid w:val="00437679"/>
    <w:rsid w:val="00437DE1"/>
    <w:rsid w:val="00441BC6"/>
    <w:rsid w:val="00442701"/>
    <w:rsid w:val="004514F1"/>
    <w:rsid w:val="00460ED5"/>
    <w:rsid w:val="00471D3C"/>
    <w:rsid w:val="0047496E"/>
    <w:rsid w:val="0047498E"/>
    <w:rsid w:val="00475612"/>
    <w:rsid w:val="00475B70"/>
    <w:rsid w:val="004770DF"/>
    <w:rsid w:val="004815BD"/>
    <w:rsid w:val="004827BD"/>
    <w:rsid w:val="00482CDC"/>
    <w:rsid w:val="004855B8"/>
    <w:rsid w:val="00486055"/>
    <w:rsid w:val="004866EA"/>
    <w:rsid w:val="004867EC"/>
    <w:rsid w:val="00487B8B"/>
    <w:rsid w:val="00491CE3"/>
    <w:rsid w:val="00491DA2"/>
    <w:rsid w:val="00493FFF"/>
    <w:rsid w:val="004967CA"/>
    <w:rsid w:val="0049681E"/>
    <w:rsid w:val="004A05C7"/>
    <w:rsid w:val="004A0BAE"/>
    <w:rsid w:val="004A1626"/>
    <w:rsid w:val="004A6367"/>
    <w:rsid w:val="004A7FAB"/>
    <w:rsid w:val="004B0EED"/>
    <w:rsid w:val="004B189B"/>
    <w:rsid w:val="004B1DE5"/>
    <w:rsid w:val="004B3E21"/>
    <w:rsid w:val="004B3F81"/>
    <w:rsid w:val="004B4786"/>
    <w:rsid w:val="004B5DD2"/>
    <w:rsid w:val="004B6EC2"/>
    <w:rsid w:val="004C32D3"/>
    <w:rsid w:val="004C42DC"/>
    <w:rsid w:val="004C452F"/>
    <w:rsid w:val="004D23D7"/>
    <w:rsid w:val="004D2BB9"/>
    <w:rsid w:val="004D3E11"/>
    <w:rsid w:val="004D58A2"/>
    <w:rsid w:val="004D61BF"/>
    <w:rsid w:val="004D6E75"/>
    <w:rsid w:val="004E1D54"/>
    <w:rsid w:val="004E2458"/>
    <w:rsid w:val="004E2B38"/>
    <w:rsid w:val="004E3B31"/>
    <w:rsid w:val="004E489F"/>
    <w:rsid w:val="004E720B"/>
    <w:rsid w:val="00500F73"/>
    <w:rsid w:val="005012D6"/>
    <w:rsid w:val="00501CE3"/>
    <w:rsid w:val="00501FAF"/>
    <w:rsid w:val="00502C0F"/>
    <w:rsid w:val="00502CC5"/>
    <w:rsid w:val="0050355F"/>
    <w:rsid w:val="005035A6"/>
    <w:rsid w:val="0050464F"/>
    <w:rsid w:val="005066E3"/>
    <w:rsid w:val="005072AE"/>
    <w:rsid w:val="00512BA8"/>
    <w:rsid w:val="00516284"/>
    <w:rsid w:val="00516318"/>
    <w:rsid w:val="005221D0"/>
    <w:rsid w:val="005226BD"/>
    <w:rsid w:val="00530125"/>
    <w:rsid w:val="005345F2"/>
    <w:rsid w:val="0054046D"/>
    <w:rsid w:val="005405DF"/>
    <w:rsid w:val="00542C08"/>
    <w:rsid w:val="00542E61"/>
    <w:rsid w:val="00547C05"/>
    <w:rsid w:val="005527B4"/>
    <w:rsid w:val="00554B77"/>
    <w:rsid w:val="00557BA5"/>
    <w:rsid w:val="00560963"/>
    <w:rsid w:val="00564075"/>
    <w:rsid w:val="00565681"/>
    <w:rsid w:val="005667CB"/>
    <w:rsid w:val="00570168"/>
    <w:rsid w:val="005713A5"/>
    <w:rsid w:val="00572D51"/>
    <w:rsid w:val="00573940"/>
    <w:rsid w:val="005739E7"/>
    <w:rsid w:val="00575A15"/>
    <w:rsid w:val="0057636E"/>
    <w:rsid w:val="00577177"/>
    <w:rsid w:val="00577A8A"/>
    <w:rsid w:val="00580998"/>
    <w:rsid w:val="00586C93"/>
    <w:rsid w:val="00587BBA"/>
    <w:rsid w:val="005903E6"/>
    <w:rsid w:val="00593FCA"/>
    <w:rsid w:val="0059451E"/>
    <w:rsid w:val="00595955"/>
    <w:rsid w:val="00596AF2"/>
    <w:rsid w:val="00597987"/>
    <w:rsid w:val="005A1B84"/>
    <w:rsid w:val="005A363C"/>
    <w:rsid w:val="005A4246"/>
    <w:rsid w:val="005A746F"/>
    <w:rsid w:val="005B2E5A"/>
    <w:rsid w:val="005B31F4"/>
    <w:rsid w:val="005B7098"/>
    <w:rsid w:val="005C1134"/>
    <w:rsid w:val="005C5AC3"/>
    <w:rsid w:val="005D0AF6"/>
    <w:rsid w:val="005D24A7"/>
    <w:rsid w:val="005D448B"/>
    <w:rsid w:val="005D6E04"/>
    <w:rsid w:val="005E19DF"/>
    <w:rsid w:val="005E5257"/>
    <w:rsid w:val="005E620E"/>
    <w:rsid w:val="005E79F0"/>
    <w:rsid w:val="005F1AE8"/>
    <w:rsid w:val="005F2DC2"/>
    <w:rsid w:val="005F45B5"/>
    <w:rsid w:val="006031AD"/>
    <w:rsid w:val="00603D80"/>
    <w:rsid w:val="00605382"/>
    <w:rsid w:val="006066D1"/>
    <w:rsid w:val="0060787B"/>
    <w:rsid w:val="00610DE2"/>
    <w:rsid w:val="00613FD8"/>
    <w:rsid w:val="0061523C"/>
    <w:rsid w:val="00615ED6"/>
    <w:rsid w:val="00617627"/>
    <w:rsid w:val="00617F61"/>
    <w:rsid w:val="006201B0"/>
    <w:rsid w:val="006242C9"/>
    <w:rsid w:val="0062545C"/>
    <w:rsid w:val="00633E2B"/>
    <w:rsid w:val="0063765B"/>
    <w:rsid w:val="0064026D"/>
    <w:rsid w:val="00641BC8"/>
    <w:rsid w:val="00642989"/>
    <w:rsid w:val="00642DF7"/>
    <w:rsid w:val="00642EF6"/>
    <w:rsid w:val="00643F77"/>
    <w:rsid w:val="0064504E"/>
    <w:rsid w:val="00645BCE"/>
    <w:rsid w:val="006468D2"/>
    <w:rsid w:val="00647690"/>
    <w:rsid w:val="0065006C"/>
    <w:rsid w:val="006502F3"/>
    <w:rsid w:val="00650685"/>
    <w:rsid w:val="00650792"/>
    <w:rsid w:val="006515D7"/>
    <w:rsid w:val="00654B94"/>
    <w:rsid w:val="0065578E"/>
    <w:rsid w:val="00661900"/>
    <w:rsid w:val="00663EA1"/>
    <w:rsid w:val="0066590D"/>
    <w:rsid w:val="00666B92"/>
    <w:rsid w:val="006728AC"/>
    <w:rsid w:val="006766A7"/>
    <w:rsid w:val="00677D21"/>
    <w:rsid w:val="006829F8"/>
    <w:rsid w:val="00683583"/>
    <w:rsid w:val="00684F0E"/>
    <w:rsid w:val="00685243"/>
    <w:rsid w:val="006862F8"/>
    <w:rsid w:val="00692E3D"/>
    <w:rsid w:val="00696656"/>
    <w:rsid w:val="00696780"/>
    <w:rsid w:val="006A1662"/>
    <w:rsid w:val="006A35F8"/>
    <w:rsid w:val="006A5DD5"/>
    <w:rsid w:val="006A678C"/>
    <w:rsid w:val="006A787B"/>
    <w:rsid w:val="006A79BC"/>
    <w:rsid w:val="006B31F7"/>
    <w:rsid w:val="006B4594"/>
    <w:rsid w:val="006B466E"/>
    <w:rsid w:val="006B474F"/>
    <w:rsid w:val="006B62FB"/>
    <w:rsid w:val="006C0C4D"/>
    <w:rsid w:val="006C30B9"/>
    <w:rsid w:val="006C4827"/>
    <w:rsid w:val="006D5BDA"/>
    <w:rsid w:val="006D6AA6"/>
    <w:rsid w:val="006E0774"/>
    <w:rsid w:val="006E1CEA"/>
    <w:rsid w:val="006E2273"/>
    <w:rsid w:val="006E30FA"/>
    <w:rsid w:val="006E33BC"/>
    <w:rsid w:val="006E3F8C"/>
    <w:rsid w:val="006E68C3"/>
    <w:rsid w:val="006F74C5"/>
    <w:rsid w:val="00701B60"/>
    <w:rsid w:val="0070459C"/>
    <w:rsid w:val="00706C7E"/>
    <w:rsid w:val="00711F6D"/>
    <w:rsid w:val="0071511E"/>
    <w:rsid w:val="0071654D"/>
    <w:rsid w:val="0071767A"/>
    <w:rsid w:val="007210FD"/>
    <w:rsid w:val="00723E1D"/>
    <w:rsid w:val="0072438B"/>
    <w:rsid w:val="00724A54"/>
    <w:rsid w:val="0072551B"/>
    <w:rsid w:val="00726F2E"/>
    <w:rsid w:val="00730573"/>
    <w:rsid w:val="007307DD"/>
    <w:rsid w:val="00730B13"/>
    <w:rsid w:val="007329D7"/>
    <w:rsid w:val="0073309C"/>
    <w:rsid w:val="0073356F"/>
    <w:rsid w:val="0073442C"/>
    <w:rsid w:val="0073510D"/>
    <w:rsid w:val="00736CAD"/>
    <w:rsid w:val="00740F09"/>
    <w:rsid w:val="0075173C"/>
    <w:rsid w:val="00751D49"/>
    <w:rsid w:val="00755C33"/>
    <w:rsid w:val="0075679F"/>
    <w:rsid w:val="007633F1"/>
    <w:rsid w:val="00763795"/>
    <w:rsid w:val="00764DFA"/>
    <w:rsid w:val="0077206F"/>
    <w:rsid w:val="00774839"/>
    <w:rsid w:val="00775F53"/>
    <w:rsid w:val="00776AA1"/>
    <w:rsid w:val="00782A23"/>
    <w:rsid w:val="00786269"/>
    <w:rsid w:val="00790064"/>
    <w:rsid w:val="00790163"/>
    <w:rsid w:val="00793207"/>
    <w:rsid w:val="00794E79"/>
    <w:rsid w:val="00796B6A"/>
    <w:rsid w:val="00796F42"/>
    <w:rsid w:val="007A2D80"/>
    <w:rsid w:val="007A7B21"/>
    <w:rsid w:val="007B0050"/>
    <w:rsid w:val="007B0853"/>
    <w:rsid w:val="007B4148"/>
    <w:rsid w:val="007B599D"/>
    <w:rsid w:val="007C026C"/>
    <w:rsid w:val="007C22CD"/>
    <w:rsid w:val="007C2622"/>
    <w:rsid w:val="007C3807"/>
    <w:rsid w:val="007C46AD"/>
    <w:rsid w:val="007C48DE"/>
    <w:rsid w:val="007C5D77"/>
    <w:rsid w:val="007C726C"/>
    <w:rsid w:val="007C7615"/>
    <w:rsid w:val="007D0260"/>
    <w:rsid w:val="007D50F8"/>
    <w:rsid w:val="007D7E8A"/>
    <w:rsid w:val="007E22BA"/>
    <w:rsid w:val="007E249A"/>
    <w:rsid w:val="007E34E6"/>
    <w:rsid w:val="007F04A4"/>
    <w:rsid w:val="007F15DE"/>
    <w:rsid w:val="007F2810"/>
    <w:rsid w:val="007F3679"/>
    <w:rsid w:val="007F3AE1"/>
    <w:rsid w:val="007F3E27"/>
    <w:rsid w:val="007F5165"/>
    <w:rsid w:val="007F7706"/>
    <w:rsid w:val="007F775D"/>
    <w:rsid w:val="0080189E"/>
    <w:rsid w:val="008021C5"/>
    <w:rsid w:val="00802291"/>
    <w:rsid w:val="00805164"/>
    <w:rsid w:val="00806203"/>
    <w:rsid w:val="008064CC"/>
    <w:rsid w:val="00806E59"/>
    <w:rsid w:val="00807431"/>
    <w:rsid w:val="00807A43"/>
    <w:rsid w:val="00810929"/>
    <w:rsid w:val="008114BB"/>
    <w:rsid w:val="00814567"/>
    <w:rsid w:val="00815B2D"/>
    <w:rsid w:val="00817AA6"/>
    <w:rsid w:val="00824C98"/>
    <w:rsid w:val="00824CB9"/>
    <w:rsid w:val="00824E96"/>
    <w:rsid w:val="00824F57"/>
    <w:rsid w:val="00826C79"/>
    <w:rsid w:val="00833011"/>
    <w:rsid w:val="00837C26"/>
    <w:rsid w:val="00837ECE"/>
    <w:rsid w:val="00843316"/>
    <w:rsid w:val="0084387C"/>
    <w:rsid w:val="00844128"/>
    <w:rsid w:val="00845D37"/>
    <w:rsid w:val="00846789"/>
    <w:rsid w:val="008555DB"/>
    <w:rsid w:val="00855CFC"/>
    <w:rsid w:val="00855F04"/>
    <w:rsid w:val="0085686A"/>
    <w:rsid w:val="00856D2D"/>
    <w:rsid w:val="00857614"/>
    <w:rsid w:val="00860D60"/>
    <w:rsid w:val="00873FD7"/>
    <w:rsid w:val="00877213"/>
    <w:rsid w:val="0088171A"/>
    <w:rsid w:val="0088353F"/>
    <w:rsid w:val="00886DF6"/>
    <w:rsid w:val="00887A54"/>
    <w:rsid w:val="00891EBC"/>
    <w:rsid w:val="0089326F"/>
    <w:rsid w:val="00893758"/>
    <w:rsid w:val="008A1997"/>
    <w:rsid w:val="008A4DC6"/>
    <w:rsid w:val="008A5903"/>
    <w:rsid w:val="008B128F"/>
    <w:rsid w:val="008B2B52"/>
    <w:rsid w:val="008B532C"/>
    <w:rsid w:val="008C290A"/>
    <w:rsid w:val="008C53A7"/>
    <w:rsid w:val="008D1401"/>
    <w:rsid w:val="008D19A7"/>
    <w:rsid w:val="008D257C"/>
    <w:rsid w:val="008D4924"/>
    <w:rsid w:val="008D525B"/>
    <w:rsid w:val="008D6B42"/>
    <w:rsid w:val="008E0778"/>
    <w:rsid w:val="008E1993"/>
    <w:rsid w:val="008E23A3"/>
    <w:rsid w:val="008E52A1"/>
    <w:rsid w:val="008E6C6A"/>
    <w:rsid w:val="008E7180"/>
    <w:rsid w:val="008F048F"/>
    <w:rsid w:val="008F1774"/>
    <w:rsid w:val="008F27C4"/>
    <w:rsid w:val="0090070A"/>
    <w:rsid w:val="009014DB"/>
    <w:rsid w:val="009044EB"/>
    <w:rsid w:val="00910D68"/>
    <w:rsid w:val="0091144A"/>
    <w:rsid w:val="0091425A"/>
    <w:rsid w:val="009164B1"/>
    <w:rsid w:val="00917800"/>
    <w:rsid w:val="00921DF5"/>
    <w:rsid w:val="009221D0"/>
    <w:rsid w:val="00924330"/>
    <w:rsid w:val="00927C64"/>
    <w:rsid w:val="00932120"/>
    <w:rsid w:val="0093423A"/>
    <w:rsid w:val="0093625E"/>
    <w:rsid w:val="0093650F"/>
    <w:rsid w:val="00936C90"/>
    <w:rsid w:val="00937A7F"/>
    <w:rsid w:val="0094321E"/>
    <w:rsid w:val="00944137"/>
    <w:rsid w:val="00947757"/>
    <w:rsid w:val="009504DF"/>
    <w:rsid w:val="00950D56"/>
    <w:rsid w:val="00951E78"/>
    <w:rsid w:val="00951FA7"/>
    <w:rsid w:val="009531C2"/>
    <w:rsid w:val="00955FB4"/>
    <w:rsid w:val="00956660"/>
    <w:rsid w:val="00956BE3"/>
    <w:rsid w:val="00956FAB"/>
    <w:rsid w:val="00957E8A"/>
    <w:rsid w:val="0096003B"/>
    <w:rsid w:val="009622B0"/>
    <w:rsid w:val="00970A21"/>
    <w:rsid w:val="00972E59"/>
    <w:rsid w:val="009730D1"/>
    <w:rsid w:val="009773B3"/>
    <w:rsid w:val="00977719"/>
    <w:rsid w:val="00980B98"/>
    <w:rsid w:val="00980D70"/>
    <w:rsid w:val="00981651"/>
    <w:rsid w:val="00984564"/>
    <w:rsid w:val="00994D55"/>
    <w:rsid w:val="009A1968"/>
    <w:rsid w:val="009A3852"/>
    <w:rsid w:val="009A46D8"/>
    <w:rsid w:val="009A4E59"/>
    <w:rsid w:val="009A5DD2"/>
    <w:rsid w:val="009A6B9E"/>
    <w:rsid w:val="009A737C"/>
    <w:rsid w:val="009B0561"/>
    <w:rsid w:val="009C2F26"/>
    <w:rsid w:val="009C5281"/>
    <w:rsid w:val="009C568D"/>
    <w:rsid w:val="009D22D0"/>
    <w:rsid w:val="009D2F91"/>
    <w:rsid w:val="009D30C3"/>
    <w:rsid w:val="009E2255"/>
    <w:rsid w:val="009E5E9A"/>
    <w:rsid w:val="009E61FA"/>
    <w:rsid w:val="009E64BF"/>
    <w:rsid w:val="009E7F94"/>
    <w:rsid w:val="009F0B30"/>
    <w:rsid w:val="009F1FEE"/>
    <w:rsid w:val="009F20CC"/>
    <w:rsid w:val="009F75DC"/>
    <w:rsid w:val="009F7C4D"/>
    <w:rsid w:val="00A0202C"/>
    <w:rsid w:val="00A04622"/>
    <w:rsid w:val="00A06DB8"/>
    <w:rsid w:val="00A10A09"/>
    <w:rsid w:val="00A15B20"/>
    <w:rsid w:val="00A161A9"/>
    <w:rsid w:val="00A17C57"/>
    <w:rsid w:val="00A221CF"/>
    <w:rsid w:val="00A24CB5"/>
    <w:rsid w:val="00A307C1"/>
    <w:rsid w:val="00A30B71"/>
    <w:rsid w:val="00A30E23"/>
    <w:rsid w:val="00A31CF3"/>
    <w:rsid w:val="00A3349D"/>
    <w:rsid w:val="00A357CC"/>
    <w:rsid w:val="00A37C4E"/>
    <w:rsid w:val="00A41C44"/>
    <w:rsid w:val="00A43E9A"/>
    <w:rsid w:val="00A453E4"/>
    <w:rsid w:val="00A45CB2"/>
    <w:rsid w:val="00A47812"/>
    <w:rsid w:val="00A47E44"/>
    <w:rsid w:val="00A5170E"/>
    <w:rsid w:val="00A52A95"/>
    <w:rsid w:val="00A52B29"/>
    <w:rsid w:val="00A533D7"/>
    <w:rsid w:val="00A554BA"/>
    <w:rsid w:val="00A561C7"/>
    <w:rsid w:val="00A63DFA"/>
    <w:rsid w:val="00A73E0A"/>
    <w:rsid w:val="00A73E2A"/>
    <w:rsid w:val="00A77368"/>
    <w:rsid w:val="00A77595"/>
    <w:rsid w:val="00A800F3"/>
    <w:rsid w:val="00A80BD8"/>
    <w:rsid w:val="00A83BB8"/>
    <w:rsid w:val="00A90D6A"/>
    <w:rsid w:val="00A93431"/>
    <w:rsid w:val="00A935D0"/>
    <w:rsid w:val="00AA20B6"/>
    <w:rsid w:val="00AA4171"/>
    <w:rsid w:val="00AB1B45"/>
    <w:rsid w:val="00AB1E3F"/>
    <w:rsid w:val="00AB3D1D"/>
    <w:rsid w:val="00AB5ED9"/>
    <w:rsid w:val="00AB734E"/>
    <w:rsid w:val="00AC0088"/>
    <w:rsid w:val="00AC3D9D"/>
    <w:rsid w:val="00AC4CA4"/>
    <w:rsid w:val="00AC60EA"/>
    <w:rsid w:val="00AC7B15"/>
    <w:rsid w:val="00AD1CC1"/>
    <w:rsid w:val="00AD2B34"/>
    <w:rsid w:val="00AD73E7"/>
    <w:rsid w:val="00AE04BC"/>
    <w:rsid w:val="00AE082F"/>
    <w:rsid w:val="00AE33DC"/>
    <w:rsid w:val="00AE47B3"/>
    <w:rsid w:val="00AF1646"/>
    <w:rsid w:val="00AF175A"/>
    <w:rsid w:val="00AF2812"/>
    <w:rsid w:val="00AF2D60"/>
    <w:rsid w:val="00AF46E0"/>
    <w:rsid w:val="00AF4C90"/>
    <w:rsid w:val="00AF6ACF"/>
    <w:rsid w:val="00AF7CF3"/>
    <w:rsid w:val="00B000DC"/>
    <w:rsid w:val="00B00664"/>
    <w:rsid w:val="00B0140B"/>
    <w:rsid w:val="00B146D2"/>
    <w:rsid w:val="00B1745B"/>
    <w:rsid w:val="00B20000"/>
    <w:rsid w:val="00B21C23"/>
    <w:rsid w:val="00B226C5"/>
    <w:rsid w:val="00B22DD5"/>
    <w:rsid w:val="00B235BD"/>
    <w:rsid w:val="00B26EA5"/>
    <w:rsid w:val="00B35938"/>
    <w:rsid w:val="00B3622C"/>
    <w:rsid w:val="00B36DC9"/>
    <w:rsid w:val="00B3700C"/>
    <w:rsid w:val="00B429A0"/>
    <w:rsid w:val="00B444FA"/>
    <w:rsid w:val="00B44604"/>
    <w:rsid w:val="00B456C4"/>
    <w:rsid w:val="00B458AD"/>
    <w:rsid w:val="00B46BA8"/>
    <w:rsid w:val="00B510C5"/>
    <w:rsid w:val="00B523EC"/>
    <w:rsid w:val="00B536B4"/>
    <w:rsid w:val="00B539B0"/>
    <w:rsid w:val="00B56E6F"/>
    <w:rsid w:val="00B57B74"/>
    <w:rsid w:val="00B57CC1"/>
    <w:rsid w:val="00B63B3A"/>
    <w:rsid w:val="00B66828"/>
    <w:rsid w:val="00B66D5F"/>
    <w:rsid w:val="00B73BF1"/>
    <w:rsid w:val="00B753B7"/>
    <w:rsid w:val="00B75D44"/>
    <w:rsid w:val="00B767BB"/>
    <w:rsid w:val="00B773B9"/>
    <w:rsid w:val="00B81954"/>
    <w:rsid w:val="00B81EBE"/>
    <w:rsid w:val="00B82CBC"/>
    <w:rsid w:val="00B8401F"/>
    <w:rsid w:val="00B85C46"/>
    <w:rsid w:val="00B922B5"/>
    <w:rsid w:val="00B95110"/>
    <w:rsid w:val="00B96441"/>
    <w:rsid w:val="00B9776D"/>
    <w:rsid w:val="00B97C69"/>
    <w:rsid w:val="00B97E50"/>
    <w:rsid w:val="00BA1311"/>
    <w:rsid w:val="00BA18FC"/>
    <w:rsid w:val="00BA2782"/>
    <w:rsid w:val="00BA3909"/>
    <w:rsid w:val="00BA511A"/>
    <w:rsid w:val="00BA5B01"/>
    <w:rsid w:val="00BA6F5A"/>
    <w:rsid w:val="00BB04C2"/>
    <w:rsid w:val="00BB5146"/>
    <w:rsid w:val="00BB7459"/>
    <w:rsid w:val="00BB7B0D"/>
    <w:rsid w:val="00BC0593"/>
    <w:rsid w:val="00BC6E1F"/>
    <w:rsid w:val="00BD0494"/>
    <w:rsid w:val="00BD0DEB"/>
    <w:rsid w:val="00BD2453"/>
    <w:rsid w:val="00BD33C6"/>
    <w:rsid w:val="00BD6397"/>
    <w:rsid w:val="00BE08E6"/>
    <w:rsid w:val="00BE18DB"/>
    <w:rsid w:val="00BE32E7"/>
    <w:rsid w:val="00BE3863"/>
    <w:rsid w:val="00BE4B8B"/>
    <w:rsid w:val="00BE7665"/>
    <w:rsid w:val="00BE7BDB"/>
    <w:rsid w:val="00BF0CB8"/>
    <w:rsid w:val="00BF1866"/>
    <w:rsid w:val="00BF2B76"/>
    <w:rsid w:val="00BF326C"/>
    <w:rsid w:val="00BF7A21"/>
    <w:rsid w:val="00C00228"/>
    <w:rsid w:val="00C02521"/>
    <w:rsid w:val="00C02F7A"/>
    <w:rsid w:val="00C036B8"/>
    <w:rsid w:val="00C0387B"/>
    <w:rsid w:val="00C07B74"/>
    <w:rsid w:val="00C106C1"/>
    <w:rsid w:val="00C17846"/>
    <w:rsid w:val="00C17F56"/>
    <w:rsid w:val="00C17FE5"/>
    <w:rsid w:val="00C24513"/>
    <w:rsid w:val="00C33708"/>
    <w:rsid w:val="00C33DEE"/>
    <w:rsid w:val="00C33F0D"/>
    <w:rsid w:val="00C34777"/>
    <w:rsid w:val="00C41042"/>
    <w:rsid w:val="00C41612"/>
    <w:rsid w:val="00C42281"/>
    <w:rsid w:val="00C4293B"/>
    <w:rsid w:val="00C446C5"/>
    <w:rsid w:val="00C44901"/>
    <w:rsid w:val="00C44ABC"/>
    <w:rsid w:val="00C456D5"/>
    <w:rsid w:val="00C463B4"/>
    <w:rsid w:val="00C60998"/>
    <w:rsid w:val="00C61527"/>
    <w:rsid w:val="00C6276D"/>
    <w:rsid w:val="00C6323C"/>
    <w:rsid w:val="00C67214"/>
    <w:rsid w:val="00C71457"/>
    <w:rsid w:val="00C720A1"/>
    <w:rsid w:val="00C7216B"/>
    <w:rsid w:val="00C7272C"/>
    <w:rsid w:val="00C7299A"/>
    <w:rsid w:val="00C75528"/>
    <w:rsid w:val="00C77073"/>
    <w:rsid w:val="00C7764D"/>
    <w:rsid w:val="00C77869"/>
    <w:rsid w:val="00C8361D"/>
    <w:rsid w:val="00C87451"/>
    <w:rsid w:val="00C90D22"/>
    <w:rsid w:val="00C94017"/>
    <w:rsid w:val="00C944A2"/>
    <w:rsid w:val="00C979D6"/>
    <w:rsid w:val="00CA38EC"/>
    <w:rsid w:val="00CA44A9"/>
    <w:rsid w:val="00CA4F1D"/>
    <w:rsid w:val="00CA5322"/>
    <w:rsid w:val="00CA7A64"/>
    <w:rsid w:val="00CB0E62"/>
    <w:rsid w:val="00CB1B2E"/>
    <w:rsid w:val="00CB4BF1"/>
    <w:rsid w:val="00CB6DF3"/>
    <w:rsid w:val="00CC4F7A"/>
    <w:rsid w:val="00CC6338"/>
    <w:rsid w:val="00CC6594"/>
    <w:rsid w:val="00CD047E"/>
    <w:rsid w:val="00CD4BBD"/>
    <w:rsid w:val="00CD5303"/>
    <w:rsid w:val="00CD733C"/>
    <w:rsid w:val="00CE0875"/>
    <w:rsid w:val="00CE15B6"/>
    <w:rsid w:val="00CE1723"/>
    <w:rsid w:val="00CE3279"/>
    <w:rsid w:val="00CE37CB"/>
    <w:rsid w:val="00CE4786"/>
    <w:rsid w:val="00CE4CD8"/>
    <w:rsid w:val="00CF2C61"/>
    <w:rsid w:val="00CF2EAB"/>
    <w:rsid w:val="00CF47E0"/>
    <w:rsid w:val="00CF4A5A"/>
    <w:rsid w:val="00CF7516"/>
    <w:rsid w:val="00D000B8"/>
    <w:rsid w:val="00D0036F"/>
    <w:rsid w:val="00D00FC2"/>
    <w:rsid w:val="00D01052"/>
    <w:rsid w:val="00D02D96"/>
    <w:rsid w:val="00D05899"/>
    <w:rsid w:val="00D074A4"/>
    <w:rsid w:val="00D13907"/>
    <w:rsid w:val="00D16F02"/>
    <w:rsid w:val="00D1734E"/>
    <w:rsid w:val="00D17B49"/>
    <w:rsid w:val="00D17F3D"/>
    <w:rsid w:val="00D20D7F"/>
    <w:rsid w:val="00D3083E"/>
    <w:rsid w:val="00D327BB"/>
    <w:rsid w:val="00D34E8A"/>
    <w:rsid w:val="00D37234"/>
    <w:rsid w:val="00D40C69"/>
    <w:rsid w:val="00D43D9F"/>
    <w:rsid w:val="00D44E5E"/>
    <w:rsid w:val="00D45CE4"/>
    <w:rsid w:val="00D5219C"/>
    <w:rsid w:val="00D53590"/>
    <w:rsid w:val="00D53B20"/>
    <w:rsid w:val="00D56D71"/>
    <w:rsid w:val="00D604A4"/>
    <w:rsid w:val="00D6382E"/>
    <w:rsid w:val="00D63A17"/>
    <w:rsid w:val="00D708B3"/>
    <w:rsid w:val="00D71E4E"/>
    <w:rsid w:val="00D7285D"/>
    <w:rsid w:val="00D73A95"/>
    <w:rsid w:val="00D74940"/>
    <w:rsid w:val="00D75CFC"/>
    <w:rsid w:val="00D76FE4"/>
    <w:rsid w:val="00D8168B"/>
    <w:rsid w:val="00D819C1"/>
    <w:rsid w:val="00D8224A"/>
    <w:rsid w:val="00D868E7"/>
    <w:rsid w:val="00D877A0"/>
    <w:rsid w:val="00D902E2"/>
    <w:rsid w:val="00D93B5B"/>
    <w:rsid w:val="00D95207"/>
    <w:rsid w:val="00D97CBD"/>
    <w:rsid w:val="00DA3307"/>
    <w:rsid w:val="00DA3891"/>
    <w:rsid w:val="00DA4741"/>
    <w:rsid w:val="00DA6A12"/>
    <w:rsid w:val="00DB15DF"/>
    <w:rsid w:val="00DB18C3"/>
    <w:rsid w:val="00DB2B02"/>
    <w:rsid w:val="00DB45FA"/>
    <w:rsid w:val="00DB5013"/>
    <w:rsid w:val="00DB641C"/>
    <w:rsid w:val="00DB7FCC"/>
    <w:rsid w:val="00DC045C"/>
    <w:rsid w:val="00DC065B"/>
    <w:rsid w:val="00DC163F"/>
    <w:rsid w:val="00DC20CA"/>
    <w:rsid w:val="00DD219F"/>
    <w:rsid w:val="00DD36AD"/>
    <w:rsid w:val="00DD45E9"/>
    <w:rsid w:val="00DD68BB"/>
    <w:rsid w:val="00DD6E39"/>
    <w:rsid w:val="00DE0479"/>
    <w:rsid w:val="00DE22A3"/>
    <w:rsid w:val="00DE6F97"/>
    <w:rsid w:val="00DE73B5"/>
    <w:rsid w:val="00DF1914"/>
    <w:rsid w:val="00DF582B"/>
    <w:rsid w:val="00E02A54"/>
    <w:rsid w:val="00E03F9D"/>
    <w:rsid w:val="00E0487C"/>
    <w:rsid w:val="00E0529F"/>
    <w:rsid w:val="00E06F36"/>
    <w:rsid w:val="00E07B39"/>
    <w:rsid w:val="00E102F0"/>
    <w:rsid w:val="00E10323"/>
    <w:rsid w:val="00E10C00"/>
    <w:rsid w:val="00E118B1"/>
    <w:rsid w:val="00E121CA"/>
    <w:rsid w:val="00E134EC"/>
    <w:rsid w:val="00E14E84"/>
    <w:rsid w:val="00E161BE"/>
    <w:rsid w:val="00E1767F"/>
    <w:rsid w:val="00E308AC"/>
    <w:rsid w:val="00E30D33"/>
    <w:rsid w:val="00E33E86"/>
    <w:rsid w:val="00E3646E"/>
    <w:rsid w:val="00E426FC"/>
    <w:rsid w:val="00E42831"/>
    <w:rsid w:val="00E43289"/>
    <w:rsid w:val="00E44519"/>
    <w:rsid w:val="00E50BFD"/>
    <w:rsid w:val="00E51573"/>
    <w:rsid w:val="00E5475A"/>
    <w:rsid w:val="00E56DA3"/>
    <w:rsid w:val="00E57CDF"/>
    <w:rsid w:val="00E60471"/>
    <w:rsid w:val="00E617A5"/>
    <w:rsid w:val="00E62492"/>
    <w:rsid w:val="00E63CDF"/>
    <w:rsid w:val="00E71A05"/>
    <w:rsid w:val="00E71E0E"/>
    <w:rsid w:val="00E728CC"/>
    <w:rsid w:val="00E751CD"/>
    <w:rsid w:val="00E774A0"/>
    <w:rsid w:val="00E808F3"/>
    <w:rsid w:val="00E84BC6"/>
    <w:rsid w:val="00E86606"/>
    <w:rsid w:val="00E91373"/>
    <w:rsid w:val="00E91AD0"/>
    <w:rsid w:val="00E941FE"/>
    <w:rsid w:val="00E95478"/>
    <w:rsid w:val="00E96FCD"/>
    <w:rsid w:val="00EA0543"/>
    <w:rsid w:val="00EA203B"/>
    <w:rsid w:val="00EA5C7A"/>
    <w:rsid w:val="00EA5CB2"/>
    <w:rsid w:val="00EA6C5D"/>
    <w:rsid w:val="00EA7E3B"/>
    <w:rsid w:val="00EB02D3"/>
    <w:rsid w:val="00EB18D6"/>
    <w:rsid w:val="00EB1AF8"/>
    <w:rsid w:val="00EB4539"/>
    <w:rsid w:val="00EB5A9A"/>
    <w:rsid w:val="00EC2915"/>
    <w:rsid w:val="00ED3066"/>
    <w:rsid w:val="00ED42A8"/>
    <w:rsid w:val="00ED4E26"/>
    <w:rsid w:val="00EE141E"/>
    <w:rsid w:val="00EF09AB"/>
    <w:rsid w:val="00EF1514"/>
    <w:rsid w:val="00EF16F3"/>
    <w:rsid w:val="00EF1BF1"/>
    <w:rsid w:val="00EF20DC"/>
    <w:rsid w:val="00EF2316"/>
    <w:rsid w:val="00EF5718"/>
    <w:rsid w:val="00EF69B8"/>
    <w:rsid w:val="00EF69DC"/>
    <w:rsid w:val="00EF6EA1"/>
    <w:rsid w:val="00EF7B24"/>
    <w:rsid w:val="00F11B02"/>
    <w:rsid w:val="00F12D69"/>
    <w:rsid w:val="00F135DE"/>
    <w:rsid w:val="00F17BC6"/>
    <w:rsid w:val="00F20CF0"/>
    <w:rsid w:val="00F2258B"/>
    <w:rsid w:val="00F2566B"/>
    <w:rsid w:val="00F25D02"/>
    <w:rsid w:val="00F329E6"/>
    <w:rsid w:val="00F3619C"/>
    <w:rsid w:val="00F40372"/>
    <w:rsid w:val="00F44C1E"/>
    <w:rsid w:val="00F50C90"/>
    <w:rsid w:val="00F5264B"/>
    <w:rsid w:val="00F532B7"/>
    <w:rsid w:val="00F559D4"/>
    <w:rsid w:val="00F562B2"/>
    <w:rsid w:val="00F579B9"/>
    <w:rsid w:val="00F57B50"/>
    <w:rsid w:val="00F6043A"/>
    <w:rsid w:val="00F6408B"/>
    <w:rsid w:val="00F67922"/>
    <w:rsid w:val="00F7017A"/>
    <w:rsid w:val="00F7467F"/>
    <w:rsid w:val="00F75154"/>
    <w:rsid w:val="00F75D83"/>
    <w:rsid w:val="00F769C0"/>
    <w:rsid w:val="00F81B45"/>
    <w:rsid w:val="00F82329"/>
    <w:rsid w:val="00F83BB6"/>
    <w:rsid w:val="00F845F6"/>
    <w:rsid w:val="00F85D67"/>
    <w:rsid w:val="00F95119"/>
    <w:rsid w:val="00F957FE"/>
    <w:rsid w:val="00F9639A"/>
    <w:rsid w:val="00F97F48"/>
    <w:rsid w:val="00FA0623"/>
    <w:rsid w:val="00FA09B9"/>
    <w:rsid w:val="00FA310E"/>
    <w:rsid w:val="00FA4212"/>
    <w:rsid w:val="00FA5288"/>
    <w:rsid w:val="00FA6E58"/>
    <w:rsid w:val="00FB0AB9"/>
    <w:rsid w:val="00FB0B54"/>
    <w:rsid w:val="00FB40AC"/>
    <w:rsid w:val="00FB4360"/>
    <w:rsid w:val="00FB778C"/>
    <w:rsid w:val="00FC4AB3"/>
    <w:rsid w:val="00FC6876"/>
    <w:rsid w:val="00FC726B"/>
    <w:rsid w:val="00FD5E57"/>
    <w:rsid w:val="00FE1CC2"/>
    <w:rsid w:val="00FE58BE"/>
    <w:rsid w:val="00FE6611"/>
    <w:rsid w:val="00FF51E2"/>
    <w:rsid w:val="00FF7783"/>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8c8e8e"/>
    </o:shapedefaults>
    <o:shapelayout v:ext="edit">
      <o:idmap v:ext="edit" data="1"/>
    </o:shapelayout>
  </w:shapeDefaults>
  <w:doNotEmbedSmartTags/>
  <w:decimalSymbol w:val="."/>
  <w:listSeparator w:val=","/>
  <w14:docId w14:val="46F8D65B"/>
  <w15:docId w15:val="{CBE9B5EA-F56F-4CB7-A398-27C8644795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80">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D45E9"/>
    <w:pPr>
      <w:spacing w:line="280" w:lineRule="exact"/>
    </w:pPr>
  </w:style>
  <w:style w:type="paragraph" w:styleId="Heading1">
    <w:name w:val="heading 1"/>
    <w:aliases w:val="Cover Heading"/>
    <w:next w:val="Normal"/>
    <w:link w:val="Heading1Char"/>
    <w:qFormat/>
    <w:rsid w:val="000A7C05"/>
    <w:pPr>
      <w:keepNext/>
      <w:suppressAutoHyphens/>
      <w:spacing w:line="720" w:lineRule="exact"/>
      <w:outlineLvl w:val="0"/>
    </w:pPr>
    <w:rPr>
      <w:rFonts w:ascii="Times New Roman Bold" w:hAnsi="Times New Roman Bold"/>
      <w:color w:val="634263"/>
      <w:kern w:val="32"/>
      <w:sz w:val="60"/>
      <w:szCs w:val="32"/>
    </w:rPr>
  </w:style>
  <w:style w:type="paragraph" w:styleId="Heading2">
    <w:name w:val="heading 2"/>
    <w:basedOn w:val="Heading1"/>
    <w:next w:val="Normal"/>
    <w:link w:val="Heading2Char"/>
    <w:qFormat/>
    <w:rsid w:val="00984311"/>
    <w:pPr>
      <w:spacing w:line="320" w:lineRule="exact"/>
      <w:outlineLvl w:val="1"/>
    </w:pPr>
    <w:rPr>
      <w:color w:val="614465"/>
      <w:sz w:val="32"/>
      <w:szCs w:val="28"/>
    </w:rPr>
  </w:style>
  <w:style w:type="paragraph" w:styleId="Heading3">
    <w:name w:val="heading 3"/>
    <w:basedOn w:val="Heading2"/>
    <w:next w:val="Normal"/>
    <w:link w:val="Heading3Char"/>
    <w:qFormat/>
    <w:rsid w:val="00932120"/>
    <w:pPr>
      <w:spacing w:after="120" w:line="280" w:lineRule="exact"/>
      <w:outlineLvl w:val="2"/>
    </w:pPr>
    <w:rPr>
      <w:color w:val="auto"/>
      <w:kern w:val="0"/>
      <w:sz w:val="24"/>
      <w:szCs w:val="26"/>
    </w:rPr>
  </w:style>
  <w:style w:type="paragraph" w:styleId="Heading4">
    <w:name w:val="heading 4"/>
    <w:basedOn w:val="Normal"/>
    <w:next w:val="Normal"/>
    <w:link w:val="Heading4Char"/>
    <w:qFormat/>
    <w:rsid w:val="000C311C"/>
    <w:pPr>
      <w:keepNext/>
      <w:widowControl w:val="0"/>
      <w:autoSpaceDE w:val="0"/>
      <w:autoSpaceDN w:val="0"/>
      <w:adjustRightInd w:val="0"/>
      <w:spacing w:before="240" w:after="60" w:line="240" w:lineRule="auto"/>
      <w:outlineLvl w:val="3"/>
    </w:pPr>
    <w:rPr>
      <w:b/>
      <w:bCs/>
      <w:sz w:val="28"/>
      <w:szCs w:val="28"/>
    </w:rPr>
  </w:style>
  <w:style w:type="paragraph" w:styleId="Heading5">
    <w:name w:val="heading 5"/>
    <w:basedOn w:val="Normal"/>
    <w:next w:val="Normal"/>
    <w:link w:val="Heading5Char"/>
    <w:qFormat/>
    <w:rsid w:val="000C311C"/>
    <w:pPr>
      <w:widowControl w:val="0"/>
      <w:autoSpaceDE w:val="0"/>
      <w:autoSpaceDN w:val="0"/>
      <w:adjustRightInd w:val="0"/>
      <w:spacing w:before="240" w:after="60" w:line="240" w:lineRule="auto"/>
      <w:outlineLvl w:val="4"/>
    </w:pPr>
    <w:rPr>
      <w:rFonts w:ascii="Courier" w:hAnsi="Courier"/>
      <w:b/>
      <w:bCs/>
      <w:i/>
      <w:iCs/>
      <w:sz w:val="26"/>
      <w:szCs w:val="26"/>
    </w:rPr>
  </w:style>
  <w:style w:type="paragraph" w:styleId="Heading6">
    <w:name w:val="heading 6"/>
    <w:basedOn w:val="Normal"/>
    <w:next w:val="Normal"/>
    <w:link w:val="Heading6Char"/>
    <w:qFormat/>
    <w:rsid w:val="000C311C"/>
    <w:pPr>
      <w:widowControl w:val="0"/>
      <w:autoSpaceDE w:val="0"/>
      <w:autoSpaceDN w:val="0"/>
      <w:adjustRightInd w:val="0"/>
      <w:spacing w:before="240" w:after="60" w:line="240" w:lineRule="auto"/>
      <w:outlineLvl w:val="5"/>
    </w:pPr>
    <w:rPr>
      <w:b/>
      <w:bCs/>
      <w:sz w:val="22"/>
      <w:szCs w:val="22"/>
    </w:rPr>
  </w:style>
  <w:style w:type="paragraph" w:styleId="Heading7">
    <w:name w:val="heading 7"/>
    <w:basedOn w:val="Normal"/>
    <w:next w:val="Normal"/>
    <w:link w:val="Heading7Char"/>
    <w:qFormat/>
    <w:rsid w:val="000C311C"/>
    <w:pPr>
      <w:widowControl w:val="0"/>
      <w:autoSpaceDE w:val="0"/>
      <w:autoSpaceDN w:val="0"/>
      <w:adjustRightInd w:val="0"/>
      <w:spacing w:before="240" w:after="60" w:line="240" w:lineRule="auto"/>
      <w:outlineLvl w:val="6"/>
    </w:pPr>
  </w:style>
  <w:style w:type="paragraph" w:styleId="Heading8">
    <w:name w:val="heading 8"/>
    <w:basedOn w:val="Normal"/>
    <w:next w:val="Normal"/>
    <w:link w:val="Heading8Char"/>
    <w:qFormat/>
    <w:rsid w:val="000C311C"/>
    <w:pPr>
      <w:widowControl w:val="0"/>
      <w:autoSpaceDE w:val="0"/>
      <w:autoSpaceDN w:val="0"/>
      <w:adjustRightInd w:val="0"/>
      <w:spacing w:before="240" w:after="60" w:line="240" w:lineRule="auto"/>
      <w:outlineLvl w:val="7"/>
    </w:pPr>
    <w:rPr>
      <w:i/>
      <w:iCs/>
    </w:rPr>
  </w:style>
  <w:style w:type="paragraph" w:styleId="Heading9">
    <w:name w:val="heading 9"/>
    <w:basedOn w:val="Normal"/>
    <w:next w:val="Normal"/>
    <w:link w:val="Heading9Char"/>
    <w:qFormat/>
    <w:rsid w:val="000C311C"/>
    <w:pPr>
      <w:widowControl w:val="0"/>
      <w:autoSpaceDE w:val="0"/>
      <w:autoSpaceDN w:val="0"/>
      <w:adjustRightInd w:val="0"/>
      <w:spacing w:before="240" w:after="60" w:line="240" w:lineRule="auto"/>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over Heading Char"/>
    <w:basedOn w:val="DefaultParagraphFont"/>
    <w:link w:val="Heading1"/>
    <w:rsid w:val="000C311C"/>
    <w:rPr>
      <w:rFonts w:ascii="Times New Roman Bold" w:hAnsi="Times New Roman Bold"/>
      <w:color w:val="634263"/>
      <w:kern w:val="32"/>
      <w:sz w:val="60"/>
      <w:szCs w:val="32"/>
      <w:lang w:val="en-US" w:eastAsia="en-US" w:bidi="ar-SA"/>
    </w:rPr>
  </w:style>
  <w:style w:type="character" w:customStyle="1" w:styleId="Heading2Char">
    <w:name w:val="Heading 2 Char"/>
    <w:basedOn w:val="DefaultParagraphFont"/>
    <w:link w:val="Heading2"/>
    <w:rsid w:val="000C311C"/>
    <w:rPr>
      <w:rFonts w:ascii="Times New Roman Bold" w:hAnsi="Times New Roman Bold"/>
      <w:kern w:val="32"/>
      <w:sz w:val="28"/>
      <w:szCs w:val="28"/>
    </w:rPr>
  </w:style>
  <w:style w:type="character" w:customStyle="1" w:styleId="Heading3Char">
    <w:name w:val="Heading 3 Char"/>
    <w:basedOn w:val="DefaultParagraphFont"/>
    <w:link w:val="Heading3"/>
    <w:rsid w:val="00932120"/>
    <w:rPr>
      <w:rFonts w:ascii="Times New Roman Bold" w:hAnsi="Times New Roman Bold"/>
      <w:szCs w:val="26"/>
    </w:rPr>
  </w:style>
  <w:style w:type="character" w:customStyle="1" w:styleId="Heading4Char">
    <w:name w:val="Heading 4 Char"/>
    <w:basedOn w:val="DefaultParagraphFont"/>
    <w:link w:val="Heading4"/>
    <w:rsid w:val="000C311C"/>
    <w:rPr>
      <w:b/>
      <w:bCs/>
      <w:sz w:val="28"/>
      <w:szCs w:val="28"/>
    </w:rPr>
  </w:style>
  <w:style w:type="character" w:customStyle="1" w:styleId="Heading5Char">
    <w:name w:val="Heading 5 Char"/>
    <w:basedOn w:val="DefaultParagraphFont"/>
    <w:link w:val="Heading5"/>
    <w:rsid w:val="000C311C"/>
    <w:rPr>
      <w:rFonts w:ascii="Courier" w:hAnsi="Courier"/>
      <w:b/>
      <w:bCs/>
      <w:i/>
      <w:iCs/>
      <w:sz w:val="26"/>
      <w:szCs w:val="26"/>
    </w:rPr>
  </w:style>
  <w:style w:type="character" w:customStyle="1" w:styleId="Heading6Char">
    <w:name w:val="Heading 6 Char"/>
    <w:basedOn w:val="DefaultParagraphFont"/>
    <w:link w:val="Heading6"/>
    <w:rsid w:val="000C311C"/>
    <w:rPr>
      <w:b/>
      <w:bCs/>
      <w:sz w:val="22"/>
      <w:szCs w:val="22"/>
    </w:rPr>
  </w:style>
  <w:style w:type="character" w:customStyle="1" w:styleId="Heading7Char">
    <w:name w:val="Heading 7 Char"/>
    <w:basedOn w:val="DefaultParagraphFont"/>
    <w:link w:val="Heading7"/>
    <w:rsid w:val="000C311C"/>
    <w:rPr>
      <w:sz w:val="24"/>
      <w:szCs w:val="24"/>
    </w:rPr>
  </w:style>
  <w:style w:type="character" w:customStyle="1" w:styleId="Heading8Char">
    <w:name w:val="Heading 8 Char"/>
    <w:basedOn w:val="DefaultParagraphFont"/>
    <w:link w:val="Heading8"/>
    <w:rsid w:val="000C311C"/>
    <w:rPr>
      <w:i/>
      <w:iCs/>
      <w:sz w:val="24"/>
      <w:szCs w:val="24"/>
    </w:rPr>
  </w:style>
  <w:style w:type="character" w:customStyle="1" w:styleId="Heading9Char">
    <w:name w:val="Heading 9 Char"/>
    <w:basedOn w:val="DefaultParagraphFont"/>
    <w:link w:val="Heading9"/>
    <w:uiPriority w:val="99"/>
    <w:rsid w:val="000C311C"/>
    <w:rPr>
      <w:rFonts w:ascii="Arial" w:hAnsi="Arial" w:cs="Arial"/>
      <w:sz w:val="22"/>
      <w:szCs w:val="22"/>
    </w:rPr>
  </w:style>
  <w:style w:type="paragraph" w:styleId="FootnoteText">
    <w:name w:val="footnote text"/>
    <w:link w:val="FootnoteTextChar"/>
    <w:rsid w:val="00DD45E9"/>
    <w:pPr>
      <w:spacing w:line="200" w:lineRule="exact"/>
    </w:pPr>
    <w:rPr>
      <w:sz w:val="18"/>
    </w:rPr>
  </w:style>
  <w:style w:type="character" w:customStyle="1" w:styleId="FootnoteTextChar">
    <w:name w:val="Footnote Text Char"/>
    <w:basedOn w:val="DefaultParagraphFont"/>
    <w:link w:val="FootnoteText"/>
    <w:locked/>
    <w:rsid w:val="00620EAF"/>
    <w:rPr>
      <w:sz w:val="18"/>
      <w:lang w:val="en-US" w:eastAsia="en-US" w:bidi="ar-SA"/>
    </w:rPr>
  </w:style>
  <w:style w:type="character" w:styleId="FootnoteReference">
    <w:name w:val="footnote reference"/>
    <w:basedOn w:val="DefaultParagraphFont"/>
    <w:rsid w:val="00DD45E9"/>
    <w:rPr>
      <w:rFonts w:ascii="Times New Roman" w:hAnsi="Times New Roman"/>
      <w:sz w:val="18"/>
      <w:vertAlign w:val="superscript"/>
    </w:rPr>
  </w:style>
  <w:style w:type="character" w:styleId="Hyperlink">
    <w:name w:val="Hyperlink"/>
    <w:basedOn w:val="DefaultParagraphFont"/>
    <w:uiPriority w:val="99"/>
    <w:rsid w:val="00DD45E9"/>
    <w:rPr>
      <w:color w:val="0000FF"/>
      <w:u w:val="single"/>
    </w:rPr>
  </w:style>
  <w:style w:type="paragraph" w:styleId="Footer">
    <w:name w:val="footer"/>
    <w:basedOn w:val="Normal"/>
    <w:link w:val="FooterChar"/>
    <w:rsid w:val="00DD45E9"/>
    <w:pPr>
      <w:tabs>
        <w:tab w:val="center" w:pos="4320"/>
        <w:tab w:val="right" w:pos="8640"/>
      </w:tabs>
    </w:pPr>
  </w:style>
  <w:style w:type="character" w:customStyle="1" w:styleId="FooterChar">
    <w:name w:val="Footer Char"/>
    <w:basedOn w:val="DefaultParagraphFont"/>
    <w:link w:val="Footer"/>
    <w:locked/>
    <w:rsid w:val="00620EAF"/>
    <w:rPr>
      <w:sz w:val="24"/>
      <w:szCs w:val="24"/>
    </w:rPr>
  </w:style>
  <w:style w:type="paragraph" w:customStyle="1" w:styleId="BasicParagraph">
    <w:name w:val="[Basic Paragraph]"/>
    <w:basedOn w:val="Normal"/>
    <w:rsid w:val="00A43FDC"/>
    <w:pPr>
      <w:widowControl w:val="0"/>
      <w:autoSpaceDE w:val="0"/>
      <w:autoSpaceDN w:val="0"/>
      <w:adjustRightInd w:val="0"/>
      <w:spacing w:line="288" w:lineRule="auto"/>
      <w:textAlignment w:val="center"/>
    </w:pPr>
    <w:rPr>
      <w:rFonts w:cs="Times-Roman"/>
      <w:color w:val="000000"/>
      <w:lang w:bidi="en-US"/>
    </w:rPr>
  </w:style>
  <w:style w:type="character" w:styleId="PageNumber">
    <w:name w:val="page number"/>
    <w:rsid w:val="00CC2C64"/>
    <w:rPr>
      <w:rFonts w:ascii="Times New Roman Bold" w:hAnsi="Times New Roman Bold"/>
      <w:dstrike w:val="0"/>
      <w:color w:val="auto"/>
      <w:w w:val="100"/>
      <w:sz w:val="24"/>
      <w:u w:val="none"/>
      <w:vertAlign w:val="baseline"/>
    </w:rPr>
  </w:style>
  <w:style w:type="character" w:styleId="CommentReference">
    <w:name w:val="annotation reference"/>
    <w:basedOn w:val="DefaultParagraphFont"/>
    <w:rsid w:val="00F31820"/>
    <w:rPr>
      <w:sz w:val="16"/>
      <w:szCs w:val="16"/>
    </w:rPr>
  </w:style>
  <w:style w:type="paragraph" w:styleId="CommentText">
    <w:name w:val="annotation text"/>
    <w:basedOn w:val="Normal"/>
    <w:link w:val="CommentTextChar1"/>
    <w:semiHidden/>
    <w:rsid w:val="00DD45E9"/>
    <w:rPr>
      <w:sz w:val="20"/>
      <w:szCs w:val="20"/>
    </w:rPr>
  </w:style>
  <w:style w:type="character" w:customStyle="1" w:styleId="CommentTextChar1">
    <w:name w:val="Comment Text Char1"/>
    <w:basedOn w:val="DefaultParagraphFont"/>
    <w:link w:val="CommentText"/>
    <w:semiHidden/>
    <w:rsid w:val="000C311C"/>
  </w:style>
  <w:style w:type="paragraph" w:customStyle="1" w:styleId="footertext">
    <w:name w:val="footer text"/>
    <w:rsid w:val="00DD45E9"/>
    <w:pPr>
      <w:suppressAutoHyphens/>
      <w:spacing w:line="240" w:lineRule="exact"/>
    </w:pPr>
    <w:rPr>
      <w:rFonts w:cs="Times-Italic"/>
      <w:i/>
      <w:iCs/>
      <w:color w:val="767878"/>
      <w:lang w:bidi="en-US"/>
    </w:rPr>
  </w:style>
  <w:style w:type="paragraph" w:customStyle="1" w:styleId="Italicsubhead">
    <w:name w:val="Italic subhead"/>
    <w:rsid w:val="00DD45E9"/>
    <w:pPr>
      <w:suppressAutoHyphens/>
      <w:spacing w:line="280" w:lineRule="exact"/>
    </w:pPr>
    <w:rPr>
      <w:rFonts w:ascii="Times-Roman" w:hAnsi="Times-Roman" w:cs="Times-Roman"/>
      <w:i/>
      <w:color w:val="000000"/>
      <w:sz w:val="26"/>
      <w:lang w:bidi="en-US"/>
    </w:rPr>
  </w:style>
  <w:style w:type="paragraph" w:customStyle="1" w:styleId="smallheading">
    <w:name w:val="small heading"/>
    <w:basedOn w:val="Heading3"/>
    <w:rsid w:val="00DD45E9"/>
    <w:pPr>
      <w:ind w:left="144" w:right="144"/>
    </w:pPr>
    <w:rPr>
      <w:b/>
      <w:sz w:val="20"/>
    </w:rPr>
  </w:style>
  <w:style w:type="paragraph" w:customStyle="1" w:styleId="nPlancovertext">
    <w:name w:val="nPlan cover text"/>
    <w:basedOn w:val="Normal"/>
    <w:rsid w:val="00DD45E9"/>
    <w:pPr>
      <w:tabs>
        <w:tab w:val="left" w:pos="1440"/>
      </w:tabs>
      <w:ind w:left="1800"/>
    </w:pPr>
    <w:rPr>
      <w:rFonts w:cs="Arial"/>
    </w:rPr>
  </w:style>
  <w:style w:type="paragraph" w:customStyle="1" w:styleId="disclamerbox">
    <w:name w:val="disclamer box"/>
    <w:basedOn w:val="Normal"/>
    <w:rsid w:val="00DD45E9"/>
    <w:pPr>
      <w:framePr w:hSpace="187" w:vSpace="187" w:wrap="around" w:vAnchor="text" w:hAnchor="margin" w:y="1"/>
      <w:pBdr>
        <w:top w:val="single" w:sz="4" w:space="6" w:color="auto"/>
        <w:left w:val="single" w:sz="4" w:space="6" w:color="auto"/>
        <w:bottom w:val="single" w:sz="4" w:space="6" w:color="auto"/>
        <w:right w:val="single" w:sz="4" w:space="6" w:color="auto"/>
      </w:pBdr>
      <w:shd w:val="clear" w:color="auto" w:fill="E6E6E6"/>
      <w:spacing w:line="260" w:lineRule="exact"/>
      <w:ind w:left="120" w:right="120"/>
    </w:pPr>
    <w:rPr>
      <w:rFonts w:ascii="Times" w:hAnsi="Times" w:cs="ACaslon-Italic"/>
      <w:i/>
      <w:iCs/>
      <w:sz w:val="18"/>
      <w:szCs w:val="16"/>
      <w:lang w:bidi="en-US"/>
    </w:rPr>
  </w:style>
  <w:style w:type="paragraph" w:customStyle="1" w:styleId="commentsbox">
    <w:name w:val="comments box"/>
    <w:basedOn w:val="Normal"/>
    <w:next w:val="BasicParagraph"/>
    <w:rsid w:val="00862962"/>
    <w:pPr>
      <w:pBdr>
        <w:top w:val="single" w:sz="4" w:space="6" w:color="C0C0C0"/>
        <w:left w:val="single" w:sz="4" w:space="6" w:color="C0C0C0"/>
        <w:bottom w:val="single" w:sz="4" w:space="6" w:color="C0C0C0"/>
        <w:right w:val="single" w:sz="4" w:space="6" w:color="C0C0C0"/>
      </w:pBdr>
      <w:shd w:val="clear" w:color="auto" w:fill="E6E6E6"/>
      <w:ind w:left="120" w:right="120"/>
    </w:pPr>
    <w:rPr>
      <w:rFonts w:ascii="Arial" w:hAnsi="Arial"/>
      <w:sz w:val="20"/>
    </w:rPr>
  </w:style>
  <w:style w:type="character" w:styleId="FollowedHyperlink">
    <w:name w:val="FollowedHyperlink"/>
    <w:basedOn w:val="DefaultParagraphFont"/>
    <w:rsid w:val="00DD45E9"/>
    <w:rPr>
      <w:color w:val="800080"/>
      <w:u w:val="single"/>
    </w:rPr>
  </w:style>
  <w:style w:type="paragraph" w:styleId="Header">
    <w:name w:val="header"/>
    <w:basedOn w:val="Normal"/>
    <w:rsid w:val="00CC2C64"/>
    <w:pPr>
      <w:tabs>
        <w:tab w:val="center" w:pos="4320"/>
        <w:tab w:val="right" w:pos="8640"/>
      </w:tabs>
    </w:pPr>
  </w:style>
  <w:style w:type="paragraph" w:styleId="BalloonText">
    <w:name w:val="Balloon Text"/>
    <w:basedOn w:val="Normal"/>
    <w:link w:val="BalloonTextChar"/>
    <w:semiHidden/>
    <w:unhideWhenUsed/>
    <w:rsid w:val="00357D57"/>
    <w:pPr>
      <w:spacing w:line="240" w:lineRule="auto"/>
    </w:pPr>
    <w:rPr>
      <w:rFonts w:ascii="Lucida Grande" w:hAnsi="Lucida Grande"/>
      <w:sz w:val="18"/>
      <w:szCs w:val="18"/>
    </w:rPr>
  </w:style>
  <w:style w:type="character" w:customStyle="1" w:styleId="BalloonTextChar">
    <w:name w:val="Balloon Text Char"/>
    <w:basedOn w:val="DefaultParagraphFont"/>
    <w:link w:val="BalloonText"/>
    <w:semiHidden/>
    <w:rsid w:val="00357D57"/>
    <w:rPr>
      <w:rFonts w:ascii="Lucida Grande" w:hAnsi="Lucida Grande"/>
      <w:sz w:val="18"/>
      <w:szCs w:val="18"/>
    </w:rPr>
  </w:style>
  <w:style w:type="paragraph" w:customStyle="1" w:styleId="Center">
    <w:name w:val="Center"/>
    <w:basedOn w:val="NormalText"/>
    <w:rsid w:val="00F31820"/>
    <w:pPr>
      <w:ind w:firstLine="0"/>
      <w:jc w:val="center"/>
    </w:pPr>
  </w:style>
  <w:style w:type="paragraph" w:customStyle="1" w:styleId="NormalText">
    <w:name w:val="Normal Text"/>
    <w:basedOn w:val="Normal"/>
    <w:rsid w:val="000C311C"/>
    <w:pPr>
      <w:widowControl w:val="0"/>
      <w:tabs>
        <w:tab w:val="left" w:pos="360"/>
        <w:tab w:val="left" w:pos="720"/>
        <w:tab w:val="left" w:pos="1080"/>
        <w:tab w:val="left" w:pos="1440"/>
        <w:tab w:val="left" w:pos="1800"/>
        <w:tab w:val="left" w:pos="2160"/>
      </w:tabs>
      <w:autoSpaceDE w:val="0"/>
      <w:autoSpaceDN w:val="0"/>
      <w:adjustRightInd w:val="0"/>
      <w:spacing w:line="240" w:lineRule="auto"/>
      <w:ind w:firstLine="360"/>
    </w:pPr>
    <w:rPr>
      <w:szCs w:val="20"/>
    </w:rPr>
  </w:style>
  <w:style w:type="character" w:customStyle="1" w:styleId="Hypertext">
    <w:name w:val="Hypertext"/>
    <w:rsid w:val="000C311C"/>
    <w:rPr>
      <w:color w:val="auto"/>
      <w:u w:val="none"/>
    </w:rPr>
  </w:style>
  <w:style w:type="paragraph" w:customStyle="1" w:styleId="Level1">
    <w:name w:val="Level 1"/>
    <w:basedOn w:val="Normal"/>
    <w:rsid w:val="000C311C"/>
    <w:pPr>
      <w:widowControl w:val="0"/>
      <w:autoSpaceDE w:val="0"/>
      <w:autoSpaceDN w:val="0"/>
      <w:adjustRightInd w:val="0"/>
      <w:spacing w:line="240" w:lineRule="auto"/>
      <w:ind w:left="720" w:hanging="720"/>
    </w:pPr>
    <w:rPr>
      <w:rFonts w:ascii="Courier" w:hAnsi="Courier"/>
      <w:sz w:val="20"/>
      <w:szCs w:val="20"/>
    </w:rPr>
  </w:style>
  <w:style w:type="paragraph" w:customStyle="1" w:styleId="LevelA">
    <w:name w:val="Level A"/>
    <w:basedOn w:val="NormalText"/>
    <w:rsid w:val="000C311C"/>
    <w:pPr>
      <w:ind w:left="360"/>
    </w:pPr>
  </w:style>
  <w:style w:type="paragraph" w:customStyle="1" w:styleId="LevelB">
    <w:name w:val="Level B"/>
    <w:basedOn w:val="NormalText"/>
    <w:rsid w:val="000C311C"/>
    <w:pPr>
      <w:ind w:left="720"/>
    </w:pPr>
  </w:style>
  <w:style w:type="paragraph" w:customStyle="1" w:styleId="elements">
    <w:name w:val="elements"/>
    <w:basedOn w:val="LevelB"/>
    <w:rsid w:val="000C311C"/>
    <w:pPr>
      <w:tabs>
        <w:tab w:val="clear" w:pos="720"/>
        <w:tab w:val="clear" w:pos="1080"/>
        <w:tab w:val="clear" w:pos="1440"/>
        <w:tab w:val="clear" w:pos="1800"/>
        <w:tab w:val="clear" w:pos="2160"/>
        <w:tab w:val="left" w:pos="2520"/>
        <w:tab w:val="left" w:pos="2970"/>
      </w:tabs>
      <w:ind w:left="2970" w:hanging="1530"/>
    </w:pPr>
  </w:style>
  <w:style w:type="paragraph" w:customStyle="1" w:styleId="law">
    <w:name w:val="law"/>
    <w:basedOn w:val="Normal"/>
    <w:rsid w:val="00623818"/>
    <w:pPr>
      <w:keepNext/>
      <w:widowControl w:val="0"/>
      <w:autoSpaceDE w:val="0"/>
      <w:autoSpaceDN w:val="0"/>
      <w:adjustRightInd w:val="0"/>
      <w:spacing w:line="240" w:lineRule="auto"/>
      <w:ind w:left="1800" w:firstLine="360"/>
    </w:pPr>
    <w:rPr>
      <w:szCs w:val="20"/>
    </w:rPr>
  </w:style>
  <w:style w:type="paragraph" w:styleId="HTMLPreformatted">
    <w:name w:val="HTML Preformatted"/>
    <w:basedOn w:val="Normal"/>
    <w:link w:val="HTMLPreformattedChar"/>
    <w:rsid w:val="000C31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Arial Unicode MS" w:eastAsia="Arial Unicode MS" w:hAnsi="Arial Unicode MS"/>
      <w:sz w:val="20"/>
      <w:szCs w:val="20"/>
    </w:rPr>
  </w:style>
  <w:style w:type="character" w:customStyle="1" w:styleId="HTMLPreformattedChar">
    <w:name w:val="HTML Preformatted Char"/>
    <w:basedOn w:val="DefaultParagraphFont"/>
    <w:link w:val="HTMLPreformatted"/>
    <w:rsid w:val="000C311C"/>
    <w:rPr>
      <w:rFonts w:ascii="Arial Unicode MS" w:eastAsia="Arial Unicode MS" w:hAnsi="Arial Unicode MS"/>
    </w:rPr>
  </w:style>
  <w:style w:type="paragraph" w:customStyle="1" w:styleId="LevelBase">
    <w:name w:val="Level Base"/>
    <w:basedOn w:val="NormalText"/>
    <w:rsid w:val="00F04992"/>
    <w:pPr>
      <w:widowControl/>
    </w:pPr>
  </w:style>
  <w:style w:type="paragraph" w:customStyle="1" w:styleId="secnorm">
    <w:name w:val="sec norm"/>
    <w:basedOn w:val="Normal"/>
    <w:rsid w:val="000C311C"/>
    <w:pPr>
      <w:tabs>
        <w:tab w:val="left" w:pos="1440"/>
        <w:tab w:val="left" w:pos="2160"/>
      </w:tabs>
      <w:spacing w:after="120" w:line="240" w:lineRule="auto"/>
      <w:ind w:firstLine="720"/>
    </w:pPr>
    <w:rPr>
      <w:color w:val="000000"/>
      <w:szCs w:val="20"/>
    </w:rPr>
  </w:style>
  <w:style w:type="paragraph" w:customStyle="1" w:styleId="LevelC">
    <w:name w:val="Level C"/>
    <w:basedOn w:val="LevelB"/>
    <w:rsid w:val="000C311C"/>
    <w:pPr>
      <w:ind w:left="1080"/>
    </w:pPr>
  </w:style>
  <w:style w:type="paragraph" w:styleId="BodyTextIndent2">
    <w:name w:val="Body Text Indent 2"/>
    <w:basedOn w:val="Normal"/>
    <w:link w:val="BodyTextIndent2Char"/>
    <w:rsid w:val="000C311C"/>
    <w:pPr>
      <w:spacing w:line="240" w:lineRule="auto"/>
      <w:ind w:firstLine="720"/>
    </w:pPr>
    <w:rPr>
      <w:szCs w:val="20"/>
    </w:rPr>
  </w:style>
  <w:style w:type="character" w:customStyle="1" w:styleId="BodyTextIndent2Char">
    <w:name w:val="Body Text Indent 2 Char"/>
    <w:basedOn w:val="DefaultParagraphFont"/>
    <w:link w:val="BodyTextIndent2"/>
    <w:rsid w:val="000C311C"/>
    <w:rPr>
      <w:sz w:val="24"/>
    </w:rPr>
  </w:style>
  <w:style w:type="paragraph" w:customStyle="1" w:styleId="LevelD">
    <w:name w:val="Level D"/>
    <w:basedOn w:val="LevelC"/>
    <w:rsid w:val="000C311C"/>
    <w:pPr>
      <w:ind w:left="1440"/>
    </w:pPr>
  </w:style>
  <w:style w:type="character" w:customStyle="1" w:styleId="CommentTextChar">
    <w:name w:val="Comment Text Char"/>
    <w:basedOn w:val="DefaultParagraphFont"/>
    <w:semiHidden/>
    <w:rsid w:val="000C311C"/>
    <w:rPr>
      <w:rFonts w:ascii="Courier" w:hAnsi="Courier"/>
    </w:rPr>
  </w:style>
  <w:style w:type="paragraph" w:customStyle="1" w:styleId="llist">
    <w:name w:val="llist"/>
    <w:basedOn w:val="LevelA"/>
    <w:rsid w:val="000C311C"/>
    <w:pPr>
      <w:tabs>
        <w:tab w:val="clear" w:pos="360"/>
      </w:tabs>
      <w:ind w:left="1080" w:hanging="360"/>
    </w:pPr>
  </w:style>
  <w:style w:type="paragraph" w:styleId="Date">
    <w:name w:val="Date"/>
    <w:basedOn w:val="Normal"/>
    <w:next w:val="Normal"/>
    <w:link w:val="DateChar"/>
    <w:rsid w:val="000C311C"/>
    <w:pPr>
      <w:widowControl w:val="0"/>
      <w:autoSpaceDE w:val="0"/>
      <w:autoSpaceDN w:val="0"/>
      <w:adjustRightInd w:val="0"/>
      <w:spacing w:line="240" w:lineRule="auto"/>
    </w:pPr>
    <w:rPr>
      <w:rFonts w:ascii="Courier" w:hAnsi="Courier"/>
      <w:sz w:val="20"/>
      <w:szCs w:val="20"/>
    </w:rPr>
  </w:style>
  <w:style w:type="character" w:customStyle="1" w:styleId="DateChar">
    <w:name w:val="Date Char"/>
    <w:basedOn w:val="DefaultParagraphFont"/>
    <w:link w:val="Date"/>
    <w:rsid w:val="000C311C"/>
    <w:rPr>
      <w:rFonts w:ascii="Courier" w:hAnsi="Courier"/>
    </w:rPr>
  </w:style>
  <w:style w:type="paragraph" w:styleId="DocumentMap">
    <w:name w:val="Document Map"/>
    <w:basedOn w:val="Normal"/>
    <w:link w:val="DocumentMapChar"/>
    <w:rsid w:val="000C311C"/>
    <w:pPr>
      <w:widowControl w:val="0"/>
      <w:shd w:val="clear" w:color="auto" w:fill="000080"/>
      <w:autoSpaceDE w:val="0"/>
      <w:autoSpaceDN w:val="0"/>
      <w:adjustRightInd w:val="0"/>
      <w:spacing w:line="240" w:lineRule="auto"/>
    </w:pPr>
    <w:rPr>
      <w:rFonts w:ascii="Tahoma" w:hAnsi="Tahoma" w:cs="Tahoma"/>
      <w:sz w:val="20"/>
      <w:szCs w:val="20"/>
    </w:rPr>
  </w:style>
  <w:style w:type="character" w:customStyle="1" w:styleId="DocumentMapChar">
    <w:name w:val="Document Map Char"/>
    <w:basedOn w:val="DefaultParagraphFont"/>
    <w:link w:val="DocumentMap"/>
    <w:rsid w:val="000C311C"/>
    <w:rPr>
      <w:rFonts w:ascii="Tahoma" w:hAnsi="Tahoma" w:cs="Tahoma"/>
      <w:shd w:val="clear" w:color="auto" w:fill="000080"/>
    </w:rPr>
  </w:style>
  <w:style w:type="paragraph" w:styleId="E-mailSignature">
    <w:name w:val="E-mail Signature"/>
    <w:basedOn w:val="Normal"/>
    <w:link w:val="E-mailSignatureChar"/>
    <w:rsid w:val="000C311C"/>
    <w:pPr>
      <w:widowControl w:val="0"/>
      <w:autoSpaceDE w:val="0"/>
      <w:autoSpaceDN w:val="0"/>
      <w:adjustRightInd w:val="0"/>
      <w:spacing w:line="240" w:lineRule="auto"/>
    </w:pPr>
    <w:rPr>
      <w:rFonts w:ascii="Courier" w:hAnsi="Courier"/>
      <w:sz w:val="20"/>
      <w:szCs w:val="20"/>
    </w:rPr>
  </w:style>
  <w:style w:type="character" w:customStyle="1" w:styleId="E-mailSignatureChar">
    <w:name w:val="E-mail Signature Char"/>
    <w:basedOn w:val="DefaultParagraphFont"/>
    <w:link w:val="E-mailSignature"/>
    <w:rsid w:val="000C311C"/>
    <w:rPr>
      <w:rFonts w:ascii="Courier" w:hAnsi="Courier"/>
    </w:rPr>
  </w:style>
  <w:style w:type="paragraph" w:styleId="EndnoteText">
    <w:name w:val="endnote text"/>
    <w:basedOn w:val="BasicParagraph"/>
    <w:link w:val="EndnoteTextChar"/>
    <w:uiPriority w:val="99"/>
    <w:rsid w:val="005159B6"/>
    <w:rPr>
      <w:sz w:val="20"/>
    </w:rPr>
  </w:style>
  <w:style w:type="character" w:customStyle="1" w:styleId="EndnoteTextChar">
    <w:name w:val="Endnote Text Char"/>
    <w:basedOn w:val="DefaultParagraphFont"/>
    <w:link w:val="EndnoteText"/>
    <w:uiPriority w:val="99"/>
    <w:rsid w:val="005159B6"/>
    <w:rPr>
      <w:rFonts w:cs="Times-Roman"/>
      <w:color w:val="000000"/>
      <w:szCs w:val="24"/>
      <w:lang w:bidi="en-US"/>
    </w:rPr>
  </w:style>
  <w:style w:type="paragraph" w:styleId="EnvelopeAddress">
    <w:name w:val="envelope address"/>
    <w:basedOn w:val="Normal"/>
    <w:rsid w:val="000C311C"/>
    <w:pPr>
      <w:framePr w:w="7920" w:h="1980" w:hRule="exact" w:hSpace="180" w:wrap="auto" w:hAnchor="page" w:xAlign="center" w:yAlign="bottom"/>
      <w:widowControl w:val="0"/>
      <w:autoSpaceDE w:val="0"/>
      <w:autoSpaceDN w:val="0"/>
      <w:adjustRightInd w:val="0"/>
      <w:spacing w:line="240" w:lineRule="auto"/>
      <w:ind w:left="2880"/>
    </w:pPr>
    <w:rPr>
      <w:rFonts w:ascii="Arial" w:hAnsi="Arial" w:cs="Arial"/>
    </w:rPr>
  </w:style>
  <w:style w:type="paragraph" w:styleId="EnvelopeReturn">
    <w:name w:val="envelope return"/>
    <w:basedOn w:val="Normal"/>
    <w:rsid w:val="000C311C"/>
    <w:pPr>
      <w:widowControl w:val="0"/>
      <w:autoSpaceDE w:val="0"/>
      <w:autoSpaceDN w:val="0"/>
      <w:adjustRightInd w:val="0"/>
      <w:spacing w:line="240" w:lineRule="auto"/>
    </w:pPr>
    <w:rPr>
      <w:rFonts w:ascii="Arial" w:hAnsi="Arial" w:cs="Arial"/>
      <w:sz w:val="20"/>
      <w:szCs w:val="20"/>
    </w:rPr>
  </w:style>
  <w:style w:type="paragraph" w:styleId="HTMLAddress">
    <w:name w:val="HTML Address"/>
    <w:basedOn w:val="Normal"/>
    <w:link w:val="HTMLAddressChar"/>
    <w:rsid w:val="000C311C"/>
    <w:pPr>
      <w:widowControl w:val="0"/>
      <w:autoSpaceDE w:val="0"/>
      <w:autoSpaceDN w:val="0"/>
      <w:adjustRightInd w:val="0"/>
      <w:spacing w:line="240" w:lineRule="auto"/>
    </w:pPr>
    <w:rPr>
      <w:rFonts w:ascii="Courier" w:hAnsi="Courier"/>
      <w:i/>
      <w:iCs/>
      <w:sz w:val="20"/>
      <w:szCs w:val="20"/>
    </w:rPr>
  </w:style>
  <w:style w:type="character" w:customStyle="1" w:styleId="HTMLAddressChar">
    <w:name w:val="HTML Address Char"/>
    <w:basedOn w:val="DefaultParagraphFont"/>
    <w:link w:val="HTMLAddress"/>
    <w:rsid w:val="000C311C"/>
    <w:rPr>
      <w:rFonts w:ascii="Courier" w:hAnsi="Courier"/>
      <w:i/>
      <w:iCs/>
    </w:rPr>
  </w:style>
  <w:style w:type="paragraph" w:styleId="Index1">
    <w:name w:val="index 1"/>
    <w:basedOn w:val="Normal"/>
    <w:next w:val="Normal"/>
    <w:autoRedefine/>
    <w:rsid w:val="000C311C"/>
    <w:pPr>
      <w:widowControl w:val="0"/>
      <w:autoSpaceDE w:val="0"/>
      <w:autoSpaceDN w:val="0"/>
      <w:adjustRightInd w:val="0"/>
      <w:spacing w:line="240" w:lineRule="auto"/>
      <w:ind w:left="200" w:hanging="200"/>
    </w:pPr>
    <w:rPr>
      <w:rFonts w:ascii="Courier" w:hAnsi="Courier"/>
      <w:sz w:val="20"/>
      <w:szCs w:val="20"/>
    </w:rPr>
  </w:style>
  <w:style w:type="paragraph" w:styleId="Index2">
    <w:name w:val="index 2"/>
    <w:basedOn w:val="Normal"/>
    <w:next w:val="Normal"/>
    <w:autoRedefine/>
    <w:rsid w:val="000C311C"/>
    <w:pPr>
      <w:widowControl w:val="0"/>
      <w:autoSpaceDE w:val="0"/>
      <w:autoSpaceDN w:val="0"/>
      <w:adjustRightInd w:val="0"/>
      <w:spacing w:line="240" w:lineRule="auto"/>
      <w:ind w:left="400" w:hanging="200"/>
    </w:pPr>
    <w:rPr>
      <w:rFonts w:ascii="Courier" w:hAnsi="Courier"/>
      <w:sz w:val="20"/>
      <w:szCs w:val="20"/>
    </w:rPr>
  </w:style>
  <w:style w:type="paragraph" w:styleId="Index3">
    <w:name w:val="index 3"/>
    <w:basedOn w:val="Normal"/>
    <w:next w:val="Normal"/>
    <w:autoRedefine/>
    <w:rsid w:val="000C311C"/>
    <w:pPr>
      <w:widowControl w:val="0"/>
      <w:autoSpaceDE w:val="0"/>
      <w:autoSpaceDN w:val="0"/>
      <w:adjustRightInd w:val="0"/>
      <w:spacing w:line="240" w:lineRule="auto"/>
      <w:ind w:left="600" w:hanging="200"/>
    </w:pPr>
    <w:rPr>
      <w:rFonts w:ascii="Courier" w:hAnsi="Courier"/>
      <w:sz w:val="20"/>
      <w:szCs w:val="20"/>
    </w:rPr>
  </w:style>
  <w:style w:type="paragraph" w:styleId="Index4">
    <w:name w:val="index 4"/>
    <w:basedOn w:val="Normal"/>
    <w:next w:val="Normal"/>
    <w:autoRedefine/>
    <w:rsid w:val="000C311C"/>
    <w:pPr>
      <w:widowControl w:val="0"/>
      <w:autoSpaceDE w:val="0"/>
      <w:autoSpaceDN w:val="0"/>
      <w:adjustRightInd w:val="0"/>
      <w:spacing w:line="240" w:lineRule="auto"/>
      <w:ind w:left="800" w:hanging="200"/>
    </w:pPr>
    <w:rPr>
      <w:rFonts w:ascii="Courier" w:hAnsi="Courier"/>
      <w:sz w:val="20"/>
      <w:szCs w:val="20"/>
    </w:rPr>
  </w:style>
  <w:style w:type="paragraph" w:styleId="Index5">
    <w:name w:val="index 5"/>
    <w:basedOn w:val="Normal"/>
    <w:next w:val="Normal"/>
    <w:autoRedefine/>
    <w:rsid w:val="000C311C"/>
    <w:pPr>
      <w:widowControl w:val="0"/>
      <w:autoSpaceDE w:val="0"/>
      <w:autoSpaceDN w:val="0"/>
      <w:adjustRightInd w:val="0"/>
      <w:spacing w:line="240" w:lineRule="auto"/>
      <w:ind w:left="1000" w:hanging="200"/>
    </w:pPr>
    <w:rPr>
      <w:rFonts w:ascii="Courier" w:hAnsi="Courier"/>
      <w:sz w:val="20"/>
      <w:szCs w:val="20"/>
    </w:rPr>
  </w:style>
  <w:style w:type="paragraph" w:styleId="Index6">
    <w:name w:val="index 6"/>
    <w:basedOn w:val="Normal"/>
    <w:next w:val="Normal"/>
    <w:autoRedefine/>
    <w:rsid w:val="000C311C"/>
    <w:pPr>
      <w:widowControl w:val="0"/>
      <w:autoSpaceDE w:val="0"/>
      <w:autoSpaceDN w:val="0"/>
      <w:adjustRightInd w:val="0"/>
      <w:spacing w:line="240" w:lineRule="auto"/>
      <w:ind w:left="1200" w:hanging="200"/>
    </w:pPr>
    <w:rPr>
      <w:rFonts w:ascii="Courier" w:hAnsi="Courier"/>
      <w:sz w:val="20"/>
      <w:szCs w:val="20"/>
    </w:rPr>
  </w:style>
  <w:style w:type="paragraph" w:styleId="Index7">
    <w:name w:val="index 7"/>
    <w:basedOn w:val="Normal"/>
    <w:next w:val="Normal"/>
    <w:autoRedefine/>
    <w:rsid w:val="000C311C"/>
    <w:pPr>
      <w:widowControl w:val="0"/>
      <w:autoSpaceDE w:val="0"/>
      <w:autoSpaceDN w:val="0"/>
      <w:adjustRightInd w:val="0"/>
      <w:spacing w:line="240" w:lineRule="auto"/>
      <w:ind w:left="1400" w:hanging="200"/>
    </w:pPr>
    <w:rPr>
      <w:rFonts w:ascii="Courier" w:hAnsi="Courier"/>
      <w:sz w:val="20"/>
      <w:szCs w:val="20"/>
    </w:rPr>
  </w:style>
  <w:style w:type="paragraph" w:styleId="Index8">
    <w:name w:val="index 8"/>
    <w:basedOn w:val="Normal"/>
    <w:next w:val="Normal"/>
    <w:autoRedefine/>
    <w:rsid w:val="000C311C"/>
    <w:pPr>
      <w:widowControl w:val="0"/>
      <w:autoSpaceDE w:val="0"/>
      <w:autoSpaceDN w:val="0"/>
      <w:adjustRightInd w:val="0"/>
      <w:spacing w:line="240" w:lineRule="auto"/>
      <w:ind w:left="1600" w:hanging="200"/>
    </w:pPr>
    <w:rPr>
      <w:rFonts w:ascii="Courier" w:hAnsi="Courier"/>
      <w:sz w:val="20"/>
      <w:szCs w:val="20"/>
    </w:rPr>
  </w:style>
  <w:style w:type="paragraph" w:styleId="Index9">
    <w:name w:val="index 9"/>
    <w:basedOn w:val="Normal"/>
    <w:next w:val="Normal"/>
    <w:autoRedefine/>
    <w:rsid w:val="000C311C"/>
    <w:pPr>
      <w:widowControl w:val="0"/>
      <w:autoSpaceDE w:val="0"/>
      <w:autoSpaceDN w:val="0"/>
      <w:adjustRightInd w:val="0"/>
      <w:spacing w:line="240" w:lineRule="auto"/>
      <w:ind w:left="1800" w:hanging="200"/>
    </w:pPr>
    <w:rPr>
      <w:rFonts w:ascii="Courier" w:hAnsi="Courier"/>
      <w:sz w:val="20"/>
      <w:szCs w:val="20"/>
    </w:rPr>
  </w:style>
  <w:style w:type="paragraph" w:styleId="IndexHeading">
    <w:name w:val="index heading"/>
    <w:basedOn w:val="Normal"/>
    <w:next w:val="Index1"/>
    <w:rsid w:val="000C311C"/>
    <w:pPr>
      <w:widowControl w:val="0"/>
      <w:autoSpaceDE w:val="0"/>
      <w:autoSpaceDN w:val="0"/>
      <w:adjustRightInd w:val="0"/>
      <w:spacing w:line="240" w:lineRule="auto"/>
    </w:pPr>
    <w:rPr>
      <w:rFonts w:ascii="Arial" w:hAnsi="Arial" w:cs="Arial"/>
      <w:b/>
      <w:bCs/>
      <w:sz w:val="20"/>
      <w:szCs w:val="20"/>
    </w:rPr>
  </w:style>
  <w:style w:type="paragraph" w:styleId="ListContinue4">
    <w:name w:val="List Continue 4"/>
    <w:basedOn w:val="Normal"/>
    <w:rsid w:val="000C311C"/>
    <w:pPr>
      <w:widowControl w:val="0"/>
      <w:autoSpaceDE w:val="0"/>
      <w:autoSpaceDN w:val="0"/>
      <w:adjustRightInd w:val="0"/>
      <w:spacing w:after="120" w:line="240" w:lineRule="auto"/>
      <w:ind w:left="1440"/>
    </w:pPr>
    <w:rPr>
      <w:rFonts w:ascii="Courier" w:hAnsi="Courier"/>
      <w:sz w:val="20"/>
      <w:szCs w:val="20"/>
    </w:rPr>
  </w:style>
  <w:style w:type="paragraph" w:styleId="ListContinue5">
    <w:name w:val="List Continue 5"/>
    <w:basedOn w:val="Normal"/>
    <w:rsid w:val="000C311C"/>
    <w:pPr>
      <w:widowControl w:val="0"/>
      <w:autoSpaceDE w:val="0"/>
      <w:autoSpaceDN w:val="0"/>
      <w:adjustRightInd w:val="0"/>
      <w:spacing w:after="120" w:line="240" w:lineRule="auto"/>
      <w:ind w:left="1800"/>
    </w:pPr>
    <w:rPr>
      <w:rFonts w:ascii="Courier" w:hAnsi="Courier"/>
      <w:sz w:val="20"/>
      <w:szCs w:val="20"/>
    </w:rPr>
  </w:style>
  <w:style w:type="paragraph" w:styleId="ListNumber2">
    <w:name w:val="List Number 2"/>
    <w:basedOn w:val="Normal"/>
    <w:rsid w:val="000C311C"/>
    <w:pPr>
      <w:widowControl w:val="0"/>
      <w:numPr>
        <w:numId w:val="1"/>
      </w:numPr>
      <w:tabs>
        <w:tab w:val="clear" w:pos="360"/>
        <w:tab w:val="num" w:pos="720"/>
      </w:tabs>
      <w:autoSpaceDE w:val="0"/>
      <w:autoSpaceDN w:val="0"/>
      <w:adjustRightInd w:val="0"/>
      <w:spacing w:line="240" w:lineRule="auto"/>
      <w:ind w:left="720"/>
    </w:pPr>
    <w:rPr>
      <w:rFonts w:ascii="Courier" w:hAnsi="Courier"/>
      <w:sz w:val="20"/>
      <w:szCs w:val="20"/>
    </w:rPr>
  </w:style>
  <w:style w:type="paragraph" w:styleId="ListNumber3">
    <w:name w:val="List Number 3"/>
    <w:basedOn w:val="Normal"/>
    <w:rsid w:val="000C311C"/>
    <w:pPr>
      <w:widowControl w:val="0"/>
      <w:numPr>
        <w:numId w:val="2"/>
      </w:numPr>
      <w:tabs>
        <w:tab w:val="clear" w:pos="720"/>
        <w:tab w:val="num" w:pos="1080"/>
      </w:tabs>
      <w:autoSpaceDE w:val="0"/>
      <w:autoSpaceDN w:val="0"/>
      <w:adjustRightInd w:val="0"/>
      <w:spacing w:line="240" w:lineRule="auto"/>
      <w:ind w:left="1080"/>
    </w:pPr>
    <w:rPr>
      <w:rFonts w:ascii="Courier" w:hAnsi="Courier"/>
      <w:sz w:val="20"/>
      <w:szCs w:val="20"/>
    </w:rPr>
  </w:style>
  <w:style w:type="paragraph" w:styleId="ListNumber4">
    <w:name w:val="List Number 4"/>
    <w:basedOn w:val="Normal"/>
    <w:rsid w:val="000C311C"/>
    <w:pPr>
      <w:widowControl w:val="0"/>
      <w:numPr>
        <w:numId w:val="3"/>
      </w:numPr>
      <w:tabs>
        <w:tab w:val="clear" w:pos="1080"/>
        <w:tab w:val="num" w:pos="1440"/>
      </w:tabs>
      <w:autoSpaceDE w:val="0"/>
      <w:autoSpaceDN w:val="0"/>
      <w:adjustRightInd w:val="0"/>
      <w:spacing w:line="240" w:lineRule="auto"/>
      <w:ind w:left="1440"/>
    </w:pPr>
    <w:rPr>
      <w:rFonts w:ascii="Courier" w:hAnsi="Courier"/>
      <w:sz w:val="20"/>
      <w:szCs w:val="20"/>
    </w:rPr>
  </w:style>
  <w:style w:type="paragraph" w:styleId="ListNumber5">
    <w:name w:val="List Number 5"/>
    <w:basedOn w:val="Normal"/>
    <w:rsid w:val="000C311C"/>
    <w:pPr>
      <w:widowControl w:val="0"/>
      <w:numPr>
        <w:numId w:val="4"/>
      </w:numPr>
      <w:tabs>
        <w:tab w:val="clear" w:pos="1440"/>
        <w:tab w:val="num" w:pos="1800"/>
      </w:tabs>
      <w:autoSpaceDE w:val="0"/>
      <w:autoSpaceDN w:val="0"/>
      <w:adjustRightInd w:val="0"/>
      <w:spacing w:line="240" w:lineRule="auto"/>
      <w:ind w:left="1800"/>
    </w:pPr>
    <w:rPr>
      <w:rFonts w:ascii="Courier" w:hAnsi="Courier"/>
      <w:sz w:val="20"/>
      <w:szCs w:val="20"/>
    </w:rPr>
  </w:style>
  <w:style w:type="paragraph" w:styleId="MacroText">
    <w:name w:val="macro"/>
    <w:link w:val="MacroTextChar"/>
    <w:rsid w:val="000C311C"/>
    <w:pPr>
      <w:widowControl w:val="0"/>
      <w:numPr>
        <w:numId w:val="5"/>
      </w:numPr>
      <w:tabs>
        <w:tab w:val="clear" w:pos="1800"/>
        <w:tab w:val="left" w:pos="480"/>
        <w:tab w:val="left" w:pos="960"/>
        <w:tab w:val="left" w:pos="1440"/>
        <w:tab w:val="left" w:pos="1920"/>
        <w:tab w:val="left" w:pos="2400"/>
        <w:tab w:val="left" w:pos="2880"/>
        <w:tab w:val="left" w:pos="3360"/>
        <w:tab w:val="left" w:pos="3840"/>
        <w:tab w:val="left" w:pos="4320"/>
      </w:tabs>
      <w:autoSpaceDE w:val="0"/>
      <w:autoSpaceDN w:val="0"/>
      <w:adjustRightInd w:val="0"/>
      <w:ind w:left="0" w:firstLine="0"/>
    </w:pPr>
    <w:rPr>
      <w:rFonts w:ascii="Courier New" w:hAnsi="Courier New" w:cs="Courier New"/>
    </w:rPr>
  </w:style>
  <w:style w:type="character" w:customStyle="1" w:styleId="MacroTextChar">
    <w:name w:val="Macro Text Char"/>
    <w:basedOn w:val="DefaultParagraphFont"/>
    <w:link w:val="MacroText"/>
    <w:rsid w:val="000C311C"/>
    <w:rPr>
      <w:rFonts w:ascii="Courier New" w:hAnsi="Courier New" w:cs="Courier New"/>
    </w:rPr>
  </w:style>
  <w:style w:type="paragraph" w:styleId="MessageHeader">
    <w:name w:val="Message Header"/>
    <w:basedOn w:val="Normal"/>
    <w:link w:val="MessageHeaderChar"/>
    <w:rsid w:val="000C311C"/>
    <w:pPr>
      <w:widowControl w:val="0"/>
      <w:pBdr>
        <w:top w:val="single" w:sz="6" w:space="1" w:color="auto"/>
        <w:left w:val="single" w:sz="6" w:space="1" w:color="auto"/>
        <w:bottom w:val="single" w:sz="6" w:space="1" w:color="auto"/>
        <w:right w:val="single" w:sz="6" w:space="1" w:color="auto"/>
      </w:pBdr>
      <w:shd w:val="pct20" w:color="auto" w:fill="auto"/>
      <w:autoSpaceDE w:val="0"/>
      <w:autoSpaceDN w:val="0"/>
      <w:adjustRightInd w:val="0"/>
      <w:spacing w:line="240" w:lineRule="auto"/>
      <w:ind w:left="1080" w:hanging="1080"/>
    </w:pPr>
    <w:rPr>
      <w:rFonts w:ascii="Arial" w:hAnsi="Arial" w:cs="Arial"/>
    </w:rPr>
  </w:style>
  <w:style w:type="character" w:customStyle="1" w:styleId="MessageHeaderChar">
    <w:name w:val="Message Header Char"/>
    <w:basedOn w:val="DefaultParagraphFont"/>
    <w:link w:val="MessageHeader"/>
    <w:rsid w:val="000C311C"/>
    <w:rPr>
      <w:rFonts w:ascii="Arial" w:hAnsi="Arial" w:cs="Arial"/>
      <w:sz w:val="24"/>
      <w:szCs w:val="24"/>
      <w:shd w:val="pct20" w:color="auto" w:fill="auto"/>
    </w:rPr>
  </w:style>
  <w:style w:type="paragraph" w:styleId="NormalWeb">
    <w:name w:val="Normal (Web)"/>
    <w:basedOn w:val="Normal"/>
    <w:uiPriority w:val="99"/>
    <w:rsid w:val="000C311C"/>
    <w:pPr>
      <w:widowControl w:val="0"/>
      <w:autoSpaceDE w:val="0"/>
      <w:autoSpaceDN w:val="0"/>
      <w:adjustRightInd w:val="0"/>
      <w:spacing w:line="240" w:lineRule="auto"/>
    </w:pPr>
  </w:style>
  <w:style w:type="paragraph" w:styleId="NormalIndent">
    <w:name w:val="Normal Indent"/>
    <w:basedOn w:val="Normal"/>
    <w:rsid w:val="000C311C"/>
    <w:pPr>
      <w:widowControl w:val="0"/>
      <w:autoSpaceDE w:val="0"/>
      <w:autoSpaceDN w:val="0"/>
      <w:adjustRightInd w:val="0"/>
      <w:spacing w:line="240" w:lineRule="auto"/>
      <w:ind w:left="720"/>
    </w:pPr>
    <w:rPr>
      <w:rFonts w:ascii="Courier" w:hAnsi="Courier"/>
      <w:sz w:val="20"/>
      <w:szCs w:val="20"/>
    </w:rPr>
  </w:style>
  <w:style w:type="paragraph" w:styleId="NoteHeading">
    <w:name w:val="Note Heading"/>
    <w:basedOn w:val="Normal"/>
    <w:next w:val="Normal"/>
    <w:link w:val="NoteHeadingChar"/>
    <w:rsid w:val="000C311C"/>
    <w:pPr>
      <w:widowControl w:val="0"/>
      <w:autoSpaceDE w:val="0"/>
      <w:autoSpaceDN w:val="0"/>
      <w:adjustRightInd w:val="0"/>
      <w:spacing w:line="240" w:lineRule="auto"/>
    </w:pPr>
    <w:rPr>
      <w:rFonts w:ascii="Courier" w:hAnsi="Courier"/>
      <w:sz w:val="20"/>
      <w:szCs w:val="20"/>
    </w:rPr>
  </w:style>
  <w:style w:type="character" w:customStyle="1" w:styleId="NoteHeadingChar">
    <w:name w:val="Note Heading Char"/>
    <w:basedOn w:val="DefaultParagraphFont"/>
    <w:link w:val="NoteHeading"/>
    <w:rsid w:val="000C311C"/>
    <w:rPr>
      <w:rFonts w:ascii="Courier" w:hAnsi="Courier"/>
    </w:rPr>
  </w:style>
  <w:style w:type="paragraph" w:styleId="PlainText">
    <w:name w:val="Plain Text"/>
    <w:basedOn w:val="Normal"/>
    <w:link w:val="PlainTextChar"/>
    <w:rsid w:val="000C311C"/>
    <w:pPr>
      <w:widowControl w:val="0"/>
      <w:autoSpaceDE w:val="0"/>
      <w:autoSpaceDN w:val="0"/>
      <w:adjustRightInd w:val="0"/>
      <w:spacing w:line="240" w:lineRule="auto"/>
    </w:pPr>
    <w:rPr>
      <w:rFonts w:ascii="Courier New" w:hAnsi="Courier New" w:cs="Courier New"/>
      <w:sz w:val="20"/>
      <w:szCs w:val="20"/>
    </w:rPr>
  </w:style>
  <w:style w:type="character" w:customStyle="1" w:styleId="PlainTextChar">
    <w:name w:val="Plain Text Char"/>
    <w:basedOn w:val="DefaultParagraphFont"/>
    <w:link w:val="PlainText"/>
    <w:uiPriority w:val="99"/>
    <w:rsid w:val="000C311C"/>
    <w:rPr>
      <w:rFonts w:ascii="Courier New" w:hAnsi="Courier New" w:cs="Courier New"/>
    </w:rPr>
  </w:style>
  <w:style w:type="paragraph" w:styleId="Salutation">
    <w:name w:val="Salutation"/>
    <w:basedOn w:val="Normal"/>
    <w:next w:val="Normal"/>
    <w:link w:val="SalutationChar"/>
    <w:rsid w:val="000C311C"/>
    <w:pPr>
      <w:widowControl w:val="0"/>
      <w:autoSpaceDE w:val="0"/>
      <w:autoSpaceDN w:val="0"/>
      <w:adjustRightInd w:val="0"/>
      <w:spacing w:line="240" w:lineRule="auto"/>
    </w:pPr>
    <w:rPr>
      <w:rFonts w:ascii="Courier" w:hAnsi="Courier"/>
      <w:sz w:val="20"/>
      <w:szCs w:val="20"/>
    </w:rPr>
  </w:style>
  <w:style w:type="character" w:customStyle="1" w:styleId="SalutationChar">
    <w:name w:val="Salutation Char"/>
    <w:basedOn w:val="DefaultParagraphFont"/>
    <w:link w:val="Salutation"/>
    <w:rsid w:val="000C311C"/>
    <w:rPr>
      <w:rFonts w:ascii="Courier" w:hAnsi="Courier"/>
    </w:rPr>
  </w:style>
  <w:style w:type="paragraph" w:styleId="Signature">
    <w:name w:val="Signature"/>
    <w:basedOn w:val="Normal"/>
    <w:link w:val="SignatureChar"/>
    <w:rsid w:val="000C311C"/>
    <w:pPr>
      <w:widowControl w:val="0"/>
      <w:autoSpaceDE w:val="0"/>
      <w:autoSpaceDN w:val="0"/>
      <w:adjustRightInd w:val="0"/>
      <w:spacing w:line="240" w:lineRule="auto"/>
      <w:ind w:left="4320"/>
    </w:pPr>
    <w:rPr>
      <w:rFonts w:ascii="Courier" w:hAnsi="Courier"/>
      <w:sz w:val="20"/>
      <w:szCs w:val="20"/>
    </w:rPr>
  </w:style>
  <w:style w:type="character" w:customStyle="1" w:styleId="SignatureChar">
    <w:name w:val="Signature Char"/>
    <w:basedOn w:val="DefaultParagraphFont"/>
    <w:link w:val="Signature"/>
    <w:rsid w:val="000C311C"/>
    <w:rPr>
      <w:rFonts w:ascii="Courier" w:hAnsi="Courier"/>
    </w:rPr>
  </w:style>
  <w:style w:type="paragraph" w:styleId="Subtitle">
    <w:name w:val="Subtitle"/>
    <w:basedOn w:val="Normal"/>
    <w:link w:val="SubtitleChar"/>
    <w:qFormat/>
    <w:rsid w:val="000C311C"/>
    <w:pPr>
      <w:widowControl w:val="0"/>
      <w:autoSpaceDE w:val="0"/>
      <w:autoSpaceDN w:val="0"/>
      <w:adjustRightInd w:val="0"/>
      <w:spacing w:after="60" w:line="240" w:lineRule="auto"/>
      <w:jc w:val="center"/>
      <w:outlineLvl w:val="1"/>
    </w:pPr>
    <w:rPr>
      <w:rFonts w:ascii="Arial" w:hAnsi="Arial" w:cs="Arial"/>
    </w:rPr>
  </w:style>
  <w:style w:type="character" w:customStyle="1" w:styleId="SubtitleChar">
    <w:name w:val="Subtitle Char"/>
    <w:basedOn w:val="DefaultParagraphFont"/>
    <w:link w:val="Subtitle"/>
    <w:rsid w:val="000C311C"/>
    <w:rPr>
      <w:rFonts w:ascii="Arial" w:hAnsi="Arial" w:cs="Arial"/>
      <w:sz w:val="24"/>
      <w:szCs w:val="24"/>
    </w:rPr>
  </w:style>
  <w:style w:type="paragraph" w:styleId="TableofAuthorities">
    <w:name w:val="table of authorities"/>
    <w:basedOn w:val="Normal"/>
    <w:next w:val="Normal"/>
    <w:rsid w:val="000C311C"/>
    <w:pPr>
      <w:widowControl w:val="0"/>
      <w:autoSpaceDE w:val="0"/>
      <w:autoSpaceDN w:val="0"/>
      <w:adjustRightInd w:val="0"/>
      <w:spacing w:line="240" w:lineRule="auto"/>
      <w:ind w:left="200" w:hanging="200"/>
    </w:pPr>
    <w:rPr>
      <w:rFonts w:ascii="Courier" w:hAnsi="Courier"/>
      <w:sz w:val="20"/>
      <w:szCs w:val="20"/>
    </w:rPr>
  </w:style>
  <w:style w:type="paragraph" w:styleId="TableofFigures">
    <w:name w:val="table of figures"/>
    <w:basedOn w:val="Normal"/>
    <w:next w:val="Normal"/>
    <w:rsid w:val="000C311C"/>
    <w:pPr>
      <w:widowControl w:val="0"/>
      <w:autoSpaceDE w:val="0"/>
      <w:autoSpaceDN w:val="0"/>
      <w:adjustRightInd w:val="0"/>
      <w:spacing w:line="240" w:lineRule="auto"/>
      <w:ind w:left="400" w:hanging="400"/>
    </w:pPr>
    <w:rPr>
      <w:rFonts w:ascii="Courier" w:hAnsi="Courier"/>
      <w:sz w:val="20"/>
      <w:szCs w:val="20"/>
    </w:rPr>
  </w:style>
  <w:style w:type="paragraph" w:styleId="Title">
    <w:name w:val="Title"/>
    <w:basedOn w:val="Normal"/>
    <w:link w:val="TitleChar"/>
    <w:qFormat/>
    <w:rsid w:val="000C311C"/>
    <w:pPr>
      <w:widowControl w:val="0"/>
      <w:autoSpaceDE w:val="0"/>
      <w:autoSpaceDN w:val="0"/>
      <w:adjustRightInd w:val="0"/>
      <w:spacing w:before="240" w:after="60" w:line="240" w:lineRule="auto"/>
      <w:jc w:val="center"/>
      <w:outlineLvl w:val="0"/>
    </w:pPr>
    <w:rPr>
      <w:rFonts w:ascii="Arial" w:hAnsi="Arial" w:cs="Arial"/>
      <w:b/>
      <w:bCs/>
      <w:kern w:val="28"/>
      <w:sz w:val="32"/>
      <w:szCs w:val="32"/>
    </w:rPr>
  </w:style>
  <w:style w:type="character" w:customStyle="1" w:styleId="TitleChar">
    <w:name w:val="Title Char"/>
    <w:basedOn w:val="DefaultParagraphFont"/>
    <w:link w:val="Title"/>
    <w:rsid w:val="000C311C"/>
    <w:rPr>
      <w:rFonts w:ascii="Arial" w:hAnsi="Arial" w:cs="Arial"/>
      <w:b/>
      <w:bCs/>
      <w:kern w:val="28"/>
      <w:sz w:val="32"/>
      <w:szCs w:val="32"/>
    </w:rPr>
  </w:style>
  <w:style w:type="paragraph" w:styleId="TOAHeading">
    <w:name w:val="toa heading"/>
    <w:basedOn w:val="Normal"/>
    <w:next w:val="Normal"/>
    <w:rsid w:val="000C311C"/>
    <w:pPr>
      <w:widowControl w:val="0"/>
      <w:autoSpaceDE w:val="0"/>
      <w:autoSpaceDN w:val="0"/>
      <w:adjustRightInd w:val="0"/>
      <w:spacing w:before="120" w:line="240" w:lineRule="auto"/>
    </w:pPr>
    <w:rPr>
      <w:rFonts w:ascii="Arial" w:hAnsi="Arial" w:cs="Arial"/>
      <w:b/>
      <w:bCs/>
    </w:rPr>
  </w:style>
  <w:style w:type="paragraph" w:styleId="TOC1">
    <w:name w:val="toc 1"/>
    <w:basedOn w:val="Normal"/>
    <w:next w:val="Normal"/>
    <w:autoRedefine/>
    <w:rsid w:val="000C311C"/>
    <w:pPr>
      <w:widowControl w:val="0"/>
      <w:autoSpaceDE w:val="0"/>
      <w:autoSpaceDN w:val="0"/>
      <w:adjustRightInd w:val="0"/>
      <w:spacing w:line="240" w:lineRule="auto"/>
    </w:pPr>
    <w:rPr>
      <w:rFonts w:ascii="Courier" w:hAnsi="Courier"/>
      <w:sz w:val="20"/>
      <w:szCs w:val="20"/>
    </w:rPr>
  </w:style>
  <w:style w:type="paragraph" w:styleId="TOC2">
    <w:name w:val="toc 2"/>
    <w:basedOn w:val="Normal"/>
    <w:next w:val="Normal"/>
    <w:autoRedefine/>
    <w:rsid w:val="000C311C"/>
    <w:pPr>
      <w:widowControl w:val="0"/>
      <w:autoSpaceDE w:val="0"/>
      <w:autoSpaceDN w:val="0"/>
      <w:adjustRightInd w:val="0"/>
      <w:spacing w:line="240" w:lineRule="auto"/>
      <w:ind w:left="200"/>
    </w:pPr>
    <w:rPr>
      <w:rFonts w:ascii="Courier" w:hAnsi="Courier"/>
      <w:sz w:val="20"/>
      <w:szCs w:val="20"/>
    </w:rPr>
  </w:style>
  <w:style w:type="paragraph" w:styleId="TOC3">
    <w:name w:val="toc 3"/>
    <w:basedOn w:val="Normal"/>
    <w:next w:val="Normal"/>
    <w:autoRedefine/>
    <w:rsid w:val="000C311C"/>
    <w:pPr>
      <w:widowControl w:val="0"/>
      <w:autoSpaceDE w:val="0"/>
      <w:autoSpaceDN w:val="0"/>
      <w:adjustRightInd w:val="0"/>
      <w:spacing w:line="240" w:lineRule="auto"/>
      <w:ind w:left="400"/>
    </w:pPr>
    <w:rPr>
      <w:rFonts w:ascii="Courier" w:hAnsi="Courier"/>
      <w:sz w:val="20"/>
      <w:szCs w:val="20"/>
    </w:rPr>
  </w:style>
  <w:style w:type="paragraph" w:styleId="TOC4">
    <w:name w:val="toc 4"/>
    <w:basedOn w:val="Normal"/>
    <w:next w:val="Normal"/>
    <w:autoRedefine/>
    <w:rsid w:val="000C311C"/>
    <w:pPr>
      <w:widowControl w:val="0"/>
      <w:autoSpaceDE w:val="0"/>
      <w:autoSpaceDN w:val="0"/>
      <w:adjustRightInd w:val="0"/>
      <w:spacing w:line="240" w:lineRule="auto"/>
      <w:ind w:left="600"/>
    </w:pPr>
    <w:rPr>
      <w:rFonts w:ascii="Courier" w:hAnsi="Courier"/>
      <w:sz w:val="20"/>
      <w:szCs w:val="20"/>
    </w:rPr>
  </w:style>
  <w:style w:type="paragraph" w:styleId="TOC5">
    <w:name w:val="toc 5"/>
    <w:basedOn w:val="Normal"/>
    <w:next w:val="Normal"/>
    <w:autoRedefine/>
    <w:rsid w:val="000C311C"/>
    <w:pPr>
      <w:widowControl w:val="0"/>
      <w:autoSpaceDE w:val="0"/>
      <w:autoSpaceDN w:val="0"/>
      <w:adjustRightInd w:val="0"/>
      <w:spacing w:line="240" w:lineRule="auto"/>
      <w:ind w:left="800"/>
    </w:pPr>
    <w:rPr>
      <w:rFonts w:ascii="Courier" w:hAnsi="Courier"/>
      <w:sz w:val="20"/>
      <w:szCs w:val="20"/>
    </w:rPr>
  </w:style>
  <w:style w:type="paragraph" w:styleId="TOC6">
    <w:name w:val="toc 6"/>
    <w:basedOn w:val="Normal"/>
    <w:next w:val="Normal"/>
    <w:autoRedefine/>
    <w:rsid w:val="000C311C"/>
    <w:pPr>
      <w:widowControl w:val="0"/>
      <w:autoSpaceDE w:val="0"/>
      <w:autoSpaceDN w:val="0"/>
      <w:adjustRightInd w:val="0"/>
      <w:spacing w:line="240" w:lineRule="auto"/>
      <w:ind w:left="1000"/>
    </w:pPr>
    <w:rPr>
      <w:rFonts w:ascii="Courier" w:hAnsi="Courier"/>
      <w:sz w:val="20"/>
      <w:szCs w:val="20"/>
    </w:rPr>
  </w:style>
  <w:style w:type="paragraph" w:styleId="TOC7">
    <w:name w:val="toc 7"/>
    <w:basedOn w:val="Normal"/>
    <w:next w:val="Normal"/>
    <w:autoRedefine/>
    <w:rsid w:val="000C311C"/>
    <w:pPr>
      <w:widowControl w:val="0"/>
      <w:autoSpaceDE w:val="0"/>
      <w:autoSpaceDN w:val="0"/>
      <w:adjustRightInd w:val="0"/>
      <w:spacing w:line="240" w:lineRule="auto"/>
      <w:ind w:left="1200"/>
    </w:pPr>
    <w:rPr>
      <w:rFonts w:ascii="Courier" w:hAnsi="Courier"/>
      <w:sz w:val="20"/>
      <w:szCs w:val="20"/>
    </w:rPr>
  </w:style>
  <w:style w:type="paragraph" w:styleId="TOC8">
    <w:name w:val="toc 8"/>
    <w:basedOn w:val="Normal"/>
    <w:next w:val="Normal"/>
    <w:autoRedefine/>
    <w:rsid w:val="000C311C"/>
    <w:pPr>
      <w:widowControl w:val="0"/>
      <w:autoSpaceDE w:val="0"/>
      <w:autoSpaceDN w:val="0"/>
      <w:adjustRightInd w:val="0"/>
      <w:spacing w:line="240" w:lineRule="auto"/>
      <w:ind w:left="1400"/>
    </w:pPr>
    <w:rPr>
      <w:rFonts w:ascii="Courier" w:hAnsi="Courier"/>
      <w:sz w:val="20"/>
      <w:szCs w:val="20"/>
    </w:rPr>
  </w:style>
  <w:style w:type="paragraph" w:styleId="TOC9">
    <w:name w:val="toc 9"/>
    <w:basedOn w:val="Normal"/>
    <w:next w:val="Normal"/>
    <w:autoRedefine/>
    <w:rsid w:val="000C311C"/>
    <w:pPr>
      <w:widowControl w:val="0"/>
      <w:autoSpaceDE w:val="0"/>
      <w:autoSpaceDN w:val="0"/>
      <w:adjustRightInd w:val="0"/>
      <w:spacing w:line="240" w:lineRule="auto"/>
      <w:ind w:left="1600"/>
    </w:pPr>
    <w:rPr>
      <w:rFonts w:ascii="Courier" w:hAnsi="Courier"/>
      <w:sz w:val="20"/>
      <w:szCs w:val="20"/>
    </w:rPr>
  </w:style>
  <w:style w:type="paragraph" w:customStyle="1" w:styleId="deflevelb">
    <w:name w:val="def level b"/>
    <w:basedOn w:val="LevelA"/>
    <w:rsid w:val="000C311C"/>
    <w:pPr>
      <w:tabs>
        <w:tab w:val="clear" w:pos="360"/>
        <w:tab w:val="clear" w:pos="720"/>
      </w:tabs>
      <w:ind w:left="1080"/>
    </w:pPr>
  </w:style>
  <w:style w:type="character" w:customStyle="1" w:styleId="page-title">
    <w:name w:val="page-title"/>
    <w:basedOn w:val="DefaultParagraphFont"/>
    <w:rsid w:val="000C311C"/>
  </w:style>
  <w:style w:type="paragraph" w:customStyle="1" w:styleId="notation">
    <w:name w:val="notation"/>
    <w:basedOn w:val="LevelA"/>
    <w:rsid w:val="000C311C"/>
    <w:pPr>
      <w:widowControl/>
      <w:pBdr>
        <w:top w:val="single" w:sz="4" w:space="1" w:color="auto"/>
        <w:left w:val="single" w:sz="4" w:space="4" w:color="auto"/>
        <w:bottom w:val="single" w:sz="4" w:space="1" w:color="auto"/>
        <w:right w:val="single" w:sz="4" w:space="4" w:color="auto"/>
      </w:pBdr>
      <w:tabs>
        <w:tab w:val="clear" w:pos="360"/>
      </w:tabs>
      <w:ind w:left="0"/>
    </w:pPr>
    <w:rPr>
      <w:b/>
    </w:rPr>
  </w:style>
  <w:style w:type="character" w:styleId="Strong">
    <w:name w:val="Strong"/>
    <w:basedOn w:val="DefaultParagraphFont"/>
    <w:uiPriority w:val="22"/>
    <w:qFormat/>
    <w:rsid w:val="000C311C"/>
    <w:rPr>
      <w:b/>
    </w:rPr>
  </w:style>
  <w:style w:type="paragraph" w:customStyle="1" w:styleId="Style1">
    <w:name w:val="Style1"/>
    <w:basedOn w:val="Normal"/>
    <w:rsid w:val="00623818"/>
    <w:pPr>
      <w:widowControl w:val="0"/>
      <w:pBdr>
        <w:left w:val="double" w:sz="4" w:space="4" w:color="auto"/>
      </w:pBdr>
      <w:autoSpaceDE w:val="0"/>
      <w:autoSpaceDN w:val="0"/>
      <w:adjustRightInd w:val="0"/>
      <w:spacing w:line="240" w:lineRule="auto"/>
      <w:ind w:left="4320"/>
    </w:pPr>
    <w:rPr>
      <w:rFonts w:ascii="Arial" w:hAnsi="Arial"/>
      <w:sz w:val="20"/>
      <w:szCs w:val="20"/>
    </w:rPr>
  </w:style>
  <w:style w:type="paragraph" w:customStyle="1" w:styleId="NOTE">
    <w:name w:val="NOTE"/>
    <w:basedOn w:val="LevelA"/>
    <w:rsid w:val="000C311C"/>
    <w:pPr>
      <w:ind w:firstLine="0"/>
      <w:jc w:val="both"/>
    </w:pPr>
    <w:rPr>
      <w:rFonts w:ascii="Courier" w:hAnsi="Courier"/>
      <w:sz w:val="20"/>
    </w:rPr>
  </w:style>
  <w:style w:type="character" w:customStyle="1" w:styleId="ti">
    <w:name w:val="ti"/>
    <w:basedOn w:val="DefaultParagraphFont"/>
    <w:rsid w:val="000C311C"/>
  </w:style>
  <w:style w:type="character" w:styleId="Emphasis">
    <w:name w:val="Emphasis"/>
    <w:basedOn w:val="DefaultParagraphFont"/>
    <w:qFormat/>
    <w:rsid w:val="000C311C"/>
    <w:rPr>
      <w:i/>
      <w:iCs/>
    </w:rPr>
  </w:style>
  <w:style w:type="character" w:styleId="EndnoteReference">
    <w:name w:val="endnote reference"/>
    <w:basedOn w:val="DefaultParagraphFont"/>
    <w:uiPriority w:val="99"/>
    <w:rsid w:val="00C46139"/>
    <w:rPr>
      <w:vertAlign w:val="superscript"/>
    </w:rPr>
  </w:style>
  <w:style w:type="paragraph" w:customStyle="1" w:styleId="bullets">
    <w:name w:val="bullets"/>
    <w:basedOn w:val="BasicParagraph"/>
    <w:uiPriority w:val="99"/>
    <w:qFormat/>
    <w:rsid w:val="00701B60"/>
    <w:pPr>
      <w:numPr>
        <w:numId w:val="7"/>
      </w:numPr>
      <w:spacing w:after="120"/>
      <w:ind w:left="630" w:hanging="270"/>
    </w:pPr>
  </w:style>
  <w:style w:type="paragraph" w:styleId="BodyText">
    <w:name w:val="Body Text"/>
    <w:basedOn w:val="Normal"/>
    <w:link w:val="BodyTextChar"/>
    <w:rsid w:val="005159B6"/>
    <w:pPr>
      <w:widowControl w:val="0"/>
      <w:autoSpaceDE w:val="0"/>
      <w:autoSpaceDN w:val="0"/>
      <w:adjustRightInd w:val="0"/>
      <w:spacing w:after="240" w:line="240" w:lineRule="atLeast"/>
      <w:ind w:firstLine="360"/>
      <w:jc w:val="both"/>
    </w:pPr>
    <w:rPr>
      <w:rFonts w:ascii="Garamond" w:hAnsi="Garamond"/>
      <w:sz w:val="22"/>
      <w:szCs w:val="20"/>
    </w:rPr>
  </w:style>
  <w:style w:type="character" w:customStyle="1" w:styleId="BodyTextChar">
    <w:name w:val="Body Text Char"/>
    <w:basedOn w:val="DefaultParagraphFont"/>
    <w:link w:val="BodyText"/>
    <w:rsid w:val="005159B6"/>
    <w:rPr>
      <w:rFonts w:ascii="Garamond" w:hAnsi="Garamond"/>
      <w:sz w:val="22"/>
    </w:rPr>
  </w:style>
  <w:style w:type="paragraph" w:customStyle="1" w:styleId="DocumentLabel">
    <w:name w:val="Document Label"/>
    <w:next w:val="Normal"/>
    <w:rsid w:val="005159B6"/>
    <w:pPr>
      <w:pBdr>
        <w:top w:val="double" w:sz="6" w:space="8" w:color="808080"/>
        <w:bottom w:val="double" w:sz="6" w:space="8" w:color="808080"/>
      </w:pBdr>
      <w:spacing w:after="40" w:line="240" w:lineRule="atLeast"/>
      <w:jc w:val="center"/>
    </w:pPr>
    <w:rPr>
      <w:rFonts w:ascii="Garamond" w:hAnsi="Garamond"/>
      <w:b/>
      <w:caps/>
      <w:spacing w:val="20"/>
      <w:sz w:val="18"/>
    </w:rPr>
  </w:style>
  <w:style w:type="paragraph" w:customStyle="1" w:styleId="MessageHeaderFirst">
    <w:name w:val="Message Header First"/>
    <w:basedOn w:val="MessageHeader"/>
    <w:next w:val="MessageHeader"/>
    <w:rsid w:val="005159B6"/>
    <w:pPr>
      <w:keepLines/>
      <w:pBdr>
        <w:top w:val="none" w:sz="0" w:space="0" w:color="auto"/>
        <w:left w:val="none" w:sz="0" w:space="0" w:color="auto"/>
        <w:bottom w:val="none" w:sz="0" w:space="0" w:color="auto"/>
        <w:right w:val="none" w:sz="0" w:space="0" w:color="auto"/>
      </w:pBdr>
      <w:shd w:val="clear" w:color="auto" w:fill="auto"/>
      <w:spacing w:before="360" w:after="120" w:line="240" w:lineRule="atLeast"/>
    </w:pPr>
    <w:rPr>
      <w:rFonts w:ascii="Garamond" w:hAnsi="Garamond" w:cs="Times New Roman"/>
      <w:caps/>
      <w:sz w:val="18"/>
      <w:szCs w:val="20"/>
    </w:rPr>
  </w:style>
  <w:style w:type="character" w:customStyle="1" w:styleId="MessageHeaderLabel">
    <w:name w:val="Message Header Label"/>
    <w:rsid w:val="005159B6"/>
    <w:rPr>
      <w:b/>
      <w:sz w:val="18"/>
    </w:rPr>
  </w:style>
  <w:style w:type="paragraph" w:customStyle="1" w:styleId="MessageHeaderLast">
    <w:name w:val="Message Header Last"/>
    <w:basedOn w:val="MessageHeader"/>
    <w:next w:val="BodyText"/>
    <w:rsid w:val="005159B6"/>
    <w:pPr>
      <w:keepLines/>
      <w:pBdr>
        <w:top w:val="none" w:sz="0" w:space="0" w:color="auto"/>
        <w:left w:val="none" w:sz="0" w:space="0" w:color="auto"/>
        <w:bottom w:val="single" w:sz="6" w:space="18" w:color="808080"/>
        <w:right w:val="none" w:sz="0" w:space="0" w:color="auto"/>
      </w:pBdr>
      <w:shd w:val="clear" w:color="auto" w:fill="auto"/>
      <w:spacing w:after="360" w:line="240" w:lineRule="atLeast"/>
    </w:pPr>
    <w:rPr>
      <w:rFonts w:ascii="Garamond" w:hAnsi="Garamond" w:cs="Times New Roman"/>
      <w:caps/>
      <w:sz w:val="18"/>
      <w:szCs w:val="20"/>
    </w:rPr>
  </w:style>
  <w:style w:type="character" w:customStyle="1" w:styleId="Normal1">
    <w:name w:val="Normal1"/>
    <w:basedOn w:val="DefaultParagraphFont"/>
    <w:rsid w:val="005159B6"/>
  </w:style>
  <w:style w:type="paragraph" w:customStyle="1" w:styleId="comment">
    <w:name w:val="comment"/>
    <w:basedOn w:val="BodyTextIndent"/>
    <w:rsid w:val="005159B6"/>
    <w:pPr>
      <w:widowControl/>
      <w:pBdr>
        <w:left w:val="double" w:sz="4" w:space="4" w:color="auto"/>
        <w:right w:val="single" w:sz="4" w:space="4" w:color="auto"/>
      </w:pBdr>
      <w:tabs>
        <w:tab w:val="left" w:pos="360"/>
        <w:tab w:val="left" w:pos="720"/>
        <w:tab w:val="left" w:pos="1080"/>
        <w:tab w:val="left" w:pos="1440"/>
        <w:tab w:val="left" w:pos="1800"/>
        <w:tab w:val="left" w:pos="2160"/>
      </w:tabs>
      <w:spacing w:after="0"/>
      <w:ind w:left="3600"/>
      <w:jc w:val="both"/>
    </w:pPr>
    <w:rPr>
      <w:rFonts w:ascii="Arial" w:hAnsi="Arial"/>
    </w:rPr>
  </w:style>
  <w:style w:type="paragraph" w:styleId="BodyTextIndent">
    <w:name w:val="Body Text Indent"/>
    <w:basedOn w:val="Normal"/>
    <w:link w:val="BodyTextIndentChar"/>
    <w:rsid w:val="005159B6"/>
    <w:pPr>
      <w:widowControl w:val="0"/>
      <w:autoSpaceDE w:val="0"/>
      <w:autoSpaceDN w:val="0"/>
      <w:adjustRightInd w:val="0"/>
      <w:spacing w:after="120" w:line="240" w:lineRule="auto"/>
      <w:ind w:left="360"/>
    </w:pPr>
    <w:rPr>
      <w:rFonts w:ascii="Courier" w:hAnsi="Courier"/>
      <w:sz w:val="20"/>
      <w:szCs w:val="20"/>
    </w:rPr>
  </w:style>
  <w:style w:type="character" w:customStyle="1" w:styleId="BodyTextIndentChar">
    <w:name w:val="Body Text Indent Char"/>
    <w:basedOn w:val="DefaultParagraphFont"/>
    <w:link w:val="BodyTextIndent"/>
    <w:rsid w:val="005159B6"/>
    <w:rPr>
      <w:rFonts w:ascii="Courier" w:hAnsi="Courier"/>
    </w:rPr>
  </w:style>
  <w:style w:type="paragraph" w:styleId="CommentSubject">
    <w:name w:val="annotation subject"/>
    <w:basedOn w:val="CommentText"/>
    <w:next w:val="CommentText"/>
    <w:link w:val="CommentSubjectChar"/>
    <w:rsid w:val="005159B6"/>
    <w:pPr>
      <w:widowControl w:val="0"/>
      <w:autoSpaceDE w:val="0"/>
      <w:autoSpaceDN w:val="0"/>
      <w:adjustRightInd w:val="0"/>
      <w:spacing w:line="240" w:lineRule="auto"/>
    </w:pPr>
    <w:rPr>
      <w:rFonts w:ascii="Courier" w:hAnsi="Courier"/>
      <w:b/>
      <w:bCs/>
    </w:rPr>
  </w:style>
  <w:style w:type="character" w:customStyle="1" w:styleId="CommentSubjectChar">
    <w:name w:val="Comment Subject Char"/>
    <w:basedOn w:val="CommentTextChar1"/>
    <w:link w:val="CommentSubject"/>
    <w:rsid w:val="005159B6"/>
    <w:rPr>
      <w:rFonts w:ascii="Courier" w:hAnsi="Courier"/>
      <w:b/>
      <w:bCs/>
    </w:rPr>
  </w:style>
  <w:style w:type="paragraph" w:styleId="TOCHeading">
    <w:name w:val="TOC Heading"/>
    <w:basedOn w:val="Heading1"/>
    <w:next w:val="Normal"/>
    <w:rsid w:val="00620EAF"/>
    <w:pPr>
      <w:keepLines/>
      <w:suppressAutoHyphens w:val="0"/>
      <w:spacing w:before="480" w:line="276" w:lineRule="auto"/>
      <w:outlineLvl w:val="9"/>
    </w:pPr>
    <w:rPr>
      <w:rFonts w:ascii="Calibri" w:hAnsi="Calibri"/>
      <w:b/>
      <w:bCs/>
      <w:color w:val="365F91"/>
      <w:kern w:val="0"/>
      <w:sz w:val="28"/>
      <w:szCs w:val="28"/>
    </w:rPr>
  </w:style>
  <w:style w:type="character" w:customStyle="1" w:styleId="documentbody1">
    <w:name w:val="documentbody1"/>
    <w:basedOn w:val="DefaultParagraphFont"/>
    <w:rsid w:val="00620EAF"/>
    <w:rPr>
      <w:rFonts w:ascii="Verdana" w:hAnsi="Verdana" w:hint="default"/>
      <w:sz w:val="19"/>
      <w:szCs w:val="19"/>
    </w:rPr>
  </w:style>
  <w:style w:type="character" w:styleId="HTMLCite">
    <w:name w:val="HTML Cite"/>
    <w:basedOn w:val="DefaultParagraphFont"/>
    <w:rsid w:val="00620EAF"/>
    <w:rPr>
      <w:i/>
      <w:iCs/>
    </w:rPr>
  </w:style>
  <w:style w:type="paragraph" w:customStyle="1" w:styleId="commentsbullets">
    <w:name w:val="comments bullets"/>
    <w:basedOn w:val="commentsbox"/>
    <w:next w:val="commentsbox"/>
    <w:qFormat/>
    <w:rsid w:val="001862C4"/>
    <w:pPr>
      <w:numPr>
        <w:numId w:val="6"/>
      </w:numPr>
      <w:ind w:right="115"/>
    </w:pPr>
  </w:style>
  <w:style w:type="paragraph" w:customStyle="1" w:styleId="bullets-123">
    <w:name w:val="bullets-1 2 3"/>
    <w:basedOn w:val="bullets"/>
    <w:qFormat/>
    <w:rsid w:val="00F7467F"/>
    <w:pPr>
      <w:numPr>
        <w:numId w:val="0"/>
      </w:numPr>
      <w:tabs>
        <w:tab w:val="left" w:pos="1530"/>
      </w:tabs>
      <w:spacing w:after="0"/>
      <w:ind w:left="1350" w:hanging="360"/>
    </w:pPr>
  </w:style>
  <w:style w:type="paragraph" w:customStyle="1" w:styleId="endnotessk">
    <w:name w:val="endnotes sk"/>
    <w:basedOn w:val="EndnoteText"/>
    <w:qFormat/>
    <w:rsid w:val="000C3F03"/>
    <w:pPr>
      <w:tabs>
        <w:tab w:val="left" w:pos="180"/>
      </w:tabs>
      <w:spacing w:after="40" w:line="220" w:lineRule="exact"/>
      <w:ind w:left="187" w:hanging="187"/>
    </w:pPr>
    <w:rPr>
      <w:color w:val="auto"/>
    </w:rPr>
  </w:style>
  <w:style w:type="paragraph" w:customStyle="1" w:styleId="urloncover">
    <w:name w:val="url on cover"/>
    <w:basedOn w:val="Heading1"/>
    <w:qFormat/>
    <w:rsid w:val="00157638"/>
    <w:pPr>
      <w:ind w:left="1980"/>
    </w:pPr>
    <w:rPr>
      <w:rFonts w:ascii="Times New Roman" w:hAnsi="Times New Roman"/>
      <w:sz w:val="24"/>
    </w:rPr>
  </w:style>
  <w:style w:type="character" w:customStyle="1" w:styleId="CharChar4">
    <w:name w:val="Char Char4"/>
    <w:basedOn w:val="DefaultParagraphFont"/>
    <w:rsid w:val="00325E3A"/>
  </w:style>
  <w:style w:type="paragraph" w:customStyle="1" w:styleId="inside-copy">
    <w:name w:val="inside-copy"/>
    <w:basedOn w:val="Normal"/>
    <w:rsid w:val="00325E3A"/>
    <w:pPr>
      <w:spacing w:before="100" w:beforeAutospacing="1" w:after="100" w:afterAutospacing="1" w:line="173" w:lineRule="atLeast"/>
    </w:pPr>
    <w:rPr>
      <w:color w:val="000000"/>
      <w:sz w:val="14"/>
      <w:szCs w:val="14"/>
    </w:rPr>
  </w:style>
  <w:style w:type="paragraph" w:styleId="ListParagraph">
    <w:name w:val="List Paragraph"/>
    <w:basedOn w:val="Normal"/>
    <w:uiPriority w:val="34"/>
    <w:qFormat/>
    <w:rsid w:val="00325E3A"/>
    <w:pPr>
      <w:spacing w:after="200" w:line="276" w:lineRule="auto"/>
      <w:ind w:left="720"/>
      <w:contextualSpacing/>
    </w:pPr>
    <w:rPr>
      <w:rFonts w:ascii="Calibri" w:eastAsia="Calibri" w:hAnsi="Calibri"/>
      <w:sz w:val="22"/>
      <w:szCs w:val="22"/>
    </w:rPr>
  </w:style>
  <w:style w:type="paragraph" w:customStyle="1" w:styleId="bullets-abc">
    <w:name w:val="bullets-a b c"/>
    <w:basedOn w:val="BasicParagraph"/>
    <w:rsid w:val="00557BA5"/>
    <w:pPr>
      <w:ind w:left="994" w:hanging="360"/>
    </w:pPr>
  </w:style>
  <w:style w:type="paragraph" w:styleId="BodyText2">
    <w:name w:val="Body Text 2"/>
    <w:basedOn w:val="Normal"/>
    <w:link w:val="BodyText2Char"/>
    <w:rsid w:val="00077540"/>
    <w:pPr>
      <w:widowControl w:val="0"/>
      <w:tabs>
        <w:tab w:val="left" w:pos="360"/>
        <w:tab w:val="left" w:pos="720"/>
        <w:tab w:val="left" w:pos="1080"/>
        <w:tab w:val="left" w:pos="1440"/>
        <w:tab w:val="left" w:pos="1800"/>
        <w:tab w:val="left" w:pos="2160"/>
      </w:tabs>
      <w:autoSpaceDE w:val="0"/>
      <w:autoSpaceDN w:val="0"/>
      <w:adjustRightInd w:val="0"/>
      <w:spacing w:line="240" w:lineRule="auto"/>
      <w:ind w:right="720"/>
    </w:pPr>
    <w:rPr>
      <w:szCs w:val="20"/>
    </w:rPr>
  </w:style>
  <w:style w:type="character" w:customStyle="1" w:styleId="BodyText2Char">
    <w:name w:val="Body Text 2 Char"/>
    <w:basedOn w:val="DefaultParagraphFont"/>
    <w:link w:val="BodyText2"/>
    <w:rsid w:val="00077540"/>
    <w:rPr>
      <w:sz w:val="24"/>
    </w:rPr>
  </w:style>
  <w:style w:type="paragraph" w:customStyle="1" w:styleId="cofa">
    <w:name w:val="cofa"/>
    <w:basedOn w:val="LevelA"/>
    <w:rsid w:val="00077540"/>
    <w:pPr>
      <w:keepNext/>
      <w:tabs>
        <w:tab w:val="clear" w:pos="360"/>
        <w:tab w:val="clear" w:pos="720"/>
        <w:tab w:val="clear" w:pos="1080"/>
        <w:tab w:val="clear" w:pos="1440"/>
        <w:tab w:val="clear" w:pos="1800"/>
        <w:tab w:val="clear" w:pos="2160"/>
        <w:tab w:val="left" w:pos="1260"/>
      </w:tabs>
      <w:ind w:left="1260" w:hanging="540"/>
    </w:pPr>
  </w:style>
  <w:style w:type="paragraph" w:styleId="BlockText">
    <w:name w:val="Block Text"/>
    <w:basedOn w:val="Normal"/>
    <w:rsid w:val="00077540"/>
    <w:pPr>
      <w:widowControl w:val="0"/>
      <w:autoSpaceDE w:val="0"/>
      <w:autoSpaceDN w:val="0"/>
      <w:adjustRightInd w:val="0"/>
      <w:spacing w:after="120" w:line="240" w:lineRule="auto"/>
      <w:ind w:left="1440" w:right="1440"/>
    </w:pPr>
    <w:rPr>
      <w:rFonts w:ascii="Courier" w:hAnsi="Courier"/>
      <w:sz w:val="20"/>
      <w:szCs w:val="20"/>
    </w:rPr>
  </w:style>
  <w:style w:type="paragraph" w:styleId="BodyText3">
    <w:name w:val="Body Text 3"/>
    <w:basedOn w:val="Normal"/>
    <w:link w:val="BodyText3Char"/>
    <w:rsid w:val="00077540"/>
    <w:pPr>
      <w:widowControl w:val="0"/>
      <w:autoSpaceDE w:val="0"/>
      <w:autoSpaceDN w:val="0"/>
      <w:adjustRightInd w:val="0"/>
      <w:spacing w:after="120" w:line="240" w:lineRule="auto"/>
    </w:pPr>
    <w:rPr>
      <w:rFonts w:ascii="Courier" w:hAnsi="Courier"/>
      <w:sz w:val="16"/>
      <w:szCs w:val="16"/>
    </w:rPr>
  </w:style>
  <w:style w:type="character" w:customStyle="1" w:styleId="BodyText3Char">
    <w:name w:val="Body Text 3 Char"/>
    <w:basedOn w:val="DefaultParagraphFont"/>
    <w:link w:val="BodyText3"/>
    <w:rsid w:val="00077540"/>
    <w:rPr>
      <w:rFonts w:ascii="Courier" w:hAnsi="Courier"/>
      <w:sz w:val="16"/>
      <w:szCs w:val="16"/>
    </w:rPr>
  </w:style>
  <w:style w:type="paragraph" w:styleId="BodyTextFirstIndent">
    <w:name w:val="Body Text First Indent"/>
    <w:basedOn w:val="BodyText"/>
    <w:link w:val="BodyTextFirstIndentChar"/>
    <w:rsid w:val="00077540"/>
    <w:pPr>
      <w:spacing w:after="120" w:line="240" w:lineRule="auto"/>
      <w:ind w:firstLine="210"/>
      <w:jc w:val="left"/>
    </w:pPr>
    <w:rPr>
      <w:rFonts w:ascii="Courier" w:hAnsi="Courier"/>
      <w:sz w:val="20"/>
    </w:rPr>
  </w:style>
  <w:style w:type="character" w:customStyle="1" w:styleId="BodyTextFirstIndentChar">
    <w:name w:val="Body Text First Indent Char"/>
    <w:basedOn w:val="BodyTextChar"/>
    <w:link w:val="BodyTextFirstIndent"/>
    <w:rsid w:val="00077540"/>
    <w:rPr>
      <w:rFonts w:ascii="Courier" w:hAnsi="Courier"/>
      <w:sz w:val="22"/>
    </w:rPr>
  </w:style>
  <w:style w:type="paragraph" w:styleId="BodyTextFirstIndent2">
    <w:name w:val="Body Text First Indent 2"/>
    <w:basedOn w:val="BodyTextIndent"/>
    <w:link w:val="BodyTextFirstIndent2Char"/>
    <w:rsid w:val="00077540"/>
    <w:pPr>
      <w:ind w:firstLine="210"/>
    </w:pPr>
  </w:style>
  <w:style w:type="character" w:customStyle="1" w:styleId="BodyTextFirstIndent2Char">
    <w:name w:val="Body Text First Indent 2 Char"/>
    <w:basedOn w:val="BodyTextIndentChar"/>
    <w:link w:val="BodyTextFirstIndent2"/>
    <w:rsid w:val="00077540"/>
    <w:rPr>
      <w:rFonts w:ascii="Courier" w:hAnsi="Courier"/>
    </w:rPr>
  </w:style>
  <w:style w:type="paragraph" w:styleId="BodyTextIndent3">
    <w:name w:val="Body Text Indent 3"/>
    <w:basedOn w:val="Normal"/>
    <w:link w:val="BodyTextIndent3Char"/>
    <w:rsid w:val="00077540"/>
    <w:pPr>
      <w:widowControl w:val="0"/>
      <w:autoSpaceDE w:val="0"/>
      <w:autoSpaceDN w:val="0"/>
      <w:adjustRightInd w:val="0"/>
      <w:spacing w:after="120" w:line="240" w:lineRule="auto"/>
      <w:ind w:left="360"/>
    </w:pPr>
    <w:rPr>
      <w:rFonts w:ascii="Courier" w:hAnsi="Courier"/>
      <w:sz w:val="16"/>
      <w:szCs w:val="16"/>
    </w:rPr>
  </w:style>
  <w:style w:type="character" w:customStyle="1" w:styleId="BodyTextIndent3Char">
    <w:name w:val="Body Text Indent 3 Char"/>
    <w:basedOn w:val="DefaultParagraphFont"/>
    <w:link w:val="BodyTextIndent3"/>
    <w:rsid w:val="00077540"/>
    <w:rPr>
      <w:rFonts w:ascii="Courier" w:hAnsi="Courier"/>
      <w:sz w:val="16"/>
      <w:szCs w:val="16"/>
    </w:rPr>
  </w:style>
  <w:style w:type="paragraph" w:styleId="Caption">
    <w:name w:val="caption"/>
    <w:basedOn w:val="Normal"/>
    <w:next w:val="Normal"/>
    <w:qFormat/>
    <w:rsid w:val="00077540"/>
    <w:pPr>
      <w:widowControl w:val="0"/>
      <w:autoSpaceDE w:val="0"/>
      <w:autoSpaceDN w:val="0"/>
      <w:adjustRightInd w:val="0"/>
      <w:spacing w:before="120" w:after="120" w:line="240" w:lineRule="auto"/>
    </w:pPr>
    <w:rPr>
      <w:rFonts w:ascii="Courier" w:hAnsi="Courier"/>
      <w:b/>
      <w:bCs/>
      <w:sz w:val="20"/>
      <w:szCs w:val="20"/>
    </w:rPr>
  </w:style>
  <w:style w:type="paragraph" w:styleId="Closing">
    <w:name w:val="Closing"/>
    <w:basedOn w:val="Normal"/>
    <w:link w:val="ClosingChar"/>
    <w:rsid w:val="00077540"/>
    <w:pPr>
      <w:widowControl w:val="0"/>
      <w:autoSpaceDE w:val="0"/>
      <w:autoSpaceDN w:val="0"/>
      <w:adjustRightInd w:val="0"/>
      <w:spacing w:line="240" w:lineRule="auto"/>
      <w:ind w:left="4320"/>
    </w:pPr>
    <w:rPr>
      <w:rFonts w:ascii="Courier" w:hAnsi="Courier"/>
      <w:sz w:val="20"/>
      <w:szCs w:val="20"/>
    </w:rPr>
  </w:style>
  <w:style w:type="character" w:customStyle="1" w:styleId="ClosingChar">
    <w:name w:val="Closing Char"/>
    <w:basedOn w:val="DefaultParagraphFont"/>
    <w:link w:val="Closing"/>
    <w:rsid w:val="00077540"/>
    <w:rPr>
      <w:rFonts w:ascii="Courier" w:hAnsi="Courier"/>
    </w:rPr>
  </w:style>
  <w:style w:type="paragraph" w:styleId="List">
    <w:name w:val="List"/>
    <w:basedOn w:val="Normal"/>
    <w:rsid w:val="00077540"/>
    <w:pPr>
      <w:widowControl w:val="0"/>
      <w:autoSpaceDE w:val="0"/>
      <w:autoSpaceDN w:val="0"/>
      <w:adjustRightInd w:val="0"/>
      <w:spacing w:line="240" w:lineRule="auto"/>
      <w:ind w:left="360" w:hanging="360"/>
    </w:pPr>
    <w:rPr>
      <w:rFonts w:ascii="Courier" w:hAnsi="Courier"/>
      <w:sz w:val="20"/>
      <w:szCs w:val="20"/>
    </w:rPr>
  </w:style>
  <w:style w:type="paragraph" w:styleId="List2">
    <w:name w:val="List 2"/>
    <w:basedOn w:val="Normal"/>
    <w:rsid w:val="00077540"/>
    <w:pPr>
      <w:widowControl w:val="0"/>
      <w:autoSpaceDE w:val="0"/>
      <w:autoSpaceDN w:val="0"/>
      <w:adjustRightInd w:val="0"/>
      <w:spacing w:line="240" w:lineRule="auto"/>
      <w:ind w:left="720" w:hanging="360"/>
    </w:pPr>
    <w:rPr>
      <w:rFonts w:ascii="Courier" w:hAnsi="Courier"/>
      <w:sz w:val="20"/>
      <w:szCs w:val="20"/>
    </w:rPr>
  </w:style>
  <w:style w:type="paragraph" w:styleId="List3">
    <w:name w:val="List 3"/>
    <w:basedOn w:val="Normal"/>
    <w:rsid w:val="00077540"/>
    <w:pPr>
      <w:widowControl w:val="0"/>
      <w:autoSpaceDE w:val="0"/>
      <w:autoSpaceDN w:val="0"/>
      <w:adjustRightInd w:val="0"/>
      <w:spacing w:line="240" w:lineRule="auto"/>
      <w:ind w:left="1080" w:hanging="360"/>
    </w:pPr>
    <w:rPr>
      <w:rFonts w:ascii="Courier" w:hAnsi="Courier"/>
      <w:sz w:val="20"/>
      <w:szCs w:val="20"/>
    </w:rPr>
  </w:style>
  <w:style w:type="paragraph" w:styleId="List4">
    <w:name w:val="List 4"/>
    <w:basedOn w:val="Normal"/>
    <w:rsid w:val="00077540"/>
    <w:pPr>
      <w:widowControl w:val="0"/>
      <w:autoSpaceDE w:val="0"/>
      <w:autoSpaceDN w:val="0"/>
      <w:adjustRightInd w:val="0"/>
      <w:spacing w:line="240" w:lineRule="auto"/>
      <w:ind w:left="1440" w:hanging="360"/>
    </w:pPr>
    <w:rPr>
      <w:rFonts w:ascii="Courier" w:hAnsi="Courier"/>
      <w:sz w:val="20"/>
      <w:szCs w:val="20"/>
    </w:rPr>
  </w:style>
  <w:style w:type="paragraph" w:styleId="List5">
    <w:name w:val="List 5"/>
    <w:basedOn w:val="Normal"/>
    <w:rsid w:val="00077540"/>
    <w:pPr>
      <w:widowControl w:val="0"/>
      <w:autoSpaceDE w:val="0"/>
      <w:autoSpaceDN w:val="0"/>
      <w:adjustRightInd w:val="0"/>
      <w:spacing w:line="240" w:lineRule="auto"/>
      <w:ind w:left="1800" w:hanging="360"/>
    </w:pPr>
    <w:rPr>
      <w:rFonts w:ascii="Courier" w:hAnsi="Courier"/>
      <w:sz w:val="20"/>
      <w:szCs w:val="20"/>
    </w:rPr>
  </w:style>
  <w:style w:type="paragraph" w:styleId="ListBullet">
    <w:name w:val="List Bullet"/>
    <w:basedOn w:val="Normal"/>
    <w:autoRedefine/>
    <w:rsid w:val="00077540"/>
    <w:pPr>
      <w:widowControl w:val="0"/>
      <w:numPr>
        <w:numId w:val="8"/>
      </w:numPr>
      <w:autoSpaceDE w:val="0"/>
      <w:autoSpaceDN w:val="0"/>
      <w:adjustRightInd w:val="0"/>
      <w:spacing w:line="240" w:lineRule="auto"/>
    </w:pPr>
    <w:rPr>
      <w:rFonts w:ascii="Courier" w:hAnsi="Courier"/>
      <w:sz w:val="20"/>
      <w:szCs w:val="20"/>
    </w:rPr>
  </w:style>
  <w:style w:type="paragraph" w:styleId="ListBullet2">
    <w:name w:val="List Bullet 2"/>
    <w:basedOn w:val="Normal"/>
    <w:autoRedefine/>
    <w:rsid w:val="00077540"/>
    <w:pPr>
      <w:widowControl w:val="0"/>
      <w:numPr>
        <w:numId w:val="9"/>
      </w:numPr>
      <w:autoSpaceDE w:val="0"/>
      <w:autoSpaceDN w:val="0"/>
      <w:adjustRightInd w:val="0"/>
      <w:spacing w:line="240" w:lineRule="auto"/>
    </w:pPr>
    <w:rPr>
      <w:rFonts w:ascii="Courier" w:hAnsi="Courier"/>
      <w:sz w:val="20"/>
      <w:szCs w:val="20"/>
    </w:rPr>
  </w:style>
  <w:style w:type="paragraph" w:styleId="ListBullet3">
    <w:name w:val="List Bullet 3"/>
    <w:basedOn w:val="Normal"/>
    <w:autoRedefine/>
    <w:rsid w:val="00077540"/>
    <w:pPr>
      <w:widowControl w:val="0"/>
      <w:numPr>
        <w:numId w:val="10"/>
      </w:numPr>
      <w:autoSpaceDE w:val="0"/>
      <w:autoSpaceDN w:val="0"/>
      <w:adjustRightInd w:val="0"/>
      <w:spacing w:line="240" w:lineRule="auto"/>
    </w:pPr>
    <w:rPr>
      <w:rFonts w:ascii="Courier" w:hAnsi="Courier"/>
      <w:sz w:val="20"/>
      <w:szCs w:val="20"/>
    </w:rPr>
  </w:style>
  <w:style w:type="paragraph" w:styleId="ListBullet4">
    <w:name w:val="List Bullet 4"/>
    <w:basedOn w:val="Normal"/>
    <w:autoRedefine/>
    <w:rsid w:val="00077540"/>
    <w:pPr>
      <w:widowControl w:val="0"/>
      <w:numPr>
        <w:numId w:val="11"/>
      </w:numPr>
      <w:autoSpaceDE w:val="0"/>
      <w:autoSpaceDN w:val="0"/>
      <w:adjustRightInd w:val="0"/>
      <w:spacing w:line="240" w:lineRule="auto"/>
    </w:pPr>
    <w:rPr>
      <w:rFonts w:ascii="Courier" w:hAnsi="Courier"/>
      <w:sz w:val="20"/>
      <w:szCs w:val="20"/>
    </w:rPr>
  </w:style>
  <w:style w:type="paragraph" w:styleId="ListBullet5">
    <w:name w:val="List Bullet 5"/>
    <w:basedOn w:val="Normal"/>
    <w:autoRedefine/>
    <w:rsid w:val="00077540"/>
    <w:pPr>
      <w:widowControl w:val="0"/>
      <w:numPr>
        <w:numId w:val="12"/>
      </w:numPr>
      <w:autoSpaceDE w:val="0"/>
      <w:autoSpaceDN w:val="0"/>
      <w:adjustRightInd w:val="0"/>
      <w:spacing w:line="240" w:lineRule="auto"/>
    </w:pPr>
    <w:rPr>
      <w:rFonts w:ascii="Courier" w:hAnsi="Courier"/>
      <w:sz w:val="20"/>
      <w:szCs w:val="20"/>
    </w:rPr>
  </w:style>
  <w:style w:type="paragraph" w:styleId="ListContinue">
    <w:name w:val="List Continue"/>
    <w:basedOn w:val="Normal"/>
    <w:rsid w:val="00077540"/>
    <w:pPr>
      <w:widowControl w:val="0"/>
      <w:autoSpaceDE w:val="0"/>
      <w:autoSpaceDN w:val="0"/>
      <w:adjustRightInd w:val="0"/>
      <w:spacing w:after="120" w:line="240" w:lineRule="auto"/>
      <w:ind w:left="360"/>
    </w:pPr>
    <w:rPr>
      <w:rFonts w:ascii="Courier" w:hAnsi="Courier"/>
      <w:sz w:val="20"/>
      <w:szCs w:val="20"/>
    </w:rPr>
  </w:style>
  <w:style w:type="paragraph" w:styleId="ListContinue2">
    <w:name w:val="List Continue 2"/>
    <w:basedOn w:val="Normal"/>
    <w:rsid w:val="00077540"/>
    <w:pPr>
      <w:widowControl w:val="0"/>
      <w:autoSpaceDE w:val="0"/>
      <w:autoSpaceDN w:val="0"/>
      <w:adjustRightInd w:val="0"/>
      <w:spacing w:after="120" w:line="240" w:lineRule="auto"/>
      <w:ind w:left="720"/>
    </w:pPr>
    <w:rPr>
      <w:rFonts w:ascii="Courier" w:hAnsi="Courier"/>
      <w:sz w:val="20"/>
      <w:szCs w:val="20"/>
    </w:rPr>
  </w:style>
  <w:style w:type="paragraph" w:styleId="ListContinue3">
    <w:name w:val="List Continue 3"/>
    <w:basedOn w:val="Normal"/>
    <w:rsid w:val="00077540"/>
    <w:pPr>
      <w:widowControl w:val="0"/>
      <w:autoSpaceDE w:val="0"/>
      <w:autoSpaceDN w:val="0"/>
      <w:adjustRightInd w:val="0"/>
      <w:spacing w:after="120" w:line="240" w:lineRule="auto"/>
      <w:ind w:left="1080"/>
    </w:pPr>
    <w:rPr>
      <w:rFonts w:ascii="Courier" w:hAnsi="Courier"/>
      <w:sz w:val="20"/>
      <w:szCs w:val="20"/>
    </w:rPr>
  </w:style>
  <w:style w:type="paragraph" w:styleId="ListNumber">
    <w:name w:val="List Number"/>
    <w:basedOn w:val="Normal"/>
    <w:rsid w:val="00077540"/>
    <w:pPr>
      <w:widowControl w:val="0"/>
      <w:tabs>
        <w:tab w:val="num" w:pos="360"/>
      </w:tabs>
      <w:autoSpaceDE w:val="0"/>
      <w:autoSpaceDN w:val="0"/>
      <w:adjustRightInd w:val="0"/>
      <w:spacing w:line="240" w:lineRule="auto"/>
      <w:ind w:left="360" w:hanging="360"/>
    </w:pPr>
    <w:rPr>
      <w:rFonts w:ascii="Courier" w:hAnsi="Courier"/>
      <w:sz w:val="20"/>
      <w:szCs w:val="20"/>
    </w:rPr>
  </w:style>
  <w:style w:type="paragraph" w:customStyle="1" w:styleId="DocID">
    <w:name w:val="Doc ID"/>
    <w:basedOn w:val="Normal"/>
    <w:rsid w:val="00077540"/>
    <w:pPr>
      <w:autoSpaceDE w:val="0"/>
      <w:autoSpaceDN w:val="0"/>
      <w:adjustRightInd w:val="0"/>
      <w:spacing w:line="240" w:lineRule="auto"/>
    </w:pPr>
    <w:rPr>
      <w:sz w:val="14"/>
      <w:szCs w:val="20"/>
    </w:rPr>
  </w:style>
  <w:style w:type="paragraph" w:customStyle="1" w:styleId="texta-b-c">
    <w:name w:val="text a-b-c"/>
    <w:basedOn w:val="Normal"/>
    <w:rsid w:val="00077540"/>
    <w:pPr>
      <w:ind w:left="720" w:hanging="360"/>
    </w:pPr>
  </w:style>
  <w:style w:type="character" w:customStyle="1" w:styleId="apple-style-span">
    <w:name w:val="apple-style-span"/>
    <w:basedOn w:val="DefaultParagraphFont"/>
    <w:rsid w:val="00C90D22"/>
  </w:style>
  <w:style w:type="paragraph" w:customStyle="1" w:styleId="1BulletList">
    <w:name w:val="1Bullet List"/>
    <w:rsid w:val="00C90D22"/>
    <w:pPr>
      <w:tabs>
        <w:tab w:val="left" w:pos="720"/>
      </w:tabs>
      <w:autoSpaceDE w:val="0"/>
      <w:autoSpaceDN w:val="0"/>
      <w:adjustRightInd w:val="0"/>
      <w:ind w:left="720" w:hanging="720"/>
    </w:pPr>
    <w:rPr>
      <w:sz w:val="20"/>
    </w:rPr>
  </w:style>
  <w:style w:type="paragraph" w:customStyle="1" w:styleId="bulletsi">
    <w:name w:val="bullets i"/>
    <w:aliases w:val="ii"/>
    <w:basedOn w:val="bullets-123"/>
    <w:qFormat/>
    <w:rsid w:val="00F7467F"/>
    <w:pPr>
      <w:tabs>
        <w:tab w:val="clear" w:pos="1530"/>
        <w:tab w:val="left" w:pos="1440"/>
      </w:tabs>
      <w:ind w:left="1800" w:hanging="450"/>
    </w:pPr>
  </w:style>
  <w:style w:type="character" w:customStyle="1" w:styleId="apple-converted-space">
    <w:name w:val="apple-converted-space"/>
    <w:basedOn w:val="DefaultParagraphFont"/>
    <w:rsid w:val="00AF7CF3"/>
  </w:style>
  <w:style w:type="character" w:customStyle="1" w:styleId="mixed-citation">
    <w:name w:val="mixed-citation"/>
    <w:basedOn w:val="DefaultParagraphFont"/>
    <w:rsid w:val="00AF7CF3"/>
  </w:style>
  <w:style w:type="character" w:customStyle="1" w:styleId="ref-title">
    <w:name w:val="ref-title"/>
    <w:basedOn w:val="DefaultParagraphFont"/>
    <w:rsid w:val="00AF7CF3"/>
  </w:style>
  <w:style w:type="character" w:customStyle="1" w:styleId="ref-journal">
    <w:name w:val="ref-journal"/>
    <w:basedOn w:val="DefaultParagraphFont"/>
    <w:rsid w:val="00AF7CF3"/>
  </w:style>
  <w:style w:type="paragraph" w:styleId="Revision">
    <w:name w:val="Revision"/>
    <w:hidden/>
    <w:semiHidden/>
    <w:rsid w:val="00D868E7"/>
  </w:style>
  <w:style w:type="character" w:styleId="PlaceholderText">
    <w:name w:val="Placeholder Text"/>
    <w:basedOn w:val="DefaultParagraphFont"/>
    <w:rsid w:val="00E10C0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6964523">
      <w:bodyDiv w:val="1"/>
      <w:marLeft w:val="0"/>
      <w:marRight w:val="0"/>
      <w:marTop w:val="0"/>
      <w:marBottom w:val="0"/>
      <w:divBdr>
        <w:top w:val="none" w:sz="0" w:space="0" w:color="auto"/>
        <w:left w:val="none" w:sz="0" w:space="0" w:color="auto"/>
        <w:bottom w:val="none" w:sz="0" w:space="0" w:color="auto"/>
        <w:right w:val="none" w:sz="0" w:space="0" w:color="auto"/>
      </w:divBdr>
    </w:div>
    <w:div w:id="327439988">
      <w:bodyDiv w:val="1"/>
      <w:marLeft w:val="0"/>
      <w:marRight w:val="0"/>
      <w:marTop w:val="0"/>
      <w:marBottom w:val="0"/>
      <w:divBdr>
        <w:top w:val="none" w:sz="0" w:space="0" w:color="auto"/>
        <w:left w:val="none" w:sz="0" w:space="0" w:color="auto"/>
        <w:bottom w:val="none" w:sz="0" w:space="0" w:color="auto"/>
        <w:right w:val="none" w:sz="0" w:space="0" w:color="auto"/>
      </w:divBdr>
    </w:div>
    <w:div w:id="371615251">
      <w:bodyDiv w:val="1"/>
      <w:marLeft w:val="0"/>
      <w:marRight w:val="0"/>
      <w:marTop w:val="0"/>
      <w:marBottom w:val="0"/>
      <w:divBdr>
        <w:top w:val="none" w:sz="0" w:space="0" w:color="auto"/>
        <w:left w:val="none" w:sz="0" w:space="0" w:color="auto"/>
        <w:bottom w:val="none" w:sz="0" w:space="0" w:color="auto"/>
        <w:right w:val="none" w:sz="0" w:space="0" w:color="auto"/>
      </w:divBdr>
      <w:divsChild>
        <w:div w:id="1307588860">
          <w:marLeft w:val="0"/>
          <w:marRight w:val="0"/>
          <w:marTop w:val="0"/>
          <w:marBottom w:val="0"/>
          <w:divBdr>
            <w:top w:val="none" w:sz="0" w:space="0" w:color="auto"/>
            <w:left w:val="none" w:sz="0" w:space="0" w:color="auto"/>
            <w:bottom w:val="none" w:sz="0" w:space="0" w:color="auto"/>
            <w:right w:val="none" w:sz="0" w:space="0" w:color="auto"/>
          </w:divBdr>
          <w:divsChild>
            <w:div w:id="2030177282">
              <w:marLeft w:val="0"/>
              <w:marRight w:val="0"/>
              <w:marTop w:val="0"/>
              <w:marBottom w:val="0"/>
              <w:divBdr>
                <w:top w:val="none" w:sz="0" w:space="0" w:color="auto"/>
                <w:left w:val="none" w:sz="0" w:space="0" w:color="auto"/>
                <w:bottom w:val="none" w:sz="0" w:space="0" w:color="auto"/>
                <w:right w:val="none" w:sz="0" w:space="0" w:color="auto"/>
              </w:divBdr>
              <w:divsChild>
                <w:div w:id="919873692">
                  <w:marLeft w:val="0"/>
                  <w:marRight w:val="0"/>
                  <w:marTop w:val="0"/>
                  <w:marBottom w:val="0"/>
                  <w:divBdr>
                    <w:top w:val="none" w:sz="0" w:space="0" w:color="auto"/>
                    <w:left w:val="none" w:sz="0" w:space="0" w:color="auto"/>
                    <w:bottom w:val="none" w:sz="0" w:space="0" w:color="auto"/>
                    <w:right w:val="none" w:sz="0" w:space="0" w:color="auto"/>
                  </w:divBdr>
                  <w:divsChild>
                    <w:div w:id="313797643">
                      <w:marLeft w:val="0"/>
                      <w:marRight w:val="0"/>
                      <w:marTop w:val="0"/>
                      <w:marBottom w:val="0"/>
                      <w:divBdr>
                        <w:top w:val="none" w:sz="0" w:space="0" w:color="auto"/>
                        <w:left w:val="none" w:sz="0" w:space="0" w:color="auto"/>
                        <w:bottom w:val="none" w:sz="0" w:space="0" w:color="auto"/>
                        <w:right w:val="none" w:sz="0" w:space="0" w:color="auto"/>
                      </w:divBdr>
                      <w:divsChild>
                        <w:div w:id="2085757653">
                          <w:marLeft w:val="0"/>
                          <w:marRight w:val="0"/>
                          <w:marTop w:val="0"/>
                          <w:marBottom w:val="0"/>
                          <w:divBdr>
                            <w:top w:val="none" w:sz="0" w:space="0" w:color="auto"/>
                            <w:left w:val="none" w:sz="0" w:space="0" w:color="auto"/>
                            <w:bottom w:val="none" w:sz="0" w:space="0" w:color="auto"/>
                            <w:right w:val="none" w:sz="0" w:space="0" w:color="auto"/>
                          </w:divBdr>
                          <w:divsChild>
                            <w:div w:id="1928926477">
                              <w:marLeft w:val="0"/>
                              <w:marRight w:val="0"/>
                              <w:marTop w:val="0"/>
                              <w:marBottom w:val="0"/>
                              <w:divBdr>
                                <w:top w:val="none" w:sz="0" w:space="0" w:color="auto"/>
                                <w:left w:val="none" w:sz="0" w:space="0" w:color="auto"/>
                                <w:bottom w:val="none" w:sz="0" w:space="0" w:color="auto"/>
                                <w:right w:val="none" w:sz="0" w:space="0" w:color="auto"/>
                              </w:divBdr>
                              <w:divsChild>
                                <w:div w:id="234973039">
                                  <w:marLeft w:val="0"/>
                                  <w:marRight w:val="0"/>
                                  <w:marTop w:val="0"/>
                                  <w:marBottom w:val="0"/>
                                  <w:divBdr>
                                    <w:top w:val="none" w:sz="0" w:space="0" w:color="auto"/>
                                    <w:left w:val="none" w:sz="0" w:space="0" w:color="auto"/>
                                    <w:bottom w:val="none" w:sz="0" w:space="0" w:color="auto"/>
                                    <w:right w:val="none" w:sz="0" w:space="0" w:color="auto"/>
                                  </w:divBdr>
                                  <w:divsChild>
                                    <w:div w:id="316038425">
                                      <w:marLeft w:val="0"/>
                                      <w:marRight w:val="0"/>
                                      <w:marTop w:val="0"/>
                                      <w:marBottom w:val="0"/>
                                      <w:divBdr>
                                        <w:top w:val="none" w:sz="0" w:space="0" w:color="auto"/>
                                        <w:left w:val="none" w:sz="0" w:space="0" w:color="auto"/>
                                        <w:bottom w:val="none" w:sz="0" w:space="0" w:color="auto"/>
                                        <w:right w:val="none" w:sz="0" w:space="0" w:color="auto"/>
                                      </w:divBdr>
                                      <w:divsChild>
                                        <w:div w:id="1466006972">
                                          <w:marLeft w:val="0"/>
                                          <w:marRight w:val="0"/>
                                          <w:marTop w:val="0"/>
                                          <w:marBottom w:val="0"/>
                                          <w:divBdr>
                                            <w:top w:val="none" w:sz="0" w:space="0" w:color="auto"/>
                                            <w:left w:val="none" w:sz="0" w:space="0" w:color="auto"/>
                                            <w:bottom w:val="none" w:sz="0" w:space="0" w:color="auto"/>
                                            <w:right w:val="none" w:sz="0" w:space="0" w:color="auto"/>
                                          </w:divBdr>
                                          <w:divsChild>
                                            <w:div w:id="1722826275">
                                              <w:marLeft w:val="0"/>
                                              <w:marRight w:val="0"/>
                                              <w:marTop w:val="0"/>
                                              <w:marBottom w:val="0"/>
                                              <w:divBdr>
                                                <w:top w:val="none" w:sz="0" w:space="0" w:color="auto"/>
                                                <w:left w:val="none" w:sz="0" w:space="0" w:color="auto"/>
                                                <w:bottom w:val="none" w:sz="0" w:space="0" w:color="auto"/>
                                                <w:right w:val="none" w:sz="0" w:space="0" w:color="auto"/>
                                              </w:divBdr>
                                              <w:divsChild>
                                                <w:div w:id="685861076">
                                                  <w:marLeft w:val="0"/>
                                                  <w:marRight w:val="0"/>
                                                  <w:marTop w:val="0"/>
                                                  <w:marBottom w:val="0"/>
                                                  <w:divBdr>
                                                    <w:top w:val="none" w:sz="0" w:space="0" w:color="auto"/>
                                                    <w:left w:val="none" w:sz="0" w:space="0" w:color="auto"/>
                                                    <w:bottom w:val="none" w:sz="0" w:space="0" w:color="auto"/>
                                                    <w:right w:val="none" w:sz="0" w:space="0" w:color="auto"/>
                                                  </w:divBdr>
                                                  <w:divsChild>
                                                    <w:div w:id="69195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8211467">
                                      <w:marLeft w:val="0"/>
                                      <w:marRight w:val="0"/>
                                      <w:marTop w:val="0"/>
                                      <w:marBottom w:val="0"/>
                                      <w:divBdr>
                                        <w:top w:val="none" w:sz="0" w:space="0" w:color="auto"/>
                                        <w:left w:val="none" w:sz="0" w:space="0" w:color="auto"/>
                                        <w:bottom w:val="none" w:sz="0" w:space="0" w:color="auto"/>
                                        <w:right w:val="none" w:sz="0" w:space="0" w:color="auto"/>
                                      </w:divBdr>
                                      <w:divsChild>
                                        <w:div w:id="537009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02067701">
      <w:bodyDiv w:val="1"/>
      <w:marLeft w:val="0"/>
      <w:marRight w:val="0"/>
      <w:marTop w:val="0"/>
      <w:marBottom w:val="0"/>
      <w:divBdr>
        <w:top w:val="none" w:sz="0" w:space="0" w:color="auto"/>
        <w:left w:val="none" w:sz="0" w:space="0" w:color="auto"/>
        <w:bottom w:val="none" w:sz="0" w:space="0" w:color="auto"/>
        <w:right w:val="none" w:sz="0" w:space="0" w:color="auto"/>
      </w:divBdr>
    </w:div>
    <w:div w:id="509180614">
      <w:bodyDiv w:val="1"/>
      <w:marLeft w:val="0"/>
      <w:marRight w:val="0"/>
      <w:marTop w:val="0"/>
      <w:marBottom w:val="0"/>
      <w:divBdr>
        <w:top w:val="none" w:sz="0" w:space="0" w:color="auto"/>
        <w:left w:val="none" w:sz="0" w:space="0" w:color="auto"/>
        <w:bottom w:val="none" w:sz="0" w:space="0" w:color="auto"/>
        <w:right w:val="none" w:sz="0" w:space="0" w:color="auto"/>
      </w:divBdr>
    </w:div>
    <w:div w:id="659578911">
      <w:bodyDiv w:val="1"/>
      <w:marLeft w:val="0"/>
      <w:marRight w:val="0"/>
      <w:marTop w:val="0"/>
      <w:marBottom w:val="0"/>
      <w:divBdr>
        <w:top w:val="none" w:sz="0" w:space="0" w:color="auto"/>
        <w:left w:val="none" w:sz="0" w:space="0" w:color="auto"/>
        <w:bottom w:val="none" w:sz="0" w:space="0" w:color="auto"/>
        <w:right w:val="none" w:sz="0" w:space="0" w:color="auto"/>
      </w:divBdr>
    </w:div>
    <w:div w:id="885019857">
      <w:bodyDiv w:val="1"/>
      <w:marLeft w:val="0"/>
      <w:marRight w:val="0"/>
      <w:marTop w:val="0"/>
      <w:marBottom w:val="0"/>
      <w:divBdr>
        <w:top w:val="none" w:sz="0" w:space="0" w:color="auto"/>
        <w:left w:val="none" w:sz="0" w:space="0" w:color="auto"/>
        <w:bottom w:val="none" w:sz="0" w:space="0" w:color="auto"/>
        <w:right w:val="none" w:sz="0" w:space="0" w:color="auto"/>
      </w:divBdr>
    </w:div>
    <w:div w:id="903492180">
      <w:bodyDiv w:val="1"/>
      <w:marLeft w:val="0"/>
      <w:marRight w:val="0"/>
      <w:marTop w:val="0"/>
      <w:marBottom w:val="0"/>
      <w:divBdr>
        <w:top w:val="none" w:sz="0" w:space="0" w:color="auto"/>
        <w:left w:val="none" w:sz="0" w:space="0" w:color="auto"/>
        <w:bottom w:val="none" w:sz="0" w:space="0" w:color="auto"/>
        <w:right w:val="none" w:sz="0" w:space="0" w:color="auto"/>
      </w:divBdr>
    </w:div>
    <w:div w:id="1209875646">
      <w:bodyDiv w:val="1"/>
      <w:marLeft w:val="0"/>
      <w:marRight w:val="0"/>
      <w:marTop w:val="0"/>
      <w:marBottom w:val="0"/>
      <w:divBdr>
        <w:top w:val="none" w:sz="0" w:space="0" w:color="auto"/>
        <w:left w:val="none" w:sz="0" w:space="0" w:color="auto"/>
        <w:bottom w:val="none" w:sz="0" w:space="0" w:color="auto"/>
        <w:right w:val="none" w:sz="0" w:space="0" w:color="auto"/>
      </w:divBdr>
      <w:divsChild>
        <w:div w:id="1472938951">
          <w:marLeft w:val="0"/>
          <w:marRight w:val="0"/>
          <w:marTop w:val="0"/>
          <w:marBottom w:val="0"/>
          <w:divBdr>
            <w:top w:val="none" w:sz="0" w:space="0" w:color="auto"/>
            <w:left w:val="none" w:sz="0" w:space="0" w:color="auto"/>
            <w:bottom w:val="none" w:sz="0" w:space="0" w:color="auto"/>
            <w:right w:val="none" w:sz="0" w:space="0" w:color="auto"/>
          </w:divBdr>
          <w:divsChild>
            <w:div w:id="1518033948">
              <w:marLeft w:val="0"/>
              <w:marRight w:val="0"/>
              <w:marTop w:val="0"/>
              <w:marBottom w:val="0"/>
              <w:divBdr>
                <w:top w:val="none" w:sz="0" w:space="0" w:color="auto"/>
                <w:left w:val="none" w:sz="0" w:space="0" w:color="auto"/>
                <w:bottom w:val="none" w:sz="0" w:space="0" w:color="auto"/>
                <w:right w:val="none" w:sz="0" w:space="0" w:color="auto"/>
              </w:divBdr>
              <w:divsChild>
                <w:div w:id="1977417">
                  <w:marLeft w:val="0"/>
                  <w:marRight w:val="0"/>
                  <w:marTop w:val="0"/>
                  <w:marBottom w:val="0"/>
                  <w:divBdr>
                    <w:top w:val="none" w:sz="0" w:space="0" w:color="auto"/>
                    <w:left w:val="none" w:sz="0" w:space="0" w:color="auto"/>
                    <w:bottom w:val="none" w:sz="0" w:space="0" w:color="auto"/>
                    <w:right w:val="none" w:sz="0" w:space="0" w:color="auto"/>
                  </w:divBdr>
                  <w:divsChild>
                    <w:div w:id="1480878961">
                      <w:marLeft w:val="0"/>
                      <w:marRight w:val="0"/>
                      <w:marTop w:val="0"/>
                      <w:marBottom w:val="0"/>
                      <w:divBdr>
                        <w:top w:val="none" w:sz="0" w:space="0" w:color="auto"/>
                        <w:left w:val="none" w:sz="0" w:space="0" w:color="auto"/>
                        <w:bottom w:val="none" w:sz="0" w:space="0" w:color="auto"/>
                        <w:right w:val="none" w:sz="0" w:space="0" w:color="auto"/>
                      </w:divBdr>
                      <w:divsChild>
                        <w:div w:id="586497897">
                          <w:marLeft w:val="0"/>
                          <w:marRight w:val="0"/>
                          <w:marTop w:val="0"/>
                          <w:marBottom w:val="0"/>
                          <w:divBdr>
                            <w:top w:val="none" w:sz="0" w:space="0" w:color="auto"/>
                            <w:left w:val="none" w:sz="0" w:space="0" w:color="auto"/>
                            <w:bottom w:val="none" w:sz="0" w:space="0" w:color="auto"/>
                            <w:right w:val="none" w:sz="0" w:space="0" w:color="auto"/>
                          </w:divBdr>
                          <w:divsChild>
                            <w:div w:id="394741307">
                              <w:marLeft w:val="0"/>
                              <w:marRight w:val="0"/>
                              <w:marTop w:val="0"/>
                              <w:marBottom w:val="0"/>
                              <w:divBdr>
                                <w:top w:val="none" w:sz="0" w:space="0" w:color="auto"/>
                                <w:left w:val="none" w:sz="0" w:space="0" w:color="auto"/>
                                <w:bottom w:val="none" w:sz="0" w:space="0" w:color="auto"/>
                                <w:right w:val="none" w:sz="0" w:space="0" w:color="auto"/>
                              </w:divBdr>
                              <w:divsChild>
                                <w:div w:id="276377919">
                                  <w:marLeft w:val="0"/>
                                  <w:marRight w:val="0"/>
                                  <w:marTop w:val="0"/>
                                  <w:marBottom w:val="0"/>
                                  <w:divBdr>
                                    <w:top w:val="none" w:sz="0" w:space="0" w:color="auto"/>
                                    <w:left w:val="none" w:sz="0" w:space="0" w:color="auto"/>
                                    <w:bottom w:val="none" w:sz="0" w:space="0" w:color="auto"/>
                                    <w:right w:val="none" w:sz="0" w:space="0" w:color="auto"/>
                                  </w:divBdr>
                                  <w:divsChild>
                                    <w:div w:id="147328920">
                                      <w:marLeft w:val="0"/>
                                      <w:marRight w:val="0"/>
                                      <w:marTop w:val="0"/>
                                      <w:marBottom w:val="0"/>
                                      <w:divBdr>
                                        <w:top w:val="none" w:sz="0" w:space="0" w:color="auto"/>
                                        <w:left w:val="none" w:sz="0" w:space="0" w:color="auto"/>
                                        <w:bottom w:val="none" w:sz="0" w:space="0" w:color="auto"/>
                                        <w:right w:val="none" w:sz="0" w:space="0" w:color="auto"/>
                                      </w:divBdr>
                                      <w:divsChild>
                                        <w:div w:id="1619221470">
                                          <w:marLeft w:val="0"/>
                                          <w:marRight w:val="0"/>
                                          <w:marTop w:val="0"/>
                                          <w:marBottom w:val="0"/>
                                          <w:divBdr>
                                            <w:top w:val="none" w:sz="0" w:space="0" w:color="auto"/>
                                            <w:left w:val="none" w:sz="0" w:space="0" w:color="auto"/>
                                            <w:bottom w:val="none" w:sz="0" w:space="0" w:color="auto"/>
                                            <w:right w:val="none" w:sz="0" w:space="0" w:color="auto"/>
                                          </w:divBdr>
                                          <w:divsChild>
                                            <w:div w:id="846286082">
                                              <w:marLeft w:val="0"/>
                                              <w:marRight w:val="0"/>
                                              <w:marTop w:val="0"/>
                                              <w:marBottom w:val="0"/>
                                              <w:divBdr>
                                                <w:top w:val="none" w:sz="0" w:space="0" w:color="auto"/>
                                                <w:left w:val="none" w:sz="0" w:space="0" w:color="auto"/>
                                                <w:bottom w:val="none" w:sz="0" w:space="0" w:color="auto"/>
                                                <w:right w:val="none" w:sz="0" w:space="0" w:color="auto"/>
                                              </w:divBdr>
                                              <w:divsChild>
                                                <w:div w:id="526720496">
                                                  <w:marLeft w:val="0"/>
                                                  <w:marRight w:val="0"/>
                                                  <w:marTop w:val="0"/>
                                                  <w:marBottom w:val="0"/>
                                                  <w:divBdr>
                                                    <w:top w:val="none" w:sz="0" w:space="0" w:color="auto"/>
                                                    <w:left w:val="none" w:sz="0" w:space="0" w:color="auto"/>
                                                    <w:bottom w:val="none" w:sz="0" w:space="0" w:color="auto"/>
                                                    <w:right w:val="none" w:sz="0" w:space="0" w:color="auto"/>
                                                  </w:divBdr>
                                                  <w:divsChild>
                                                    <w:div w:id="1755929753">
                                                      <w:marLeft w:val="0"/>
                                                      <w:marRight w:val="0"/>
                                                      <w:marTop w:val="0"/>
                                                      <w:marBottom w:val="0"/>
                                                      <w:divBdr>
                                                        <w:top w:val="none" w:sz="0" w:space="0" w:color="auto"/>
                                                        <w:left w:val="none" w:sz="0" w:space="0" w:color="auto"/>
                                                        <w:bottom w:val="none" w:sz="0" w:space="0" w:color="auto"/>
                                                        <w:right w:val="none" w:sz="0" w:space="0" w:color="auto"/>
                                                      </w:divBdr>
                                                      <w:divsChild>
                                                        <w:div w:id="837187125">
                                                          <w:marLeft w:val="0"/>
                                                          <w:marRight w:val="0"/>
                                                          <w:marTop w:val="0"/>
                                                          <w:marBottom w:val="0"/>
                                                          <w:divBdr>
                                                            <w:top w:val="none" w:sz="0" w:space="0" w:color="auto"/>
                                                            <w:left w:val="none" w:sz="0" w:space="0" w:color="auto"/>
                                                            <w:bottom w:val="none" w:sz="0" w:space="0" w:color="auto"/>
                                                            <w:right w:val="none" w:sz="0" w:space="0" w:color="auto"/>
                                                          </w:divBdr>
                                                          <w:divsChild>
                                                            <w:div w:id="942229775">
                                                              <w:marLeft w:val="0"/>
                                                              <w:marRight w:val="0"/>
                                                              <w:marTop w:val="0"/>
                                                              <w:marBottom w:val="0"/>
                                                              <w:divBdr>
                                                                <w:top w:val="none" w:sz="0" w:space="0" w:color="auto"/>
                                                                <w:left w:val="none" w:sz="0" w:space="0" w:color="auto"/>
                                                                <w:bottom w:val="none" w:sz="0" w:space="0" w:color="auto"/>
                                                                <w:right w:val="none" w:sz="0" w:space="0" w:color="auto"/>
                                                              </w:divBdr>
                                                              <w:divsChild>
                                                                <w:div w:id="1508717467">
                                                                  <w:marLeft w:val="0"/>
                                                                  <w:marRight w:val="0"/>
                                                                  <w:marTop w:val="0"/>
                                                                  <w:marBottom w:val="0"/>
                                                                  <w:divBdr>
                                                                    <w:top w:val="none" w:sz="0" w:space="0" w:color="auto"/>
                                                                    <w:left w:val="none" w:sz="0" w:space="0" w:color="auto"/>
                                                                    <w:bottom w:val="none" w:sz="0" w:space="0" w:color="auto"/>
                                                                    <w:right w:val="none" w:sz="0" w:space="0" w:color="auto"/>
                                                                  </w:divBdr>
                                                                  <w:divsChild>
                                                                    <w:div w:id="98532914">
                                                                      <w:marLeft w:val="0"/>
                                                                      <w:marRight w:val="0"/>
                                                                      <w:marTop w:val="0"/>
                                                                      <w:marBottom w:val="0"/>
                                                                      <w:divBdr>
                                                                        <w:top w:val="none" w:sz="0" w:space="0" w:color="auto"/>
                                                                        <w:left w:val="none" w:sz="0" w:space="0" w:color="auto"/>
                                                                        <w:bottom w:val="none" w:sz="0" w:space="0" w:color="auto"/>
                                                                        <w:right w:val="none" w:sz="0" w:space="0" w:color="auto"/>
                                                                      </w:divBdr>
                                                                      <w:divsChild>
                                                                        <w:div w:id="1004895138">
                                                                          <w:marLeft w:val="0"/>
                                                                          <w:marRight w:val="0"/>
                                                                          <w:marTop w:val="0"/>
                                                                          <w:marBottom w:val="0"/>
                                                                          <w:divBdr>
                                                                            <w:top w:val="none" w:sz="0" w:space="0" w:color="auto"/>
                                                                            <w:left w:val="none" w:sz="0" w:space="0" w:color="auto"/>
                                                                            <w:bottom w:val="none" w:sz="0" w:space="0" w:color="auto"/>
                                                                            <w:right w:val="none" w:sz="0" w:space="0" w:color="auto"/>
                                                                          </w:divBdr>
                                                                          <w:divsChild>
                                                                            <w:div w:id="355926555">
                                                                              <w:marLeft w:val="0"/>
                                                                              <w:marRight w:val="0"/>
                                                                              <w:marTop w:val="0"/>
                                                                              <w:marBottom w:val="0"/>
                                                                              <w:divBdr>
                                                                                <w:top w:val="none" w:sz="0" w:space="0" w:color="auto"/>
                                                                                <w:left w:val="none" w:sz="0" w:space="0" w:color="auto"/>
                                                                                <w:bottom w:val="none" w:sz="0" w:space="0" w:color="auto"/>
                                                                                <w:right w:val="none" w:sz="0" w:space="0" w:color="auto"/>
                                                                              </w:divBdr>
                                                                              <w:divsChild>
                                                                                <w:div w:id="1090006073">
                                                                                  <w:marLeft w:val="0"/>
                                                                                  <w:marRight w:val="0"/>
                                                                                  <w:marTop w:val="0"/>
                                                                                  <w:marBottom w:val="0"/>
                                                                                  <w:divBdr>
                                                                                    <w:top w:val="none" w:sz="0" w:space="0" w:color="auto"/>
                                                                                    <w:left w:val="none" w:sz="0" w:space="0" w:color="auto"/>
                                                                                    <w:bottom w:val="none" w:sz="0" w:space="0" w:color="auto"/>
                                                                                    <w:right w:val="none" w:sz="0" w:space="0" w:color="auto"/>
                                                                                  </w:divBdr>
                                                                                  <w:divsChild>
                                                                                    <w:div w:id="896478989">
                                                                                      <w:marLeft w:val="0"/>
                                                                                      <w:marRight w:val="0"/>
                                                                                      <w:marTop w:val="0"/>
                                                                                      <w:marBottom w:val="0"/>
                                                                                      <w:divBdr>
                                                                                        <w:top w:val="none" w:sz="0" w:space="0" w:color="auto"/>
                                                                                        <w:left w:val="none" w:sz="0" w:space="0" w:color="auto"/>
                                                                                        <w:bottom w:val="none" w:sz="0" w:space="0" w:color="auto"/>
                                                                                        <w:right w:val="none" w:sz="0" w:space="0" w:color="auto"/>
                                                                                      </w:divBdr>
                                                                                      <w:divsChild>
                                                                                        <w:div w:id="2062705962">
                                                                                          <w:marLeft w:val="0"/>
                                                                                          <w:marRight w:val="0"/>
                                                                                          <w:marTop w:val="0"/>
                                                                                          <w:marBottom w:val="0"/>
                                                                                          <w:divBdr>
                                                                                            <w:top w:val="none" w:sz="0" w:space="0" w:color="auto"/>
                                                                                            <w:left w:val="none" w:sz="0" w:space="0" w:color="auto"/>
                                                                                            <w:bottom w:val="none" w:sz="0" w:space="0" w:color="auto"/>
                                                                                            <w:right w:val="none" w:sz="0" w:space="0" w:color="auto"/>
                                                                                          </w:divBdr>
                                                                                          <w:divsChild>
                                                                                            <w:div w:id="282536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91371689">
      <w:bodyDiv w:val="1"/>
      <w:marLeft w:val="0"/>
      <w:marRight w:val="0"/>
      <w:marTop w:val="0"/>
      <w:marBottom w:val="0"/>
      <w:divBdr>
        <w:top w:val="none" w:sz="0" w:space="0" w:color="auto"/>
        <w:left w:val="none" w:sz="0" w:space="0" w:color="auto"/>
        <w:bottom w:val="none" w:sz="0" w:space="0" w:color="auto"/>
        <w:right w:val="none" w:sz="0" w:space="0" w:color="auto"/>
      </w:divBdr>
    </w:div>
    <w:div w:id="1932623697">
      <w:bodyDiv w:val="1"/>
      <w:marLeft w:val="0"/>
      <w:marRight w:val="0"/>
      <w:marTop w:val="0"/>
      <w:marBottom w:val="0"/>
      <w:divBdr>
        <w:top w:val="none" w:sz="0" w:space="0" w:color="auto"/>
        <w:left w:val="none" w:sz="0" w:space="0" w:color="auto"/>
        <w:bottom w:val="none" w:sz="0" w:space="0" w:color="auto"/>
        <w:right w:val="none" w:sz="0" w:space="0" w:color="auto"/>
      </w:divBdr>
    </w:div>
    <w:div w:id="2143308570">
      <w:bodyDiv w:val="1"/>
      <w:marLeft w:val="0"/>
      <w:marRight w:val="0"/>
      <w:marTop w:val="0"/>
      <w:marBottom w:val="0"/>
      <w:divBdr>
        <w:top w:val="none" w:sz="0" w:space="0" w:color="auto"/>
        <w:left w:val="none" w:sz="0" w:space="0" w:color="auto"/>
        <w:bottom w:val="none" w:sz="0" w:space="0" w:color="auto"/>
        <w:right w:val="none" w:sz="0" w:space="0" w:color="auto"/>
      </w:divBdr>
      <w:divsChild>
        <w:div w:id="201988719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header" Target="header2.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g"/><Relationship Id="rId10" Type="http://schemas.openxmlformats.org/officeDocument/2006/relationships/hyperlink" Target="http://changelabsolutions.org/publications/model-TRL-Ordinance"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CHICAGO.XSL" StyleName="Chicago Fifteenth Edition"/>
</file>

<file path=customXml/item2.xml><?xml version="1.0" encoding="utf-8"?>
<b:Sources xmlns:b="http://schemas.openxmlformats.org/officeDocument/2006/bibliography" xmlns="http://schemas.openxmlformats.org/officeDocument/2006/bibliography" SelectedStyle="\CHICAGO.XSL" StyleName="Chicago Fifteenth Edition"/>
</file>

<file path=customXml/itemProps1.xml><?xml version="1.0" encoding="utf-8"?>
<ds:datastoreItem xmlns:ds="http://schemas.openxmlformats.org/officeDocument/2006/customXml" ds:itemID="{DDB4FE04-0F3E-154C-9667-9E8BC4FA74A1}">
  <ds:schemaRefs>
    <ds:schemaRef ds:uri="http://schemas.openxmlformats.org/officeDocument/2006/bibliography"/>
  </ds:schemaRefs>
</ds:datastoreItem>
</file>

<file path=customXml/itemProps2.xml><?xml version="1.0" encoding="utf-8"?>
<ds:datastoreItem xmlns:ds="http://schemas.openxmlformats.org/officeDocument/2006/customXml" ds:itemID="{1BCA6BBE-2A71-DA4D-96B8-F998725CC9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2</Pages>
  <Words>17928</Words>
  <Characters>102194</Characters>
  <Application>Microsoft Macintosh Word</Application>
  <DocSecurity>0</DocSecurity>
  <Lines>851</Lines>
  <Paragraphs>239</Paragraphs>
  <ScaleCrop>false</ScaleCrop>
  <HeadingPairs>
    <vt:vector size="2" baseType="variant">
      <vt:variant>
        <vt:lpstr>Title</vt:lpstr>
      </vt:variant>
      <vt:variant>
        <vt:i4>1</vt:i4>
      </vt:variant>
    </vt:vector>
  </HeadingPairs>
  <TitlesOfParts>
    <vt:vector size="1" baseType="lpstr">
      <vt:lpstr>Model Healthy Beverage Vending Agreement</vt:lpstr>
    </vt:vector>
  </TitlesOfParts>
  <Company>sk design</Company>
  <LinksUpToDate>false</LinksUpToDate>
  <CharactersWithSpaces>119883</CharactersWithSpaces>
  <SharedDoc>false</SharedDoc>
  <HLinks>
    <vt:vector size="252" baseType="variant">
      <vt:variant>
        <vt:i4>5177373</vt:i4>
      </vt:variant>
      <vt:variant>
        <vt:i4>0</vt:i4>
      </vt:variant>
      <vt:variant>
        <vt:i4>0</vt:i4>
      </vt:variant>
      <vt:variant>
        <vt:i4>5</vt:i4>
      </vt:variant>
      <vt:variant>
        <vt:lpwstr>http://www.nplan.org</vt:lpwstr>
      </vt:variant>
      <vt:variant>
        <vt:lpwstr/>
      </vt:variant>
      <vt:variant>
        <vt:i4>786482</vt:i4>
      </vt:variant>
      <vt:variant>
        <vt:i4>111</vt:i4>
      </vt:variant>
      <vt:variant>
        <vt:i4>0</vt:i4>
      </vt:variant>
      <vt:variant>
        <vt:i4>5</vt:i4>
      </vt:variant>
      <vt:variant>
        <vt:lpwstr>https://a.next.westlaw.com/Link/Document/FullText?findType=Y&amp;serNum=2003444559&amp;pubNum=780&amp;originationContext=document&amp;transitionType=DocumentItem&amp;contextData=(sc.Search)</vt:lpwstr>
      </vt:variant>
      <vt:variant>
        <vt:lpwstr/>
      </vt:variant>
      <vt:variant>
        <vt:i4>5308474</vt:i4>
      </vt:variant>
      <vt:variant>
        <vt:i4>108</vt:i4>
      </vt:variant>
      <vt:variant>
        <vt:i4>0</vt:i4>
      </vt:variant>
      <vt:variant>
        <vt:i4>5</vt:i4>
      </vt:variant>
      <vt:variant>
        <vt:lpwstr>http://civilrightsproject.ucla.edu/research/k-12-education/integration-and-diversity/integrating-suburban-schools-how-to-benefit-from-growing-diversity-and-avoid-segregation</vt:lpwstr>
      </vt:variant>
      <vt:variant>
        <vt:lpwstr/>
      </vt:variant>
      <vt:variant>
        <vt:i4>6029348</vt:i4>
      </vt:variant>
      <vt:variant>
        <vt:i4>105</vt:i4>
      </vt:variant>
      <vt:variant>
        <vt:i4>0</vt:i4>
      </vt:variant>
      <vt:variant>
        <vt:i4>5</vt:i4>
      </vt:variant>
      <vt:variant>
        <vt:lpwstr>http://www.nsba.org/EducationExcellenceForAll</vt:lpwstr>
      </vt:variant>
      <vt:variant>
        <vt:lpwstr/>
      </vt:variant>
      <vt:variant>
        <vt:i4>4653130</vt:i4>
      </vt:variant>
      <vt:variant>
        <vt:i4>102</vt:i4>
      </vt:variant>
      <vt:variant>
        <vt:i4>0</vt:i4>
      </vt:variant>
      <vt:variant>
        <vt:i4>5</vt:i4>
      </vt:variant>
      <vt:variant>
        <vt:lpwstr>http://journals.lww.com/smajournalonline/Fulltext/2009/06000/Stair_Design_in_the_United_States_and_Obesity__The.16.aspx</vt:lpwstr>
      </vt:variant>
      <vt:variant>
        <vt:lpwstr/>
      </vt:variant>
      <vt:variant>
        <vt:i4>5767205</vt:i4>
      </vt:variant>
      <vt:variant>
        <vt:i4>99</vt:i4>
      </vt:variant>
      <vt:variant>
        <vt:i4>0</vt:i4>
      </vt:variant>
      <vt:variant>
        <vt:i4>5</vt:i4>
      </vt:variant>
      <vt:variant>
        <vt:lpwstr>http://www.smartgrowthamerica.org/policy-work/smart-growth-at-the-state-and-local-level/education/reduce-or-eliminate-acreage-standards-for-k-12-schools/</vt:lpwstr>
      </vt:variant>
      <vt:variant>
        <vt:lpwstr/>
      </vt:variant>
      <vt:variant>
        <vt:i4>2424898</vt:i4>
      </vt:variant>
      <vt:variant>
        <vt:i4>96</vt:i4>
      </vt:variant>
      <vt:variant>
        <vt:i4>0</vt:i4>
      </vt:variant>
      <vt:variant>
        <vt:i4>5</vt:i4>
      </vt:variant>
      <vt:variant>
        <vt:lpwstr>http://www.realtor.org/wps/wcm/connect/fa575e004767ca1ba914abaa3b85ca9a/PET_all.pdf?MOD=AJPERES&amp;CACHEID=fa575e004767ca1ba914abaa3b85ca9a</vt:lpwstr>
      </vt:variant>
      <vt:variant>
        <vt:lpwstr/>
      </vt:variant>
      <vt:variant>
        <vt:i4>6226022</vt:i4>
      </vt:variant>
      <vt:variant>
        <vt:i4>93</vt:i4>
      </vt:variant>
      <vt:variant>
        <vt:i4>0</vt:i4>
      </vt:variant>
      <vt:variant>
        <vt:i4>5</vt:i4>
      </vt:variant>
      <vt:variant>
        <vt:lpwstr>http://www.preservationnation.org/issues/historic-schools/helping-johnny-walk-to-school/helping-johnny-walk-to-school.pdf</vt:lpwstr>
      </vt:variant>
      <vt:variant>
        <vt:lpwstr/>
      </vt:variant>
      <vt:variant>
        <vt:i4>6422616</vt:i4>
      </vt:variant>
      <vt:variant>
        <vt:i4>90</vt:i4>
      </vt:variant>
      <vt:variant>
        <vt:i4>0</vt:i4>
      </vt:variant>
      <vt:variant>
        <vt:i4>5</vt:i4>
      </vt:variant>
      <vt:variant>
        <vt:lpwstr>http://www.eed.state.ak.us/facilities/publications/LCCAHandbook1999.pdf</vt:lpwstr>
      </vt:variant>
      <vt:variant>
        <vt:lpwstr/>
      </vt:variant>
      <vt:variant>
        <vt:i4>4390968</vt:i4>
      </vt:variant>
      <vt:variant>
        <vt:i4>87</vt:i4>
      </vt:variant>
      <vt:variant>
        <vt:i4>0</vt:i4>
      </vt:variant>
      <vt:variant>
        <vt:i4>5</vt:i4>
      </vt:variant>
      <vt:variant>
        <vt:lpwstr>http://Available at: www.ncef.org/rl/lifecycle.cfm?date=4</vt:lpwstr>
      </vt:variant>
      <vt:variant>
        <vt:lpwstr/>
      </vt:variant>
      <vt:variant>
        <vt:i4>4325386</vt:i4>
      </vt:variant>
      <vt:variant>
        <vt:i4>84</vt:i4>
      </vt:variant>
      <vt:variant>
        <vt:i4>0</vt:i4>
      </vt:variant>
      <vt:variant>
        <vt:i4>5</vt:i4>
      </vt:variant>
      <vt:variant>
        <vt:lpwstr>http://www.activeschoolchecklist.com</vt:lpwstr>
      </vt:variant>
      <vt:variant>
        <vt:lpwstr/>
      </vt:variant>
      <vt:variant>
        <vt:i4>5111824</vt:i4>
      </vt:variant>
      <vt:variant>
        <vt:i4>81</vt:i4>
      </vt:variant>
      <vt:variant>
        <vt:i4>0</vt:i4>
      </vt:variant>
      <vt:variant>
        <vt:i4>5</vt:i4>
      </vt:variant>
      <vt:variant>
        <vt:lpwstr>http://www.eed.state.ak.us/facilities/publications/siteselection.pdf</vt:lpwstr>
      </vt:variant>
      <vt:variant>
        <vt:lpwstr/>
      </vt:variant>
      <vt:variant>
        <vt:i4>1376268</vt:i4>
      </vt:variant>
      <vt:variant>
        <vt:i4>78</vt:i4>
      </vt:variant>
      <vt:variant>
        <vt:i4>0</vt:i4>
      </vt:variant>
      <vt:variant>
        <vt:i4>5</vt:i4>
      </vt:variant>
      <vt:variant>
        <vt:lpwstr>http://www.martin.fl.us/web_docs/gmd/web/comp_planning/aid_school_plan/06_Executed_Interlocal_Agreement.pdf</vt:lpwstr>
      </vt:variant>
      <vt:variant>
        <vt:lpwstr/>
      </vt:variant>
      <vt:variant>
        <vt:i4>4980743</vt:i4>
      </vt:variant>
      <vt:variant>
        <vt:i4>75</vt:i4>
      </vt:variant>
      <vt:variant>
        <vt:i4>0</vt:i4>
      </vt:variant>
      <vt:variant>
        <vt:i4>5</vt:i4>
      </vt:variant>
      <vt:variant>
        <vt:lpwstr>https://www.sanjuancollege.edu/Documents/AlliedHealth/HHPC/Fitness Education/ResearchArticles/ChildrenAndHealth/Active_Living_Rural_Youth.pdf</vt:lpwstr>
      </vt:variant>
      <vt:variant>
        <vt:lpwstr/>
      </vt:variant>
      <vt:variant>
        <vt:i4>4325386</vt:i4>
      </vt:variant>
      <vt:variant>
        <vt:i4>72</vt:i4>
      </vt:variant>
      <vt:variant>
        <vt:i4>0</vt:i4>
      </vt:variant>
      <vt:variant>
        <vt:i4>5</vt:i4>
      </vt:variant>
      <vt:variant>
        <vt:lpwstr>http://www.activeschoolchecklist.com</vt:lpwstr>
      </vt:variant>
      <vt:variant>
        <vt:lpwstr/>
      </vt:variant>
      <vt:variant>
        <vt:i4>4325386</vt:i4>
      </vt:variant>
      <vt:variant>
        <vt:i4>69</vt:i4>
      </vt:variant>
      <vt:variant>
        <vt:i4>0</vt:i4>
      </vt:variant>
      <vt:variant>
        <vt:i4>5</vt:i4>
      </vt:variant>
      <vt:variant>
        <vt:lpwstr>http://www.activeschoolchecklist.com</vt:lpwstr>
      </vt:variant>
      <vt:variant>
        <vt:lpwstr/>
      </vt:variant>
      <vt:variant>
        <vt:i4>3932239</vt:i4>
      </vt:variant>
      <vt:variant>
        <vt:i4>66</vt:i4>
      </vt:variant>
      <vt:variant>
        <vt:i4>0</vt:i4>
      </vt:variant>
      <vt:variant>
        <vt:i4>5</vt:i4>
      </vt:variant>
      <vt:variant>
        <vt:lpwstr>http://district.seattleschools.org/modules/groups/homepagefiles/cms/1583136/File/Policies/Board/h/H01.00.pdf?sessionid=5dec4d7ed0584534ca22df4dfed77874</vt:lpwstr>
      </vt:variant>
      <vt:variant>
        <vt:lpwstr/>
      </vt:variant>
      <vt:variant>
        <vt:i4>7864354</vt:i4>
      </vt:variant>
      <vt:variant>
        <vt:i4>63</vt:i4>
      </vt:variant>
      <vt:variant>
        <vt:i4>0</vt:i4>
      </vt:variant>
      <vt:variant>
        <vt:i4>5</vt:i4>
      </vt:variant>
      <vt:variant>
        <vt:lpwstr>http://www.thehdmt.org/etc/Bernal.Hts.Preschool.HDMT.Application_2.7.08.pdf</vt:lpwstr>
      </vt:variant>
      <vt:variant>
        <vt:lpwstr/>
      </vt:variant>
      <vt:variant>
        <vt:i4>7471107</vt:i4>
      </vt:variant>
      <vt:variant>
        <vt:i4>60</vt:i4>
      </vt:variant>
      <vt:variant>
        <vt:i4>0</vt:i4>
      </vt:variant>
      <vt:variant>
        <vt:i4>5</vt:i4>
      </vt:variant>
      <vt:variant>
        <vt:lpwstr>http://www.nlchp.org/program.cfm?prog=2</vt:lpwstr>
      </vt:variant>
      <vt:variant>
        <vt:lpwstr/>
      </vt:variant>
      <vt:variant>
        <vt:i4>6488171</vt:i4>
      </vt:variant>
      <vt:variant>
        <vt:i4>57</vt:i4>
      </vt:variant>
      <vt:variant>
        <vt:i4>0</vt:i4>
      </vt:variant>
      <vt:variant>
        <vt:i4>5</vt:i4>
      </vt:variant>
      <vt:variant>
        <vt:lpwstr>http://portal.hud.gov/hudportal/HUD?src=/program_offices/comm_planning/homeless/lawsandregs/mckv</vt:lpwstr>
      </vt:variant>
      <vt:variant>
        <vt:lpwstr/>
      </vt:variant>
      <vt:variant>
        <vt:i4>7667740</vt:i4>
      </vt:variant>
      <vt:variant>
        <vt:i4>54</vt:i4>
      </vt:variant>
      <vt:variant>
        <vt:i4>0</vt:i4>
      </vt:variant>
      <vt:variant>
        <vt:i4>5</vt:i4>
      </vt:variant>
      <vt:variant>
        <vt:lpwstr>http://www.law.cornell.edu/uscode/usc_sec_42_00011432----000-.html</vt:lpwstr>
      </vt:variant>
      <vt:variant>
        <vt:lpwstr/>
      </vt:variant>
      <vt:variant>
        <vt:i4>3997756</vt:i4>
      </vt:variant>
      <vt:variant>
        <vt:i4>51</vt:i4>
      </vt:variant>
      <vt:variant>
        <vt:i4>0</vt:i4>
      </vt:variant>
      <vt:variant>
        <vt:i4>5</vt:i4>
      </vt:variant>
      <vt:variant>
        <vt:lpwstr>http://www.nplan.org/childhood-obesity/products/nplan-joint-use-agreements</vt:lpwstr>
      </vt:variant>
      <vt:variant>
        <vt:lpwstr/>
      </vt:variant>
      <vt:variant>
        <vt:i4>6226040</vt:i4>
      </vt:variant>
      <vt:variant>
        <vt:i4>48</vt:i4>
      </vt:variant>
      <vt:variant>
        <vt:i4>0</vt:i4>
      </vt:variant>
      <vt:variant>
        <vt:i4>5</vt:i4>
      </vt:variant>
      <vt:variant>
        <vt:lpwstr>http://curs.unc.edu/curs-pdf-downloads/recentlyreleased/Salvesen Z. Smith final school report.pdf</vt:lpwstr>
      </vt:variant>
      <vt:variant>
        <vt:lpwstr/>
      </vt:variant>
      <vt:variant>
        <vt:i4>6029344</vt:i4>
      </vt:variant>
      <vt:variant>
        <vt:i4>45</vt:i4>
      </vt:variant>
      <vt:variant>
        <vt:i4>0</vt:i4>
      </vt:variant>
      <vt:variant>
        <vt:i4>5</vt:i4>
      </vt:variant>
      <vt:variant>
        <vt:lpwstr>http://factfinder2.census.gov/faces/tableservices/jsf/pages/productview.xhtml?pid=DEC_10_DP_DPDP1&amp;prodType=table</vt:lpwstr>
      </vt:variant>
      <vt:variant>
        <vt:lpwstr/>
      </vt:variant>
      <vt:variant>
        <vt:i4>5373962</vt:i4>
      </vt:variant>
      <vt:variant>
        <vt:i4>42</vt:i4>
      </vt:variant>
      <vt:variant>
        <vt:i4>0</vt:i4>
      </vt:variant>
      <vt:variant>
        <vt:i4>5</vt:i4>
      </vt:variant>
      <vt:variant>
        <vt:lpwstr>http://www.saferoutespartnership.org</vt:lpwstr>
      </vt:variant>
      <vt:variant>
        <vt:lpwstr/>
      </vt:variant>
      <vt:variant>
        <vt:i4>983093</vt:i4>
      </vt:variant>
      <vt:variant>
        <vt:i4>39</vt:i4>
      </vt:variant>
      <vt:variant>
        <vt:i4>0</vt:i4>
      </vt:variant>
      <vt:variant>
        <vt:i4>5</vt:i4>
      </vt:variant>
      <vt:variant>
        <vt:lpwstr>http://www.saferoutesinfo.org</vt:lpwstr>
      </vt:variant>
      <vt:variant>
        <vt:lpwstr/>
      </vt:variant>
      <vt:variant>
        <vt:i4>5701633</vt:i4>
      </vt:variant>
      <vt:variant>
        <vt:i4>36</vt:i4>
      </vt:variant>
      <vt:variant>
        <vt:i4>0</vt:i4>
      </vt:variant>
      <vt:variant>
        <vt:i4>5</vt:i4>
      </vt:variant>
      <vt:variant>
        <vt:lpwstr>http://www.usgbc.org/DisplayPage.aspx?CMSPageID=1586</vt:lpwstr>
      </vt:variant>
      <vt:variant>
        <vt:lpwstr/>
      </vt:variant>
      <vt:variant>
        <vt:i4>4522068</vt:i4>
      </vt:variant>
      <vt:variant>
        <vt:i4>33</vt:i4>
      </vt:variant>
      <vt:variant>
        <vt:i4>0</vt:i4>
      </vt:variant>
      <vt:variant>
        <vt:i4>5</vt:i4>
      </vt:variant>
      <vt:variant>
        <vt:lpwstr>http://www.ncef.org/pubs/outdoor.pdf</vt:lpwstr>
      </vt:variant>
      <vt:variant>
        <vt:lpwstr/>
      </vt:variant>
      <vt:variant>
        <vt:i4>2818131</vt:i4>
      </vt:variant>
      <vt:variant>
        <vt:i4>30</vt:i4>
      </vt:variant>
      <vt:variant>
        <vt:i4>0</vt:i4>
      </vt:variant>
      <vt:variant>
        <vt:i4>5</vt:i4>
      </vt:variant>
      <vt:variant>
        <vt:lpwstr>http://www.access-board.gov</vt:lpwstr>
      </vt:variant>
      <vt:variant>
        <vt:lpwstr/>
      </vt:variant>
      <vt:variant>
        <vt:i4>5832753</vt:i4>
      </vt:variant>
      <vt:variant>
        <vt:i4>27</vt:i4>
      </vt:variant>
      <vt:variant>
        <vt:i4>0</vt:i4>
      </vt:variant>
      <vt:variant>
        <vt:i4>5</vt:i4>
      </vt:variant>
      <vt:variant>
        <vt:lpwstr>http://epa.gov/schoolair/</vt:lpwstr>
      </vt:variant>
      <vt:variant>
        <vt:lpwstr/>
      </vt:variant>
      <vt:variant>
        <vt:i4>1245184</vt:i4>
      </vt:variant>
      <vt:variant>
        <vt:i4>24</vt:i4>
      </vt:variant>
      <vt:variant>
        <vt:i4>0</vt:i4>
      </vt:variant>
      <vt:variant>
        <vt:i4>5</vt:i4>
      </vt:variant>
      <vt:variant>
        <vt:lpwstr>http://stage.nylpi.org/pub/School_Siting_Final.pdf</vt:lpwstr>
      </vt:variant>
      <vt:variant>
        <vt:lpwstr/>
      </vt:variant>
      <vt:variant>
        <vt:i4>2424919</vt:i4>
      </vt:variant>
      <vt:variant>
        <vt:i4>21</vt:i4>
      </vt:variant>
      <vt:variant>
        <vt:i4>0</vt:i4>
      </vt:variant>
      <vt:variant>
        <vt:i4>5</vt:i4>
      </vt:variant>
      <vt:variant>
        <vt:lpwstr>http://www.usatoday.com/news/nation/census/2009-02-25-families-kids-home_N.htm</vt:lpwstr>
      </vt:variant>
      <vt:variant>
        <vt:lpwstr/>
      </vt:variant>
      <vt:variant>
        <vt:i4>6750295</vt:i4>
      </vt:variant>
      <vt:variant>
        <vt:i4>18</vt:i4>
      </vt:variant>
      <vt:variant>
        <vt:i4>0</vt:i4>
      </vt:variant>
      <vt:variant>
        <vt:i4>5</vt:i4>
      </vt:variant>
      <vt:variant>
        <vt:lpwstr>http://www.epa.gov/dced/pdf/SmartGrowth_schools_Pub.pdf</vt:lpwstr>
      </vt:variant>
      <vt:variant>
        <vt:lpwstr/>
      </vt:variant>
      <vt:variant>
        <vt:i4>6488124</vt:i4>
      </vt:variant>
      <vt:variant>
        <vt:i4>15</vt:i4>
      </vt:variant>
      <vt:variant>
        <vt:i4>0</vt:i4>
      </vt:variant>
      <vt:variant>
        <vt:i4>5</vt:i4>
      </vt:variant>
      <vt:variant>
        <vt:lpwstr>http://www.saferoutespartnership.org/media/file/EducatorsGuide.pdf</vt:lpwstr>
      </vt:variant>
      <vt:variant>
        <vt:lpwstr/>
      </vt:variant>
      <vt:variant>
        <vt:i4>2293817</vt:i4>
      </vt:variant>
      <vt:variant>
        <vt:i4>12</vt:i4>
      </vt:variant>
      <vt:variant>
        <vt:i4>0</vt:i4>
      </vt:variant>
      <vt:variant>
        <vt:i4>5</vt:i4>
      </vt:variant>
      <vt:variant>
        <vt:lpwstr>http://peandhealth.wikispaces.com/file/view/Sibley+and+Etnier+2003.pdf</vt:lpwstr>
      </vt:variant>
      <vt:variant>
        <vt:lpwstr/>
      </vt:variant>
      <vt:variant>
        <vt:i4>1572919</vt:i4>
      </vt:variant>
      <vt:variant>
        <vt:i4>9</vt:i4>
      </vt:variant>
      <vt:variant>
        <vt:i4>0</vt:i4>
      </vt:variant>
      <vt:variant>
        <vt:i4>5</vt:i4>
      </vt:variant>
      <vt:variant>
        <vt:lpwstr>http://jama.ama-assn.org/content/299/20/2401.full.pdf</vt:lpwstr>
      </vt:variant>
      <vt:variant>
        <vt:lpwstr/>
      </vt:variant>
      <vt:variant>
        <vt:i4>2359340</vt:i4>
      </vt:variant>
      <vt:variant>
        <vt:i4>6</vt:i4>
      </vt:variant>
      <vt:variant>
        <vt:i4>0</vt:i4>
      </vt:variant>
      <vt:variant>
        <vt:i4>5</vt:i4>
      </vt:variant>
      <vt:variant>
        <vt:lpwstr>http://www.childtrendsdatabank.org/?q=node/266</vt:lpwstr>
      </vt:variant>
      <vt:variant>
        <vt:lpwstr/>
      </vt:variant>
      <vt:variant>
        <vt:i4>6226022</vt:i4>
      </vt:variant>
      <vt:variant>
        <vt:i4>3</vt:i4>
      </vt:variant>
      <vt:variant>
        <vt:i4>0</vt:i4>
      </vt:variant>
      <vt:variant>
        <vt:i4>5</vt:i4>
      </vt:variant>
      <vt:variant>
        <vt:lpwstr>http://www.preservationnation.org/issues/historic-schools/helping-johnny-walk-to-school/helping-johnny-walk-to-school.pdf</vt:lpwstr>
      </vt:variant>
      <vt:variant>
        <vt:lpwstr/>
      </vt:variant>
      <vt:variant>
        <vt:i4>1376292</vt:i4>
      </vt:variant>
      <vt:variant>
        <vt:i4>0</vt:i4>
      </vt:variant>
      <vt:variant>
        <vt:i4>0</vt:i4>
      </vt:variant>
      <vt:variant>
        <vt:i4>5</vt:i4>
      </vt:variant>
      <vt:variant>
        <vt:lpwstr>http://curs.unc.edu/curs-pdf-downloads/recentlyreleased/goodschoolsreport.pdf</vt:lpwstr>
      </vt:variant>
      <vt:variant>
        <vt:lpwstr/>
      </vt:variant>
      <vt:variant>
        <vt:i4>4194405</vt:i4>
      </vt:variant>
      <vt:variant>
        <vt:i4>44554</vt:i4>
      </vt:variant>
      <vt:variant>
        <vt:i4>1025</vt:i4>
      </vt:variant>
      <vt:variant>
        <vt:i4>1</vt:i4>
      </vt:variant>
      <vt:variant>
        <vt:lpwstr>NPLAN+PHLP_logos_horz</vt:lpwstr>
      </vt:variant>
      <vt:variant>
        <vt:lpwstr/>
      </vt:variant>
      <vt:variant>
        <vt:i4>4456556</vt:i4>
      </vt:variant>
      <vt:variant>
        <vt:i4>-1</vt:i4>
      </vt:variant>
      <vt:variant>
        <vt:i4>2061</vt:i4>
      </vt:variant>
      <vt:variant>
        <vt:i4>1</vt:i4>
      </vt:variant>
      <vt:variant>
        <vt:lpwstr>school siting photostrip2</vt:lpwstr>
      </vt:variant>
      <vt:variant>
        <vt:lpwstr/>
      </vt:variant>
      <vt:variant>
        <vt:i4>7995484</vt:i4>
      </vt:variant>
      <vt:variant>
        <vt:i4>-1</vt:i4>
      </vt:variant>
      <vt:variant>
        <vt:i4>1037</vt:i4>
      </vt:variant>
      <vt:variant>
        <vt:i4>1</vt:i4>
      </vt:variant>
      <vt:variant>
        <vt:lpwstr>nPlan-PHLP_header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 Healthy Beverage Vending Agreement</dc:title>
  <dc:subject/>
  <dc:creator>SANDRA KOENIG</dc:creator>
  <cp:keywords/>
  <dc:description/>
  <cp:lastModifiedBy>Kim Arroyo Williamson</cp:lastModifiedBy>
  <cp:revision>3</cp:revision>
  <cp:lastPrinted>2015-12-09T19:09:00Z</cp:lastPrinted>
  <dcterms:created xsi:type="dcterms:W3CDTF">2016-08-31T17:23:00Z</dcterms:created>
  <dcterms:modified xsi:type="dcterms:W3CDTF">2016-08-31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obaccocontrol@changelabsolutions.org@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